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A1420" w14:textId="1555DA13" w:rsidR="002510FE" w:rsidRPr="00890188" w:rsidRDefault="217D0C5E" w:rsidP="006258E4">
      <w:pPr>
        <w:spacing w:line="480" w:lineRule="auto"/>
        <w:jc w:val="center"/>
        <w:rPr>
          <w:rFonts w:ascii="Arial" w:eastAsia="Arial" w:hAnsi="Arial" w:cs="Arial"/>
          <w:b/>
          <w:bCs/>
          <w:sz w:val="22"/>
          <w:szCs w:val="22"/>
        </w:rPr>
      </w:pPr>
      <w:r w:rsidRPr="00890188">
        <w:rPr>
          <w:rFonts w:ascii="Arial" w:eastAsia="Arial" w:hAnsi="Arial" w:cs="Arial"/>
          <w:b/>
          <w:bCs/>
          <w:sz w:val="22"/>
          <w:szCs w:val="22"/>
        </w:rPr>
        <w:t>Common laboratory diets differentially influence zebrafish gut microbiome’s successional development and sensitivity to pathogen exposure</w:t>
      </w:r>
    </w:p>
    <w:p w14:paraId="5B1EC74E" w14:textId="6FF96147" w:rsidR="00B44DF3" w:rsidRPr="00890188" w:rsidRDefault="00B44DF3" w:rsidP="006258E4">
      <w:pPr>
        <w:spacing w:line="480" w:lineRule="auto"/>
        <w:rPr>
          <w:rFonts w:ascii="Arial" w:eastAsia="Arial" w:hAnsi="Arial" w:cs="Arial"/>
          <w:sz w:val="22"/>
          <w:szCs w:val="22"/>
        </w:rPr>
      </w:pPr>
    </w:p>
    <w:p w14:paraId="4D15C7F8" w14:textId="10F1EC3E" w:rsidR="00E43813" w:rsidRPr="00890188" w:rsidRDefault="217D0C5E" w:rsidP="006258E4">
      <w:pPr>
        <w:spacing w:line="480" w:lineRule="auto"/>
        <w:jc w:val="center"/>
        <w:rPr>
          <w:rFonts w:ascii="Arial" w:eastAsia="Arial" w:hAnsi="Arial" w:cs="Arial"/>
          <w:sz w:val="22"/>
          <w:szCs w:val="22"/>
        </w:rPr>
      </w:pPr>
      <w:r w:rsidRPr="00890188">
        <w:rPr>
          <w:rFonts w:ascii="Arial" w:eastAsia="Arial" w:hAnsi="Arial" w:cs="Arial"/>
          <w:sz w:val="22"/>
          <w:szCs w:val="22"/>
        </w:rPr>
        <w:t xml:space="preserve">Michael </w:t>
      </w:r>
      <w:r w:rsidR="008C692A" w:rsidRPr="00890188">
        <w:rPr>
          <w:rFonts w:ascii="Arial" w:eastAsia="Arial" w:hAnsi="Arial" w:cs="Arial"/>
          <w:sz w:val="22"/>
          <w:szCs w:val="22"/>
        </w:rPr>
        <w:t xml:space="preserve">J. </w:t>
      </w:r>
      <w:r w:rsidRPr="00890188">
        <w:rPr>
          <w:rFonts w:ascii="Arial" w:eastAsia="Arial" w:hAnsi="Arial" w:cs="Arial"/>
          <w:sz w:val="22"/>
          <w:szCs w:val="22"/>
        </w:rPr>
        <w:t>Sieler</w:t>
      </w:r>
      <w:r w:rsidR="008C692A" w:rsidRPr="00890188">
        <w:rPr>
          <w:rFonts w:ascii="Arial" w:eastAsia="Arial" w:hAnsi="Arial" w:cs="Arial"/>
          <w:sz w:val="22"/>
          <w:szCs w:val="22"/>
        </w:rPr>
        <w:t xml:space="preserve"> Jr.</w:t>
      </w:r>
      <w:r w:rsidR="00911E65" w:rsidRPr="00E02D32">
        <w:rPr>
          <w:rFonts w:ascii="Arial" w:eastAsia="Arial" w:hAnsi="Arial" w:cs="Arial"/>
          <w:sz w:val="22"/>
          <w:szCs w:val="22"/>
          <w:vertAlign w:val="superscript"/>
        </w:rPr>
        <w:t>1</w:t>
      </w:r>
      <w:r w:rsidRPr="00890188">
        <w:rPr>
          <w:rFonts w:ascii="Arial" w:eastAsia="Arial" w:hAnsi="Arial" w:cs="Arial"/>
          <w:sz w:val="22"/>
          <w:szCs w:val="22"/>
        </w:rPr>
        <w:t xml:space="preserve">, Colleen </w:t>
      </w:r>
      <w:r w:rsidR="0090241A" w:rsidRPr="00890188">
        <w:rPr>
          <w:rFonts w:ascii="Arial" w:eastAsia="Arial" w:hAnsi="Arial" w:cs="Arial"/>
          <w:sz w:val="22"/>
          <w:szCs w:val="22"/>
        </w:rPr>
        <w:t xml:space="preserve">E. </w:t>
      </w:r>
      <w:r w:rsidRPr="00890188">
        <w:rPr>
          <w:rFonts w:ascii="Arial" w:eastAsia="Arial" w:hAnsi="Arial" w:cs="Arial"/>
          <w:sz w:val="22"/>
          <w:szCs w:val="22"/>
        </w:rPr>
        <w:t>Al-Samarrie</w:t>
      </w:r>
      <w:r w:rsidR="00911E65" w:rsidRPr="00F37A2B">
        <w:rPr>
          <w:rFonts w:ascii="Arial" w:eastAsia="Arial" w:hAnsi="Arial" w:cs="Arial"/>
          <w:sz w:val="22"/>
          <w:szCs w:val="22"/>
          <w:vertAlign w:val="superscript"/>
        </w:rPr>
        <w:t>1</w:t>
      </w:r>
      <w:r w:rsidRPr="00890188">
        <w:rPr>
          <w:rFonts w:ascii="Arial" w:eastAsia="Arial" w:hAnsi="Arial" w:cs="Arial"/>
          <w:sz w:val="22"/>
          <w:szCs w:val="22"/>
        </w:rPr>
        <w:t xml:space="preserve">, Kristin </w:t>
      </w:r>
      <w:r w:rsidR="001B0709" w:rsidRPr="00890188">
        <w:rPr>
          <w:rFonts w:ascii="Arial" w:eastAsia="Arial" w:hAnsi="Arial" w:cs="Arial"/>
          <w:sz w:val="22"/>
          <w:szCs w:val="22"/>
        </w:rPr>
        <w:t xml:space="preserve">D. </w:t>
      </w:r>
      <w:r w:rsidRPr="00890188">
        <w:rPr>
          <w:rFonts w:ascii="Arial" w:eastAsia="Arial" w:hAnsi="Arial" w:cs="Arial"/>
          <w:sz w:val="22"/>
          <w:szCs w:val="22"/>
        </w:rPr>
        <w:t>Kasschau</w:t>
      </w:r>
      <w:r w:rsidR="00911E65" w:rsidRPr="00F37A2B">
        <w:rPr>
          <w:rFonts w:ascii="Arial" w:eastAsia="Arial" w:hAnsi="Arial" w:cs="Arial"/>
          <w:sz w:val="22"/>
          <w:szCs w:val="22"/>
          <w:vertAlign w:val="superscript"/>
        </w:rPr>
        <w:t>1</w:t>
      </w:r>
      <w:r w:rsidRPr="00890188">
        <w:rPr>
          <w:rFonts w:ascii="Arial" w:eastAsia="Arial" w:hAnsi="Arial" w:cs="Arial"/>
          <w:sz w:val="22"/>
          <w:szCs w:val="22"/>
        </w:rPr>
        <w:t>,</w:t>
      </w:r>
      <w:r w:rsidR="00801AAC" w:rsidRPr="00890188">
        <w:rPr>
          <w:rFonts w:ascii="Arial" w:eastAsia="Arial" w:hAnsi="Arial" w:cs="Arial"/>
          <w:sz w:val="22"/>
          <w:szCs w:val="22"/>
        </w:rPr>
        <w:t xml:space="preserve"> Zoltan M. Varga</w:t>
      </w:r>
      <w:r w:rsidR="00911E65">
        <w:rPr>
          <w:rFonts w:ascii="Arial" w:eastAsia="Arial" w:hAnsi="Arial" w:cs="Arial"/>
          <w:sz w:val="22"/>
          <w:szCs w:val="22"/>
          <w:vertAlign w:val="superscript"/>
        </w:rPr>
        <w:t>4</w:t>
      </w:r>
      <w:r w:rsidR="00801AAC" w:rsidRPr="00890188">
        <w:rPr>
          <w:rFonts w:ascii="Arial" w:eastAsia="Arial" w:hAnsi="Arial" w:cs="Arial"/>
          <w:sz w:val="22"/>
          <w:szCs w:val="22"/>
        </w:rPr>
        <w:t>,</w:t>
      </w:r>
      <w:r w:rsidRPr="00890188">
        <w:rPr>
          <w:rFonts w:ascii="Arial" w:eastAsia="Arial" w:hAnsi="Arial" w:cs="Arial"/>
          <w:sz w:val="22"/>
          <w:szCs w:val="22"/>
        </w:rPr>
        <w:t xml:space="preserve"> Michael </w:t>
      </w:r>
      <w:r w:rsidR="00BE4B74" w:rsidRPr="00890188">
        <w:rPr>
          <w:rFonts w:ascii="Arial" w:eastAsia="Arial" w:hAnsi="Arial" w:cs="Arial"/>
          <w:sz w:val="22"/>
          <w:szCs w:val="22"/>
        </w:rPr>
        <w:t xml:space="preserve">L. </w:t>
      </w:r>
      <w:r w:rsidRPr="00890188">
        <w:rPr>
          <w:rFonts w:ascii="Arial" w:eastAsia="Arial" w:hAnsi="Arial" w:cs="Arial"/>
          <w:sz w:val="22"/>
          <w:szCs w:val="22"/>
        </w:rPr>
        <w:t>Kent</w:t>
      </w:r>
      <w:r w:rsidR="00911E65" w:rsidRPr="00F37A2B">
        <w:rPr>
          <w:rFonts w:ascii="Arial" w:eastAsia="Arial" w:hAnsi="Arial" w:cs="Arial"/>
          <w:sz w:val="22"/>
          <w:szCs w:val="22"/>
          <w:vertAlign w:val="superscript"/>
        </w:rPr>
        <w:t>1</w:t>
      </w:r>
      <w:r w:rsidR="00911E65">
        <w:rPr>
          <w:rFonts w:ascii="Arial" w:eastAsia="Arial" w:hAnsi="Arial" w:cs="Arial"/>
          <w:sz w:val="22"/>
          <w:szCs w:val="22"/>
          <w:vertAlign w:val="superscript"/>
        </w:rPr>
        <w:t>,3</w:t>
      </w:r>
      <w:r w:rsidRPr="00890188">
        <w:rPr>
          <w:rFonts w:ascii="Arial" w:eastAsia="Arial" w:hAnsi="Arial" w:cs="Arial"/>
          <w:sz w:val="22"/>
          <w:szCs w:val="22"/>
        </w:rPr>
        <w:t>, Thomas J. Sharpton</w:t>
      </w:r>
      <w:r w:rsidR="00911E65" w:rsidRPr="00F37A2B">
        <w:rPr>
          <w:rFonts w:ascii="Arial" w:eastAsia="Arial" w:hAnsi="Arial" w:cs="Arial"/>
          <w:sz w:val="22"/>
          <w:szCs w:val="22"/>
          <w:vertAlign w:val="superscript"/>
        </w:rPr>
        <w:t>1</w:t>
      </w:r>
      <w:r w:rsidR="00911E65">
        <w:rPr>
          <w:rFonts w:ascii="Arial" w:eastAsia="Arial" w:hAnsi="Arial" w:cs="Arial"/>
          <w:sz w:val="22"/>
          <w:szCs w:val="22"/>
          <w:vertAlign w:val="superscript"/>
        </w:rPr>
        <w:t>,2</w:t>
      </w:r>
    </w:p>
    <w:p w14:paraId="7C843079" w14:textId="77777777" w:rsidR="00E43813" w:rsidRPr="00890188" w:rsidRDefault="00E43813" w:rsidP="006258E4">
      <w:pPr>
        <w:spacing w:line="480" w:lineRule="auto"/>
        <w:rPr>
          <w:rFonts w:ascii="Arial" w:eastAsia="Arial" w:hAnsi="Arial" w:cs="Arial"/>
          <w:sz w:val="22"/>
          <w:szCs w:val="22"/>
        </w:rPr>
      </w:pPr>
    </w:p>
    <w:p w14:paraId="6E3C4C07" w14:textId="61F12534" w:rsidR="00D06789" w:rsidRPr="00890188" w:rsidRDefault="217D0C5E" w:rsidP="006258E4">
      <w:pPr>
        <w:spacing w:line="480" w:lineRule="auto"/>
        <w:rPr>
          <w:rFonts w:ascii="Arial" w:eastAsia="Arial" w:hAnsi="Arial" w:cs="Arial"/>
          <w:sz w:val="22"/>
          <w:szCs w:val="22"/>
        </w:rPr>
      </w:pPr>
      <w:r w:rsidRPr="00890188">
        <w:rPr>
          <w:rFonts w:ascii="Arial" w:eastAsia="Arial" w:hAnsi="Arial" w:cs="Arial"/>
          <w:b/>
          <w:bCs/>
          <w:sz w:val="22"/>
          <w:szCs w:val="22"/>
        </w:rPr>
        <w:t>Abstract</w:t>
      </w:r>
    </w:p>
    <w:p w14:paraId="61F97496" w14:textId="77777777" w:rsidR="00BD5ECE" w:rsidRPr="00890188" w:rsidRDefault="00BD5ECE" w:rsidP="006258E4">
      <w:pPr>
        <w:spacing w:line="480" w:lineRule="auto"/>
        <w:rPr>
          <w:rFonts w:ascii="Arial" w:eastAsia="Arial" w:hAnsi="Arial" w:cs="Arial"/>
          <w:sz w:val="22"/>
          <w:szCs w:val="22"/>
        </w:rPr>
      </w:pPr>
    </w:p>
    <w:p w14:paraId="68A03649" w14:textId="77777777" w:rsidR="001D31EB"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Background</w:t>
      </w:r>
      <w:r>
        <w:rPr>
          <w:rFonts w:ascii="Arial" w:eastAsia="Arial" w:hAnsi="Arial" w:cs="Arial"/>
          <w:sz w:val="22"/>
          <w:szCs w:val="22"/>
        </w:rPr>
        <w:t xml:space="preserve">: </w:t>
      </w:r>
      <w:r w:rsidR="217D0C5E" w:rsidRPr="00890188">
        <w:rPr>
          <w:rFonts w:ascii="Arial" w:eastAsia="Arial" w:hAnsi="Arial" w:cs="Arial"/>
          <w:sz w:val="22"/>
          <w:szCs w:val="22"/>
        </w:rPr>
        <w:t>Despite the long-established importance of zebrafish</w:t>
      </w:r>
      <w:r w:rsidR="00BE4B74" w:rsidRPr="00890188">
        <w:rPr>
          <w:rFonts w:ascii="Arial" w:eastAsia="Arial" w:hAnsi="Arial" w:cs="Arial"/>
          <w:sz w:val="22"/>
          <w:szCs w:val="22"/>
        </w:rPr>
        <w:t xml:space="preserve"> (</w:t>
      </w:r>
      <w:r w:rsidR="00BE4B74" w:rsidRPr="00890188">
        <w:rPr>
          <w:rFonts w:ascii="Arial" w:eastAsia="Arial" w:hAnsi="Arial" w:cs="Arial"/>
          <w:i/>
          <w:sz w:val="22"/>
          <w:szCs w:val="22"/>
        </w:rPr>
        <w:t>Danio rerio</w:t>
      </w:r>
      <w:r w:rsidR="00BE4B74" w:rsidRPr="00890188">
        <w:rPr>
          <w:rFonts w:ascii="Arial" w:eastAsia="Arial" w:hAnsi="Arial" w:cs="Arial"/>
          <w:sz w:val="22"/>
          <w:szCs w:val="22"/>
        </w:rPr>
        <w:t>)</w:t>
      </w:r>
      <w:r w:rsidR="217D0C5E" w:rsidRPr="00890188">
        <w:rPr>
          <w:rFonts w:ascii="Arial" w:eastAsia="Arial" w:hAnsi="Arial" w:cs="Arial"/>
          <w:sz w:val="22"/>
          <w:szCs w:val="22"/>
        </w:rPr>
        <w:t xml:space="preserve"> as a model organism and their increasing use in microbiome-targeted studies, relatively little is known about how husbandry practices involving diet impact the zebrafish gut microbiome. Given the microbiome’s important role in mediating host physiology and the potential for diet to drive variation in microbiome composition, we sought to clarify how three different dietary formulations that are commonly used in zebrafish facilities impact the gut microbiome. </w:t>
      </w:r>
      <w:r w:rsidR="001F0A4E" w:rsidRPr="00890188">
        <w:rPr>
          <w:rFonts w:ascii="Arial" w:eastAsia="Arial" w:hAnsi="Arial" w:cs="Arial"/>
          <w:sz w:val="22"/>
          <w:szCs w:val="22"/>
        </w:rPr>
        <w:t>We compared the composition of gut microbiomes in approximately 60 AB line adult</w:t>
      </w:r>
      <w:r w:rsidR="00F102E0" w:rsidRPr="00890188">
        <w:rPr>
          <w:rFonts w:ascii="Arial" w:eastAsia="Arial" w:hAnsi="Arial" w:cs="Arial"/>
          <w:sz w:val="22"/>
          <w:szCs w:val="22"/>
        </w:rPr>
        <w:t xml:space="preserve"> (4- and 7-month-old)</w:t>
      </w:r>
      <w:r w:rsidR="001F0A4E" w:rsidRPr="00890188">
        <w:rPr>
          <w:rFonts w:ascii="Arial" w:eastAsia="Arial" w:hAnsi="Arial" w:cs="Arial"/>
          <w:sz w:val="22"/>
          <w:szCs w:val="22"/>
        </w:rPr>
        <w:t xml:space="preserve"> zebrafish fed each diet throughout their lifespan. </w:t>
      </w:r>
    </w:p>
    <w:p w14:paraId="0BB4EFA1" w14:textId="77777777" w:rsidR="001D31EB"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Results</w:t>
      </w:r>
      <w:r>
        <w:rPr>
          <w:rFonts w:ascii="Arial" w:eastAsia="Arial" w:hAnsi="Arial" w:cs="Arial"/>
          <w:sz w:val="22"/>
          <w:szCs w:val="22"/>
        </w:rPr>
        <w:t xml:space="preserve">: </w:t>
      </w:r>
      <w:r w:rsidR="217D0C5E" w:rsidRPr="00890188">
        <w:rPr>
          <w:rFonts w:ascii="Arial" w:eastAsia="Arial" w:hAnsi="Arial" w:cs="Arial"/>
          <w:sz w:val="22"/>
          <w:szCs w:val="22"/>
        </w:rPr>
        <w:t>Our analysis finds that diet has a substantial impact on the composition of the gut microbiome in adult fish, and that diet also impacts the developmental variation in the gut microbiome.  We further evaluated whether the 7-month-old fish microbiome compositions that result from dietary variation are differentially sensitive to infection by a common laboratory pathogen</w:t>
      </w:r>
      <w:r w:rsidR="007B5E15" w:rsidRPr="00890188">
        <w:rPr>
          <w:rFonts w:ascii="Arial" w:eastAsia="Arial" w:hAnsi="Arial" w:cs="Arial"/>
          <w:sz w:val="22"/>
          <w:szCs w:val="22"/>
        </w:rPr>
        <w:t xml:space="preserve">, </w:t>
      </w:r>
      <w:r w:rsidR="217D0C5E" w:rsidRPr="00890188">
        <w:rPr>
          <w:rFonts w:ascii="Arial" w:eastAsia="Arial" w:hAnsi="Arial" w:cs="Arial"/>
          <w:i/>
          <w:iCs/>
          <w:sz w:val="22"/>
          <w:szCs w:val="22"/>
        </w:rPr>
        <w:t>Mycobacterium chelonae</w:t>
      </w:r>
      <w:r w:rsidR="217D0C5E" w:rsidRPr="00890188">
        <w:rPr>
          <w:rFonts w:ascii="Arial" w:eastAsia="Arial" w:hAnsi="Arial" w:cs="Arial"/>
          <w:sz w:val="22"/>
          <w:szCs w:val="22"/>
        </w:rPr>
        <w:t xml:space="preserve">. Our analysis finds that the gut microbiome’s sensitivity to </w:t>
      </w:r>
      <w:r w:rsidR="217D0C5E" w:rsidRPr="00890188">
        <w:rPr>
          <w:rFonts w:ascii="Arial" w:eastAsia="Arial" w:hAnsi="Arial" w:cs="Arial"/>
          <w:i/>
          <w:iCs/>
          <w:sz w:val="22"/>
          <w:szCs w:val="22"/>
        </w:rPr>
        <w:t>M. chelonae</w:t>
      </w:r>
      <w:r w:rsidR="217D0C5E" w:rsidRPr="00890188">
        <w:rPr>
          <w:rFonts w:ascii="Arial" w:eastAsia="Arial" w:hAnsi="Arial" w:cs="Arial"/>
          <w:sz w:val="22"/>
          <w:szCs w:val="22"/>
        </w:rPr>
        <w:t xml:space="preserve"> infection varies as a function of diet, especially for moderate and low abundance taxa. </w:t>
      </w:r>
    </w:p>
    <w:p w14:paraId="66012DC2" w14:textId="3E415D81" w:rsidR="00BA181A"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Conclusions</w:t>
      </w:r>
      <w:r>
        <w:rPr>
          <w:rFonts w:ascii="Arial" w:eastAsia="Arial" w:hAnsi="Arial" w:cs="Arial"/>
          <w:sz w:val="22"/>
          <w:szCs w:val="22"/>
        </w:rPr>
        <w:t xml:space="preserve">: </w:t>
      </w:r>
      <w:r w:rsidR="217D0C5E" w:rsidRPr="00890188">
        <w:rPr>
          <w:rFonts w:ascii="Arial" w:eastAsia="Arial" w:hAnsi="Arial" w:cs="Arial"/>
          <w:sz w:val="22"/>
          <w:szCs w:val="22"/>
        </w:rPr>
        <w:t>Overall, our results indicate that diet drives the successional development of the gut microbiome as well as its sensitivity to exogenous exposure. Consequently, investigators should carefully consider the role of diet in their microbiome zebrafish investigations, especially when integrating results across studies that vary by diet.</w:t>
      </w:r>
    </w:p>
    <w:p w14:paraId="6CACEB56" w14:textId="3A4E14B1" w:rsidR="001D31EB" w:rsidRPr="00890188" w:rsidRDefault="001D31EB" w:rsidP="006258E4">
      <w:pPr>
        <w:spacing w:line="480" w:lineRule="auto"/>
        <w:rPr>
          <w:rFonts w:ascii="Arial" w:eastAsia="Arial" w:hAnsi="Arial" w:cs="Arial"/>
          <w:sz w:val="22"/>
          <w:szCs w:val="22"/>
        </w:rPr>
      </w:pPr>
      <w:r w:rsidRPr="00F92B54">
        <w:rPr>
          <w:rFonts w:ascii="Arial" w:eastAsia="Arial" w:hAnsi="Arial" w:cs="Arial"/>
          <w:b/>
          <w:bCs/>
          <w:sz w:val="22"/>
          <w:szCs w:val="22"/>
        </w:rPr>
        <w:t>Keywords</w:t>
      </w:r>
      <w:r>
        <w:rPr>
          <w:rFonts w:ascii="Arial" w:eastAsia="Arial" w:hAnsi="Arial" w:cs="Arial"/>
          <w:sz w:val="22"/>
          <w:szCs w:val="22"/>
        </w:rPr>
        <w:t xml:space="preserve">: zebrafish, gut microbiome, infection, diet, </w:t>
      </w:r>
      <w:r w:rsidR="00973DDB">
        <w:rPr>
          <w:rFonts w:ascii="Arial" w:eastAsia="Arial" w:hAnsi="Arial" w:cs="Arial"/>
          <w:sz w:val="22"/>
          <w:szCs w:val="22"/>
        </w:rPr>
        <w:t xml:space="preserve">successional development, </w:t>
      </w:r>
      <w:r>
        <w:rPr>
          <w:rFonts w:ascii="Arial" w:eastAsia="Arial" w:hAnsi="Arial" w:cs="Arial"/>
          <w:sz w:val="22"/>
          <w:szCs w:val="22"/>
        </w:rPr>
        <w:t>husbandry</w:t>
      </w:r>
    </w:p>
    <w:p w14:paraId="45F06DA4" w14:textId="77777777" w:rsidR="00D06789" w:rsidRPr="00890188" w:rsidRDefault="00D06789" w:rsidP="006258E4">
      <w:pPr>
        <w:spacing w:line="480" w:lineRule="auto"/>
        <w:rPr>
          <w:rFonts w:ascii="Arial" w:eastAsia="Arial" w:hAnsi="Arial" w:cs="Arial"/>
          <w:b/>
          <w:bCs/>
          <w:sz w:val="22"/>
          <w:szCs w:val="22"/>
        </w:rPr>
      </w:pPr>
    </w:p>
    <w:p w14:paraId="79A96829" w14:textId="1A3D8A54" w:rsidR="005F446E" w:rsidRPr="00890188" w:rsidRDefault="217D0C5E" w:rsidP="006258E4">
      <w:pPr>
        <w:spacing w:line="480" w:lineRule="auto"/>
        <w:rPr>
          <w:rFonts w:ascii="Arial" w:eastAsia="Arial" w:hAnsi="Arial" w:cs="Arial"/>
          <w:b/>
          <w:bCs/>
          <w:sz w:val="22"/>
          <w:szCs w:val="22"/>
        </w:rPr>
      </w:pPr>
      <w:r w:rsidRPr="00890188">
        <w:rPr>
          <w:rFonts w:ascii="Arial" w:eastAsia="Arial" w:hAnsi="Arial" w:cs="Arial"/>
          <w:b/>
          <w:bCs/>
          <w:sz w:val="22"/>
          <w:szCs w:val="22"/>
        </w:rPr>
        <w:lastRenderedPageBreak/>
        <w:t>Introduction</w:t>
      </w:r>
    </w:p>
    <w:p w14:paraId="2AD6257F" w14:textId="77777777" w:rsidR="005F446E" w:rsidRPr="00890188" w:rsidRDefault="005F446E" w:rsidP="006258E4">
      <w:pPr>
        <w:spacing w:line="480" w:lineRule="auto"/>
        <w:rPr>
          <w:rFonts w:ascii="Arial" w:eastAsia="Arial" w:hAnsi="Arial" w:cs="Arial"/>
          <w:sz w:val="22"/>
          <w:szCs w:val="22"/>
        </w:rPr>
      </w:pPr>
    </w:p>
    <w:p w14:paraId="062A438D" w14:textId="2F6651A4" w:rsidR="00140F1D" w:rsidRPr="00890188" w:rsidRDefault="217D0C5E" w:rsidP="006258E4">
      <w:pPr>
        <w:spacing w:line="480" w:lineRule="auto"/>
        <w:rPr>
          <w:rFonts w:ascii="Arial" w:eastAsia="Arial" w:hAnsi="Arial" w:cs="Arial"/>
          <w:sz w:val="22"/>
          <w:szCs w:val="22"/>
        </w:rPr>
      </w:pPr>
      <w:r w:rsidRPr="00890188">
        <w:rPr>
          <w:rFonts w:ascii="Arial" w:eastAsia="Arial" w:hAnsi="Arial" w:cs="Arial"/>
          <w:sz w:val="22"/>
          <w:szCs w:val="22"/>
        </w:rPr>
        <w:t>In the effort to understand how the gut microbiome mediates vertebrate health, zebrafish (</w:t>
      </w:r>
      <w:r w:rsidRPr="00890188">
        <w:rPr>
          <w:rFonts w:ascii="Arial" w:eastAsia="Arial" w:hAnsi="Arial" w:cs="Arial"/>
          <w:i/>
          <w:iCs/>
          <w:sz w:val="22"/>
          <w:szCs w:val="22"/>
        </w:rPr>
        <w:t>Danio rerio</w:t>
      </w:r>
      <w:r w:rsidRPr="00890188">
        <w:rPr>
          <w:rFonts w:ascii="Arial" w:eastAsia="Arial" w:hAnsi="Arial" w:cs="Arial"/>
          <w:sz w:val="22"/>
          <w:szCs w:val="22"/>
        </w:rPr>
        <w:t>) have emerged as an important microbiome experimental model organism</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WMDr8IVw","properties":{"formattedCitation":"[1]","plainCitation":"[1]","noteIndex":0},"citationItems":[{"id":6165,"uris":["http://zotero.org/users/5603014/items/KKNRMZ98"],"itemData":{"id":6165,"type":"article-journal","abstract":"Zebrafish have a fifty-year history as a model organism for studying vertebrate developmental biology and more recently have emerged as a powerful model system for studying vertebrate microbiome assembly, dynamics, and function. In this Review, we discuss the strengths of the zebrafish model for both observational and manipulative microbiome studies, and we highlight some of the important insights gleaned from zebrafish gut microbiome research.","container-title":"Lab animal","DOI":"10.1038/s41684-020-0573-6","ISSN":"0093-7355","issue":"7","journalAbbreviation":"Lab Anim (NY)","note":"PMID: 32541907\nPMCID: PMC7755162","page":"201-207","source":"PubMed Central","title":"Zebrafish microbiome studies make waves","volume":"49","author":[{"family":"Stagaman","given":"Keaton"},{"family":"Sharpton","given":"Thomas J."},{"family":"Guillemin","given":"Karen"}],"issued":{"date-parts":[["2020",7]]},"citation-key":"stagaman2020"}}],"schema":"https://github.com/citation-style-language/schema/raw/master/csl-citation.json"} </w:instrText>
      </w:r>
      <w:r w:rsidR="190B05CD" w:rsidRPr="00890188">
        <w:rPr>
          <w:rFonts w:ascii="Arial" w:hAnsi="Arial" w:cs="Arial"/>
          <w:sz w:val="22"/>
          <w:szCs w:val="22"/>
        </w:rPr>
        <w:fldChar w:fldCharType="separate"/>
      </w:r>
      <w:r w:rsidR="006258E4">
        <w:rPr>
          <w:rFonts w:ascii="Arial" w:hAnsi="Arial" w:cs="Arial"/>
          <w:sz w:val="22"/>
          <w:szCs w:val="22"/>
        </w:rPr>
        <w:t>[1]</w:t>
      </w:r>
      <w:r w:rsidR="190B05CD" w:rsidRPr="00890188">
        <w:rPr>
          <w:rFonts w:ascii="Arial" w:hAnsi="Arial" w:cs="Arial"/>
          <w:sz w:val="22"/>
          <w:szCs w:val="22"/>
        </w:rPr>
        <w:fldChar w:fldCharType="end"/>
      </w:r>
      <w:r w:rsidRPr="00890188">
        <w:rPr>
          <w:rFonts w:ascii="Arial" w:eastAsia="Arial" w:hAnsi="Arial" w:cs="Arial"/>
          <w:sz w:val="22"/>
          <w:szCs w:val="22"/>
        </w:rPr>
        <w:t>. Despite the increasing use of zebrafish in microbiome research, key knowledge gaps remain about how different zebrafish husbandry practices, especially diet, influences microbiome composition</w:t>
      </w:r>
      <w:r w:rsidR="004258CD"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Om0OPc0","properties":{"formattedCitation":"[2, 3]","plainCitation":"[2, 3]","noteIndex":0},"citationItems":[{"id":21,"uris":["http://zotero.org/users/5603014/items/BXG7AW5F"],"itemData":{"id":21,"type":"article-journal","abstract":"In the relatively short span of four decades, the zebrafish (Danio rerio) has emerged as an increasingly important model organism for biomedicine and other scientific disciplines. As the scale and sophistication of zebrafish research expands, so too does the need to develop standards that promote the production and maintenance of healthy animals for experiments. A major, but long overlooked, contributor to fish health is nutrition. Historically, feeding practices for laboratory zebrafish have been designed to promote growth and reproductive function. However, as the field matures, it is becoming increasingly clear that the nutritional goals for these animals should evolve beyond basic production to the maintenance of clinically healthy research subjects. This review outlines weaknesses and limitations of current approaches and provides a justification for the development of defined standardized diets that will strengthen and facilitate the continued growth of the zebrafish model system.","container-title":"Zebrafish","DOI":"10.1089/zeb.2016.1299","ISSN":"1545-8547","issue":"Suppl 1","journalAbbreviation":"Zebrafish","note":"number: Suppl 1\nPMID: 27249164\nPMCID: PMC4931739","page":"S-72-S-76","source":"PubMed Central","title":"The Vital Relationship Between Nutrition and Health in Zebrafish","volume":"13","author":[{"family":"Watts","given":"Stephen A."},{"family":"Lawrence","given":"Christian"},{"family":"Powell","given":"Mickie"},{"family":"D'Abramo","given":"Louis R."}],"issued":{"date-parts":[["2016",7,1]]},"citation-key":"watts2016"}},{"id":3767,"uris":["http://zotero.org/users/5603014/items/8QENYCEF"],"itemData":{"id":3767,"type":"article-journal","abstract":"Aquafeed companies aim to provide solutions to the various challenges related to nutrition and health in aquaculture. Solutions to promote feed efficiency and growth, as well as improving the fish health or protect the fish gut from inflammation may include dietary additives such as prebiotics and probiotics. The general assumption is that feed additives can alter the fish microbiota which, in turn, interacts with the host immune system. However, the exact mechanisms by which feed influences host-microbe-immune interactions in fish still remain largely unexplored. Zebrafish rapidly have become a well-recognized animal model to study host-microbe-immune interactions because of the diverse set of research tools available for these small cyprinids. Genome editing technologies can create specific gene-deficient zebrafish that may contribute to our understanding of immune functions. Zebrafish larvae are optically transparent, which allows for in vivo imaging of specific (immune) cell populations in whole transgenic organisms. Germ-free individuals can be reared to study host-microbe interactions. Altogether, these unique zebrafish features may help shed light on the mechanisms by which feed influences host-microbe-immune interactions and ultimately fish health. In this review, we first describe the anatomy and function of the zebrafish gut: the main surface where feed influences host-microbe-immune interactions. Then, we further describe what is currently known about the molecular pathways that underlie this interaction in the zebrafish gut. Finally, we summarize and critically review most of the recent research on prebiotics and probiotics in relation to alterations of zebrafish microbiota and immune responses. We discuss the advantages and disadvantages of the zebrafish as an animal model for other fish species to study feed effects on host-microbe-immune interactions.","container-title":"Frontiers in Immunology","ISSN":"1664-3224","source":"Frontiers","title":"Feed, Microbiota, and Gut Immunity: Using the Zebrafish Model to Understand Fish Health","title-short":"Feed, Microbiota, and Gut Immunity","URL":"https://www.frontiersin.org/articles/10.3389/fimmu.2020.00114","volume":"11","author":[{"family":"López Nadal","given":"Adrià"},{"family":"Ikeda-Ohtsubo","given":"Wakako"},{"family":"Sipkema","given":"Detmer"},{"family":"Peggs","given":"David"},{"family":"McGurk","given":"Charles"},{"family":"Forlenza","given":"Maria"},{"family":"Wiegertjes","given":"Geert F."},{"family":"Brugman","given":"Sylvia"}],"accessed":{"date-parts":[["2022",7,27]]},"issued":{"date-parts":[["2020"]]},"citation-key":"lopeznadal2020"}}],"schema":"https://github.com/citation-style-language/schema/raw/master/csl-citation.json"} </w:instrText>
      </w:r>
      <w:r w:rsidR="004258CD" w:rsidRPr="00890188">
        <w:rPr>
          <w:rFonts w:ascii="Arial" w:eastAsia="Arial" w:hAnsi="Arial" w:cs="Arial"/>
          <w:sz w:val="22"/>
          <w:szCs w:val="22"/>
        </w:rPr>
        <w:fldChar w:fldCharType="separate"/>
      </w:r>
      <w:r w:rsidR="006258E4">
        <w:rPr>
          <w:rFonts w:ascii="Arial" w:hAnsi="Arial" w:cs="Arial"/>
          <w:sz w:val="22"/>
          <w:szCs w:val="22"/>
        </w:rPr>
        <w:t>[2, 3]</w:t>
      </w:r>
      <w:r w:rsidR="004258CD" w:rsidRPr="00890188">
        <w:rPr>
          <w:rFonts w:ascii="Arial" w:eastAsia="Arial" w:hAnsi="Arial" w:cs="Arial"/>
          <w:sz w:val="22"/>
          <w:szCs w:val="22"/>
        </w:rPr>
        <w:fldChar w:fldCharType="end"/>
      </w:r>
      <w:r w:rsidRPr="00890188">
        <w:rPr>
          <w:rFonts w:ascii="Arial" w:eastAsia="Arial" w:hAnsi="Arial" w:cs="Arial"/>
          <w:sz w:val="22"/>
          <w:szCs w:val="22"/>
        </w:rPr>
        <w:t>. For example, in contrast to mice, zebrafish do not have a standard reference diet</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dTHN6AP1","properties":{"formattedCitation":"[4]","plainCitation":"[4]","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schema":"https://github.com/citation-style-language/schema/raw/master/csl-citation.json"} </w:instrText>
      </w:r>
      <w:r w:rsidR="190B05CD" w:rsidRPr="00890188">
        <w:rPr>
          <w:rFonts w:ascii="Arial" w:hAnsi="Arial" w:cs="Arial"/>
          <w:sz w:val="22"/>
          <w:szCs w:val="22"/>
        </w:rPr>
        <w:fldChar w:fldCharType="separate"/>
      </w:r>
      <w:r w:rsidR="006258E4">
        <w:rPr>
          <w:rFonts w:ascii="Arial" w:hAnsi="Arial" w:cs="Arial"/>
          <w:sz w:val="22"/>
          <w:szCs w:val="22"/>
        </w:rPr>
        <w:t>[4]</w:t>
      </w:r>
      <w:r w:rsidR="190B05CD" w:rsidRPr="00890188">
        <w:rPr>
          <w:rFonts w:ascii="Arial" w:hAnsi="Arial" w:cs="Arial"/>
          <w:sz w:val="22"/>
          <w:szCs w:val="22"/>
        </w:rPr>
        <w:fldChar w:fldCharType="end"/>
      </w:r>
      <w:r w:rsidRPr="00890188">
        <w:rPr>
          <w:rFonts w:ascii="Arial" w:eastAsia="Arial" w:hAnsi="Arial" w:cs="Arial"/>
          <w:sz w:val="22"/>
          <w:szCs w:val="22"/>
        </w:rPr>
        <w:t>. Instead, zebrafish research facilities vary by dietary husbandry practice, which can impact physiological and reproductive outcomes</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BReDxira","properties":{"formattedCitation":"[5\\uc0\\u8211{}7]","plainCitation":"[5–7]","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6203,"uris":["http://zotero.org/users/5603014/items/G57XSME6"],"itemData":{"id":6203,"type":"article-journal","abstract":"Background\nControversial findings have been reported in human and animal studies regarding the influence of n–6 (ω-6) to n–3 (ω-3) fatty acid ratios on obesity and health. Two confounding factors may be related to interactions with other dietary lipid components or sex-specific differences in fatty acid metabolism.\n\nObjective\nThis study investigated main and interactive effects of total dietary lipid, ratio of n–6 to n–3 fatty acids, and sex on growth, adiposity, and reproductive health in wild-type zebrafish.\n\nMethods\nMale and female zebrafish (3 wk old) were fed 9 diets consisting of 3 ratios of n–6 to n–3 fatty acids (1.4:1, 5:1, and 9.5:1) varied within 3 total lipid amounts (80, 110, and 140 g/kg) for 16 wk. Data were then collected on growth, body composition (determined by chemical carcass analysis), and female reproductive success (n = 32 breeding events/diet over 4 wk). Main and interactive effects of dietary lipid and sex were evaluated with regression methods. Significant differences within each dietary lipid component were relative to the intercept/reference group (80 g/kg and 1.4:1 ratio).\n\nResults\nDietary lipid and sex interacted in their effects on body weight (P = 0.015), total body length (P = 0.003), and total lipid mass (P = 0.029); thus, these analyses were stratified by sex. Female spawning success decreased as dietary total lipid and fatty acid ratio increased (P = 0.030 and P = 0.026, respectively). While total egg production was not associated with either dietary lipid component, females fed the 5:1 ratio produced higher proportions of viable embryos compared with the 1.4:1 ratio [median (95% CI): 0.915 (0.863, 0.956) vs 0.819 (0.716, 0.876); P &lt; 0.001].\n\nConclusions\nFurther characterization of dietary lipid requirements will help define healthy balances of dietary lipid, while the sex-specific responses to dietary lipid identified in this study may partially explain sex disparities in the development of obesity and its comorbidities.","container-title":"Current Developments in Nutrition","DOI":"10.1093/cdn/nzaa034","ISSN":"2475-2991","issue":"4","journalAbbreviation":"Curr Dev Nutr","note":"PMID: 32258992\nPMCID: PMC7108797","page":"nzaa034","source":"PubMed Central","title":"Both Dietary Ratio of n–6 to n–3 Fatty Acids and Total Dietary Lipid Are Positively Associated with Adiposity and Reproductive Health in Zebrafish","volume":"4","author":[{"family":"Fowler","given":"Lauren A"},{"family":"Dennis-Cornelius","given":"Lacey N"},{"family":"Dawson","given":"John A"},{"family":"Barry","given":"Robert J"},{"family":"Davis","given":"James L"},{"family":"Powell","given":"Mickie L"},{"family":"Yuan","given":"Yuan"},{"family":"Williams","given":"Michael B"},{"family":"Makowsky","given":"Robert"},{"family":"D'Abramo","given":"Louis R"},{"family":"Watts","given":"Stephen A"}],"issued":{"date-parts":[["2020",3,19]]},"citation-key":"fowler2020a"}}],"schema":"https://github.com/citation-style-language/schema/raw/master/csl-citation.json"} </w:instrText>
      </w:r>
      <w:r w:rsidR="190B05CD" w:rsidRPr="00890188">
        <w:rPr>
          <w:rFonts w:ascii="Arial" w:hAnsi="Arial" w:cs="Arial"/>
          <w:sz w:val="22"/>
          <w:szCs w:val="22"/>
        </w:rPr>
        <w:fldChar w:fldCharType="separate"/>
      </w:r>
      <w:r w:rsidR="006258E4" w:rsidRPr="006258E4">
        <w:rPr>
          <w:rFonts w:ascii="Arial" w:hAnsi="Arial" w:cs="Arial"/>
          <w:sz w:val="22"/>
        </w:rPr>
        <w:t>[5–7]</w:t>
      </w:r>
      <w:r w:rsidR="190B05CD" w:rsidRPr="00890188">
        <w:rPr>
          <w:rFonts w:ascii="Arial" w:hAnsi="Arial" w:cs="Arial"/>
          <w:sz w:val="22"/>
          <w:szCs w:val="22"/>
        </w:rPr>
        <w:fldChar w:fldCharType="end"/>
      </w:r>
      <w:r w:rsidRPr="00890188">
        <w:rPr>
          <w:rFonts w:ascii="Arial" w:eastAsia="Arial" w:hAnsi="Arial" w:cs="Arial"/>
          <w:sz w:val="22"/>
          <w:szCs w:val="22"/>
        </w:rPr>
        <w:t>. Given that diet plays an important role in shaping the composition of the gut microbiome in</w:t>
      </w:r>
      <w:r w:rsidR="00AC0B4E" w:rsidRPr="00890188">
        <w:rPr>
          <w:rFonts w:ascii="Arial" w:eastAsia="Arial" w:hAnsi="Arial" w:cs="Arial"/>
          <w:sz w:val="22"/>
          <w:szCs w:val="22"/>
        </w:rPr>
        <w:t xml:space="preserve"> humans and</w:t>
      </w:r>
      <w:r w:rsidRPr="00890188">
        <w:rPr>
          <w:rFonts w:ascii="Arial" w:eastAsia="Arial" w:hAnsi="Arial" w:cs="Arial"/>
          <w:sz w:val="22"/>
          <w:szCs w:val="22"/>
        </w:rPr>
        <w:t xml:space="preserve"> </w:t>
      </w:r>
      <w:r w:rsidR="00C37A17" w:rsidRPr="00890188">
        <w:rPr>
          <w:rFonts w:ascii="Arial" w:eastAsia="Arial" w:hAnsi="Arial" w:cs="Arial"/>
          <w:sz w:val="22"/>
          <w:szCs w:val="22"/>
        </w:rPr>
        <w:t xml:space="preserve">across </w:t>
      </w:r>
      <w:r w:rsidR="00AC0B4E" w:rsidRPr="00890188">
        <w:rPr>
          <w:rFonts w:ascii="Arial" w:eastAsia="Arial" w:hAnsi="Arial" w:cs="Arial"/>
          <w:sz w:val="22"/>
          <w:szCs w:val="22"/>
        </w:rPr>
        <w:t>vertebrate and invertebrate</w:t>
      </w:r>
      <w:r w:rsidRPr="00890188">
        <w:rPr>
          <w:rFonts w:ascii="Arial" w:eastAsia="Arial" w:hAnsi="Arial" w:cs="Arial"/>
          <w:sz w:val="22"/>
          <w:szCs w:val="22"/>
        </w:rPr>
        <w:t xml:space="preserve"> animal models, </w:t>
      </w:r>
      <w:r w:rsidR="00C37A17" w:rsidRPr="00890188">
        <w:rPr>
          <w:rFonts w:ascii="Arial" w:eastAsia="Arial" w:hAnsi="Arial" w:cs="Arial"/>
          <w:sz w:val="22"/>
          <w:szCs w:val="22"/>
        </w:rPr>
        <w:t>such as</w:t>
      </w:r>
      <w:r w:rsidRPr="00890188">
        <w:rPr>
          <w:rFonts w:ascii="Arial" w:eastAsia="Arial" w:hAnsi="Arial" w:cs="Arial"/>
          <w:sz w:val="22"/>
          <w:szCs w:val="22"/>
        </w:rPr>
        <w:t xml:space="preserve"> mice</w:t>
      </w:r>
      <w:r w:rsidR="00AC0B4E" w:rsidRPr="00890188">
        <w:rPr>
          <w:rFonts w:ascii="Arial" w:eastAsia="Arial" w:hAnsi="Arial" w:cs="Arial"/>
          <w:sz w:val="22"/>
          <w:szCs w:val="22"/>
        </w:rPr>
        <w:t xml:space="preserve"> and honeybe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4YQrp3Z","properties":{"formattedCitation":"[8\\uc0\\u8211{}13]","plainCitation":"[8–13]","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36,"uris":["http://zotero.org/users/5603014/items/9QXFKZ8B"],"itemData":{"id":36,"type":"article-journal","abstract":"Long-term diet influences the structure and activity of the trillions of\nmicroorganisms residing in the human gut–, but it\nremains unclear how rapidly and reproducibly the human gut microbiome responds\nto short-term macronutrient change. Here, we show that the short-term\nconsumption of diets composed entirely of animal or plant products alters\nmicrobial community structure and overwhelms inter-individual differences in\nmicrobial gene expression. The animal-based diet increased the abundance of\nbile-tolerant microorganisms (Alistipes, Bilophila, and\nBacteroides) and decreased the levels of Firmicutes that\nmetabolize dietary plant polysaccharides (Roseburia, Eubacterium\nrectale, and Ruminococcus bromii). Microbial\nactivity mirrored differences between herbivorous and carnivorous\nmammals, reflecting\ntrade-offs between carbohydrate and protein fermentation. Foodborne microbes\nfrom both diets transiently colonized the gut, including bacteria, fungi, and\neven viruses. Finally, increases in the abundance and activity of\nBilophila wadsworthia on the animal-based diet support a\nlink between dietary fat, bile acids, and the outgrowth of microorganisms\ncapable of triggering inflammatory bowel disease. In concert, these results demonstrate that the\ngut microbiome can rapidly respond to altered diet, potentially facilitating the\ndiversity of human dietary lifestyles.","container-title":"Nature","DOI":"10.1038/nature12820","ISSN":"0028-0836","issue":"7484","journalAbbreviation":"Nature","note":"number: 7484\nPMID: 24336217\nPMCID: PMC3957428","page":"559-563","source":"PubMed Central","title":"Diet rapidly and reproducibly alters the human gut microbiome","volume":"505","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citation-key":"david2014"}},{"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620,"uris":["http://zotero.org/users/5603014/items/74ZT7RX8"],"itemData":{"id":6620,"type":"article-journal","abstract":"Social bees harbor a simple and specialized microbiota that is spatially organized into different gut compartments. Recent results on the potential involvement of bee gut communities in pathogen protection and nutritional function have drawn attention to the impact of the microbiota on bee health. However, the contributions of gut microbiota to host physiology have yet to be investigated. Here we show that the gut microbiota promotes weight gain of both whole body and the gut in individual honey bees. This effect is likely mediated by changes in host vitellogenin, insulin signaling, and gustatory response. We found that microbial metabolism markedly reduces gut pH and redox potential through the production of short-chain fatty acids and that the bacteria adjacent to the gut wall form an oxygen gradient within the intestine. The short-chain fatty acid profile contributed by dominant gut species was confirmed in vitro. Furthermore, metabolomic analyses revealed that the gut community has striking impacts on the metabolic profiles of the gut compartments and the hemolymph, suggesting that gut bacteria degrade plant polymers from pollen and that the resulting metabolites contribute to host nutrition. Our results demonstrate how microbial metabolism affects bee growth, hormonal signaling, behavior, and gut physicochemical conditions. These findings indicate that the bee gut microbiota has basic roles similar to those found in some other animals and thus provides a model in studies of host–microbe interactions.","container-title":"Proceedings of the National Academy of Sciences","DOI":"10.1073/pnas.1701819114","issue":"18","page":"4775-4780","source":"pnas.org (Atypon)","title":"Honeybee gut microbiota promotes host weight gain via bacterial metabolism and hormonal signaling","volume":"114","author":[{"family":"Zheng","given":"Hao"},{"family":"Powell","given":"J. Elijah"},{"family":"Steele","given":"Margaret I."},{"family":"Dietrich","given":"Carsten"},{"family":"Moran","given":"Nancy A."}],"issued":{"date-parts":[["2017",5,2]]},"citation-key":"zheng2017"}}],"schema":"https://github.com/citation-style-language/schema/raw/master/csl-citation.json"} </w:instrText>
      </w:r>
      <w:r w:rsidR="00AC0B4E" w:rsidRPr="00890188">
        <w:rPr>
          <w:rFonts w:ascii="Arial" w:eastAsia="Arial" w:hAnsi="Arial" w:cs="Arial"/>
          <w:sz w:val="22"/>
          <w:szCs w:val="22"/>
        </w:rPr>
        <w:fldChar w:fldCharType="separate"/>
      </w:r>
      <w:r w:rsidR="006258E4" w:rsidRPr="006258E4">
        <w:rPr>
          <w:rFonts w:ascii="Arial" w:hAnsi="Arial" w:cs="Arial"/>
          <w:sz w:val="22"/>
        </w:rPr>
        <w:t>[8–13]</w:t>
      </w:r>
      <w:r w:rsidR="00AC0B4E" w:rsidRPr="00890188">
        <w:rPr>
          <w:rFonts w:ascii="Arial" w:eastAsia="Arial" w:hAnsi="Arial" w:cs="Arial"/>
          <w:sz w:val="22"/>
          <w:szCs w:val="22"/>
        </w:rPr>
        <w:fldChar w:fldCharType="end"/>
      </w:r>
      <w:r w:rsidRPr="00890188">
        <w:rPr>
          <w:rFonts w:ascii="Arial" w:eastAsia="Arial" w:hAnsi="Arial" w:cs="Arial"/>
          <w:sz w:val="22"/>
          <w:szCs w:val="22"/>
        </w:rPr>
        <w:t>, we hypothesize that variation in dietary husbandry practice also impacts the composition of the zebrafish gut microbiome. Quantifying this association is important because it could explain why, despite the existence of a core gut microbiome, gut microbiome composition differs across research faciliti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g69pLV1F","properties":{"formattedCitation":"[14, 15]","plainCitation":"[14, 15]","noteIndex":0},"citationItems":[{"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schema":"https://github.com/citation-style-language/schema/raw/master/csl-citation.json"} </w:instrText>
      </w:r>
      <w:r w:rsidR="00AC0B4E" w:rsidRPr="00890188">
        <w:rPr>
          <w:rFonts w:ascii="Arial" w:eastAsia="Arial" w:hAnsi="Arial" w:cs="Arial"/>
          <w:sz w:val="22"/>
          <w:szCs w:val="22"/>
        </w:rPr>
        <w:fldChar w:fldCharType="separate"/>
      </w:r>
      <w:r w:rsidR="006258E4">
        <w:rPr>
          <w:rFonts w:ascii="Arial" w:hAnsi="Arial" w:cs="Arial"/>
          <w:sz w:val="22"/>
          <w:szCs w:val="22"/>
        </w:rPr>
        <w:t>[14, 15]</w:t>
      </w:r>
      <w:r w:rsidR="00AC0B4E" w:rsidRPr="00890188">
        <w:rPr>
          <w:rFonts w:ascii="Arial" w:eastAsia="Arial" w:hAnsi="Arial" w:cs="Arial"/>
          <w:sz w:val="22"/>
          <w:szCs w:val="22"/>
        </w:rPr>
        <w:fldChar w:fldCharType="end"/>
      </w:r>
      <w:r w:rsidRPr="00890188">
        <w:rPr>
          <w:rFonts w:ascii="Arial" w:eastAsia="Arial" w:hAnsi="Arial" w:cs="Arial"/>
          <w:sz w:val="22"/>
          <w:szCs w:val="22"/>
        </w:rPr>
        <w:t>, improve efforts to integrate data across investigations, and clarify how dietary variation manifests as physiological variation.</w:t>
      </w:r>
    </w:p>
    <w:p w14:paraId="368F1CE3" w14:textId="7E76939E" w:rsidR="00140F1D" w:rsidRPr="00890188" w:rsidRDefault="00140F1D" w:rsidP="006258E4">
      <w:pPr>
        <w:spacing w:line="480" w:lineRule="auto"/>
        <w:rPr>
          <w:rFonts w:ascii="Arial" w:eastAsia="Arial" w:hAnsi="Arial" w:cs="Arial"/>
          <w:sz w:val="22"/>
          <w:szCs w:val="22"/>
        </w:rPr>
      </w:pPr>
    </w:p>
    <w:p w14:paraId="6B707B54" w14:textId="0A668AF9" w:rsidR="00140F1D" w:rsidRPr="00890188" w:rsidRDefault="217D0C5E" w:rsidP="006258E4">
      <w:pPr>
        <w:spacing w:line="480" w:lineRule="auto"/>
        <w:rPr>
          <w:rFonts w:ascii="Arial" w:eastAsia="Arial" w:hAnsi="Arial" w:cs="Arial"/>
          <w:sz w:val="22"/>
          <w:szCs w:val="22"/>
        </w:rPr>
      </w:pPr>
      <w:r w:rsidRPr="00890188">
        <w:rPr>
          <w:rFonts w:ascii="Arial" w:eastAsia="Arial" w:hAnsi="Arial" w:cs="Arial"/>
          <w:sz w:val="22"/>
          <w:szCs w:val="22"/>
        </w:rPr>
        <w:t xml:space="preserve">Relatively little is known about how variation in dietary husbandry practice impacts the zebrafish gut microbiome. Prior studies that measured the impact of diet on the zebrafish gut microbiome </w:t>
      </w:r>
      <w:r w:rsidR="00B04596" w:rsidRPr="00890188">
        <w:rPr>
          <w:rFonts w:ascii="Arial" w:eastAsia="Arial" w:hAnsi="Arial" w:cs="Arial"/>
          <w:sz w:val="22"/>
          <w:szCs w:val="22"/>
        </w:rPr>
        <w:t>have</w:t>
      </w:r>
      <w:r w:rsidRPr="00890188">
        <w:rPr>
          <w:rFonts w:ascii="Arial" w:eastAsia="Arial" w:hAnsi="Arial" w:cs="Arial"/>
          <w:sz w:val="22"/>
          <w:szCs w:val="22"/>
        </w:rPr>
        <w:t xml:space="preserve"> largely considered how substantial variation in specific macronutrients impacts the gut microbiome (e.g., high fat versus low fat diets)</w:t>
      </w:r>
      <w:r w:rsidR="190B05CD"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KgdM1L4I","properties":{"formattedCitation":"[6, 16\\uc0\\u8211{}18]","plainCitation":"[6, 16–18]","noteIndex":0},"citationItems":[{"id":4126,"uris":["http://zotero.org/users/5603014/items/U95RH3NL"],"itemData":{"id":4126,"type":"chapter","container-title":"The Zebrafish in Biomedical Research","ISBN":"978-0-12-812431-4","language":"en","note":"DOI: 10.1016/B978-0-12-812431-4.00033-6","page":"379-401","publisher":"Elsevier","source":"DOI.org (Crossref)","title":"Zebrafish Nutrition—Moving Forward","URL":"https://linkinghub.elsevier.com/retrieve/pii/B9780128124314000336","author":[{"family":"Fowler","given":"L. Adele"},{"family":"Williams","given":"Michael B."},{"family":"D'Abramo","given":"Louis R."},{"family":"Watts","given":"Stephen A."}],"accessed":{"date-parts":[["2022",8,8]]},"issued":{"date-parts":[["2020"]]},"citation-key":"fowler2020"}},{"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190B05CD" w:rsidRPr="00890188">
        <w:rPr>
          <w:rFonts w:ascii="Arial" w:hAnsi="Arial" w:cs="Arial"/>
          <w:sz w:val="22"/>
          <w:szCs w:val="22"/>
        </w:rPr>
        <w:fldChar w:fldCharType="separate"/>
      </w:r>
      <w:r w:rsidR="006258E4" w:rsidRPr="006258E4">
        <w:rPr>
          <w:rFonts w:ascii="Arial" w:hAnsi="Arial" w:cs="Arial"/>
          <w:sz w:val="22"/>
        </w:rPr>
        <w:t>[6, 16–18]</w:t>
      </w:r>
      <w:r w:rsidR="190B05CD" w:rsidRPr="00890188">
        <w:rPr>
          <w:rFonts w:ascii="Arial" w:hAnsi="Arial" w:cs="Arial"/>
          <w:sz w:val="22"/>
          <w:szCs w:val="22"/>
        </w:rPr>
        <w:fldChar w:fldCharType="end"/>
      </w:r>
      <w:r w:rsidRPr="00890188">
        <w:rPr>
          <w:rFonts w:ascii="Arial" w:eastAsia="Arial" w:hAnsi="Arial" w:cs="Arial"/>
          <w:sz w:val="22"/>
          <w:szCs w:val="22"/>
          <w:vertAlign w:val="superscript"/>
        </w:rPr>
        <w:t>;</w:t>
      </w:r>
      <w:r w:rsidRPr="00890188">
        <w:rPr>
          <w:rFonts w:ascii="Arial" w:eastAsia="Arial" w:hAnsi="Arial" w:cs="Arial"/>
          <w:sz w:val="22"/>
          <w:szCs w:val="22"/>
        </w:rPr>
        <w:t>. This variation is not typically representative of the variation in nutrient content observed across standard dietary husbandry practices</w:t>
      </w:r>
      <w:r w:rsidR="00AC0B4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V0mtFlqL","properties":{"formattedCitation":"[4, 5]","plainCitation":"[4, 5]","noteIndex":0},"citationItems":[{"id":3506,"uris":["http://zotero.org/users/5603014/items/T7CB3ZY7"],"itemData":{"id":3506,"type":"article-journal","abstract":"The ideal of experimental methodology in animal research is the reduction or elimination of environmental variables or consistency in their application. In lab animals, diet has been recognized as a very influential response variable. Reproducibility in research using rodents required the development of a unique diet of consistent ingredient and nutrient composition to allow for cross-comparisons of lab results, spatially and temporally. These diets are commonly referred to as standard reference diets (SRDs). The established validity of published nutritional requirements combined with the cooperation of commercial partners led to species-specific reference diets commonly used by the research community. During the last several decades, zebrafish (Danio rerio) have become a widespread alternative animal model, but specific knowledge of their nutrition is lacking. We present a short-term approach for developing an SRD for zebrafish, similar to that eventually attained for rodents over decades. Imminent development of an open-formulation, commercially produced SRD for zebrafish will notably advance translational biomedical science.","container-title":"Annual review of nutrition","DOI":"10.1146/annurev-nutr-120420-034809","ISSN":"0199-9885","journalAbbreviation":"Annu Rev Nutr","note":"PMID: 34270334\nPMCID: PMC8582320","page":"511-527","source":"PubMed Central","title":"Standardized Reference Diets for Zebrafish: Addressing Nutritional Control in Experimental Methodology","title-short":"Standardized Reference Diets for Zebrafish","volume":"41","author":[{"family":"Watts","given":"Stephen A."},{"family":"D’Abramo","given":"Louis R."}],"issued":{"date-parts":[["2021",10,11]]},"citation-key":"watts2021"}},{"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AC0B4E" w:rsidRPr="00890188">
        <w:rPr>
          <w:rFonts w:ascii="Arial" w:eastAsia="Arial" w:hAnsi="Arial" w:cs="Arial"/>
          <w:sz w:val="22"/>
          <w:szCs w:val="22"/>
        </w:rPr>
        <w:fldChar w:fldCharType="separate"/>
      </w:r>
      <w:r w:rsidR="006258E4">
        <w:rPr>
          <w:rFonts w:ascii="Arial" w:hAnsi="Arial" w:cs="Arial"/>
          <w:sz w:val="22"/>
          <w:szCs w:val="22"/>
        </w:rPr>
        <w:t>[4, 5]</w:t>
      </w:r>
      <w:r w:rsidR="00AC0B4E" w:rsidRPr="00890188">
        <w:rPr>
          <w:rFonts w:ascii="Arial" w:eastAsia="Arial" w:hAnsi="Arial" w:cs="Arial"/>
          <w:sz w:val="22"/>
          <w:szCs w:val="22"/>
        </w:rPr>
        <w:fldChar w:fldCharType="end"/>
      </w:r>
      <w:r w:rsidRPr="00890188">
        <w:rPr>
          <w:rFonts w:ascii="Arial" w:eastAsia="Arial" w:hAnsi="Arial" w:cs="Arial"/>
          <w:sz w:val="22"/>
          <w:szCs w:val="22"/>
        </w:rPr>
        <w:t>. Additionally, these studies have typically reared fish on a singular diet up to the point of experimentation, at which point fish are exposed to alternative diets. While insightful about acute effects, such experimental designs do not model the chronic dietary exposure that fish experience through husbandry. This prior work also does not typically consider how diet impacts the microbiome at different fish developmental periods, or whether dietary variation affects other characteristics of the gut microbiome, such as its sensitivity to exogenous agents (e.g., pathogens).</w:t>
      </w:r>
    </w:p>
    <w:p w14:paraId="1F1323A3" w14:textId="201EA2F8" w:rsidR="00140F1D" w:rsidRPr="00890188" w:rsidRDefault="00140F1D" w:rsidP="006258E4">
      <w:pPr>
        <w:spacing w:line="480" w:lineRule="auto"/>
        <w:rPr>
          <w:rFonts w:ascii="Arial" w:eastAsia="Arial" w:hAnsi="Arial" w:cs="Arial"/>
          <w:sz w:val="22"/>
          <w:szCs w:val="22"/>
        </w:rPr>
      </w:pPr>
    </w:p>
    <w:p w14:paraId="28EE2A16" w14:textId="4C7BECBD" w:rsidR="00266458" w:rsidRPr="00890188" w:rsidRDefault="01E35CB0" w:rsidP="006258E4">
      <w:pPr>
        <w:spacing w:line="480" w:lineRule="auto"/>
        <w:rPr>
          <w:rFonts w:ascii="Arial" w:eastAsia="Arial" w:hAnsi="Arial" w:cs="Arial"/>
          <w:sz w:val="22"/>
          <w:szCs w:val="22"/>
        </w:rPr>
      </w:pPr>
      <w:r w:rsidRPr="00890188">
        <w:rPr>
          <w:rFonts w:ascii="Arial" w:eastAsia="Arial" w:hAnsi="Arial" w:cs="Arial"/>
          <w:sz w:val="22"/>
          <w:szCs w:val="22"/>
        </w:rPr>
        <w:lastRenderedPageBreak/>
        <w:t>In this study, we sought to define the impact of rearing fish of different common facility diets on the gut microbiome of early adult (4-mo old) and fully mature (7-mo old) zebrafish. To do so, we reared fish throughout their lifespan on one of three different dietary husbandry practices: fish were fed either (1) the Gemma (</w:t>
      </w:r>
      <w:r w:rsidR="00B04596" w:rsidRPr="00890188">
        <w:rPr>
          <w:rFonts w:ascii="Arial" w:eastAsia="Arial" w:hAnsi="Arial" w:cs="Arial"/>
          <w:sz w:val="22"/>
          <w:szCs w:val="22"/>
        </w:rPr>
        <w:t>Skretting</w:t>
      </w:r>
      <w:r w:rsidR="0095511C" w:rsidRPr="00890188">
        <w:rPr>
          <w:rFonts w:ascii="Arial" w:eastAsia="Arial" w:hAnsi="Arial" w:cs="Arial"/>
          <w:sz w:val="22"/>
          <w:szCs w:val="22"/>
        </w:rPr>
        <w:t>, Fontaine­les-Vervins, France</w:t>
      </w:r>
      <w:r w:rsidR="0095511C" w:rsidRPr="00890188">
        <w:rPr>
          <w:rFonts w:ascii="Arial" w:eastAsia="Arial" w:hAnsi="Arial" w:cs="Arial"/>
          <w:sz w:val="22"/>
          <w:szCs w:val="22"/>
        </w:rPr>
        <w:t xml:space="preserve">) </w:t>
      </w:r>
      <w:r w:rsidRPr="00890188">
        <w:rPr>
          <w:rFonts w:ascii="Arial" w:eastAsia="Arial" w:hAnsi="Arial" w:cs="Arial"/>
          <w:sz w:val="22"/>
          <w:szCs w:val="22"/>
        </w:rPr>
        <w:t xml:space="preserve">diet, which is a commercial feed widely used in zebrafish research facilities, (2) the </w:t>
      </w:r>
      <w:r w:rsidR="00B05322" w:rsidRPr="00890188">
        <w:rPr>
          <w:rFonts w:ascii="Arial" w:eastAsia="Arial" w:hAnsi="Arial" w:cs="Arial"/>
          <w:sz w:val="22"/>
          <w:szCs w:val="22"/>
        </w:rPr>
        <w:t xml:space="preserve">ZIRC </w:t>
      </w:r>
      <w:r w:rsidRPr="00890188">
        <w:rPr>
          <w:rFonts w:ascii="Arial" w:eastAsia="Arial" w:hAnsi="Arial" w:cs="Arial"/>
          <w:sz w:val="22"/>
          <w:szCs w:val="22"/>
        </w:rPr>
        <w:t>diet</w:t>
      </w:r>
      <w:r w:rsidR="00B05322" w:rsidRPr="00890188">
        <w:rPr>
          <w:rFonts w:ascii="Arial" w:eastAsia="Arial" w:hAnsi="Arial" w:cs="Arial"/>
          <w:sz w:val="22"/>
          <w:szCs w:val="22"/>
        </w:rPr>
        <w:t>, a compound diet mixed and</w:t>
      </w:r>
      <w:r w:rsidRPr="00890188">
        <w:rPr>
          <w:rFonts w:ascii="Arial" w:eastAsia="Arial" w:hAnsi="Arial" w:cs="Arial"/>
          <w:sz w:val="22"/>
          <w:szCs w:val="22"/>
        </w:rPr>
        <w:t xml:space="preserve"> adopted by the Zebrafish International Research Center (ZIRC), which is one of the largest zebrafish stock centers in the world, or (3) a precisely defined laboratory grade diet developed by Watts</w:t>
      </w:r>
      <w:r w:rsidR="00990CC1"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2DmH78HP","properties":{"formattedCitation":"[5]","plainCitation":"[5]","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schema":"https://github.com/citation-style-language/schema/raw/master/csl-citation.json"} </w:instrText>
      </w:r>
      <w:r w:rsidR="00990CC1" w:rsidRPr="00890188">
        <w:rPr>
          <w:rFonts w:ascii="Arial" w:eastAsia="Arial" w:hAnsi="Arial" w:cs="Arial"/>
          <w:sz w:val="22"/>
          <w:szCs w:val="22"/>
        </w:rPr>
        <w:fldChar w:fldCharType="separate"/>
      </w:r>
      <w:r w:rsidR="006258E4">
        <w:rPr>
          <w:rFonts w:ascii="Arial" w:hAnsi="Arial" w:cs="Arial"/>
          <w:sz w:val="22"/>
          <w:szCs w:val="22"/>
        </w:rPr>
        <w:t>[5]</w:t>
      </w:r>
      <w:r w:rsidR="00990CC1" w:rsidRPr="00890188">
        <w:rPr>
          <w:rFonts w:ascii="Arial" w:eastAsia="Arial" w:hAnsi="Arial" w:cs="Arial"/>
          <w:sz w:val="22"/>
          <w:szCs w:val="22"/>
        </w:rPr>
        <w:fldChar w:fldCharType="end"/>
      </w:r>
      <w:r w:rsidR="00990CC1" w:rsidRPr="00890188">
        <w:rPr>
          <w:rFonts w:ascii="Arial" w:eastAsia="Arial" w:hAnsi="Arial" w:cs="Arial"/>
          <w:sz w:val="22"/>
          <w:szCs w:val="22"/>
        </w:rPr>
        <w:t>.</w:t>
      </w:r>
      <w:r w:rsidRPr="00890188">
        <w:rPr>
          <w:rFonts w:ascii="Arial" w:eastAsia="Arial" w:hAnsi="Arial" w:cs="Arial"/>
          <w:sz w:val="22"/>
          <w:szCs w:val="22"/>
        </w:rPr>
        <w:t xml:space="preserve"> </w:t>
      </w:r>
      <w:r w:rsidR="00B05322" w:rsidRPr="00890188">
        <w:rPr>
          <w:rFonts w:ascii="Arial" w:eastAsia="Arial" w:hAnsi="Arial" w:cs="Arial"/>
          <w:sz w:val="22"/>
          <w:szCs w:val="22"/>
        </w:rPr>
        <w:t xml:space="preserve">Overall, these diets are relatively similar from a macronutrient perspective, though they differ by formulation, ingredient sourcing, manufacturing process details, and </w:t>
      </w:r>
      <w:r w:rsidR="00572158" w:rsidRPr="00890188">
        <w:rPr>
          <w:rFonts w:ascii="Arial" w:eastAsia="Arial" w:hAnsi="Arial" w:cs="Arial"/>
          <w:sz w:val="22"/>
          <w:szCs w:val="22"/>
        </w:rPr>
        <w:t>consequently</w:t>
      </w:r>
      <w:r w:rsidR="00B05322" w:rsidRPr="00890188">
        <w:rPr>
          <w:rFonts w:ascii="Arial" w:eastAsia="Arial" w:hAnsi="Arial" w:cs="Arial"/>
          <w:sz w:val="22"/>
          <w:szCs w:val="22"/>
        </w:rPr>
        <w:t xml:space="preserve"> also by exact nutritional content.</w:t>
      </w:r>
      <w:r w:rsidR="00B05322" w:rsidRPr="00890188" w:rsidDel="00B05322">
        <w:rPr>
          <w:rFonts w:ascii="Arial" w:eastAsia="Arial" w:hAnsi="Arial" w:cs="Arial"/>
          <w:sz w:val="22"/>
          <w:szCs w:val="22"/>
        </w:rPr>
        <w:t xml:space="preserve"> </w:t>
      </w:r>
      <w:r w:rsidRPr="00890188">
        <w:rPr>
          <w:rFonts w:ascii="Arial" w:eastAsia="Arial" w:hAnsi="Arial" w:cs="Arial"/>
          <w:sz w:val="22"/>
          <w:szCs w:val="22"/>
        </w:rPr>
        <w:t>(Table S4.1.</w:t>
      </w:r>
      <w:r w:rsidR="00B04596" w:rsidRPr="00890188">
        <w:rPr>
          <w:rFonts w:ascii="Arial" w:eastAsia="Arial" w:hAnsi="Arial" w:cs="Arial"/>
          <w:sz w:val="22"/>
          <w:szCs w:val="22"/>
        </w:rPr>
        <w:t>1</w:t>
      </w:r>
      <w:r w:rsidRPr="00890188">
        <w:rPr>
          <w:rFonts w:ascii="Arial" w:eastAsia="Arial" w:hAnsi="Arial" w:cs="Arial"/>
          <w:sz w:val="22"/>
          <w:szCs w:val="22"/>
        </w:rPr>
        <w:t xml:space="preserve">). </w:t>
      </w:r>
      <w:proofErr w:type="gramStart"/>
      <w:r w:rsidRPr="00890188">
        <w:rPr>
          <w:rFonts w:ascii="Arial" w:eastAsia="Arial" w:hAnsi="Arial" w:cs="Arial"/>
          <w:sz w:val="22"/>
          <w:szCs w:val="22"/>
        </w:rPr>
        <w:t>In particular, we</w:t>
      </w:r>
      <w:proofErr w:type="gramEnd"/>
      <w:r w:rsidRPr="00890188">
        <w:rPr>
          <w:rFonts w:ascii="Arial" w:eastAsia="Arial" w:hAnsi="Arial" w:cs="Arial"/>
          <w:sz w:val="22"/>
          <w:szCs w:val="22"/>
        </w:rPr>
        <w:t xml:space="preserve"> evaluated how the microbiome differed across these groups of fish as well as over development. We also determined if these differences link to variation in fish </w:t>
      </w:r>
      <w:r w:rsidR="005A684D" w:rsidRPr="00890188">
        <w:rPr>
          <w:rFonts w:ascii="Arial" w:eastAsia="Arial" w:hAnsi="Arial" w:cs="Arial"/>
          <w:sz w:val="22"/>
          <w:szCs w:val="22"/>
        </w:rPr>
        <w:t>weight and condition factor</w:t>
      </w:r>
      <w:r w:rsidRPr="00890188">
        <w:rPr>
          <w:rFonts w:ascii="Arial" w:eastAsia="Arial" w:hAnsi="Arial" w:cs="Arial"/>
          <w:sz w:val="22"/>
          <w:szCs w:val="22"/>
        </w:rPr>
        <w:t xml:space="preserve">, as well as variation in how the microbiome responds to infection by one of the most </w:t>
      </w:r>
      <w:r w:rsidR="005A684D" w:rsidRPr="00890188">
        <w:rPr>
          <w:rFonts w:ascii="Arial" w:eastAsia="Arial" w:hAnsi="Arial" w:cs="Arial"/>
          <w:sz w:val="22"/>
          <w:szCs w:val="22"/>
        </w:rPr>
        <w:t xml:space="preserve">common infectious </w:t>
      </w:r>
      <w:r w:rsidRPr="00890188">
        <w:rPr>
          <w:rFonts w:ascii="Arial" w:eastAsia="Arial" w:hAnsi="Arial" w:cs="Arial"/>
          <w:sz w:val="22"/>
          <w:szCs w:val="22"/>
        </w:rPr>
        <w:t xml:space="preserve">agents of zebrafish research facilities, </w:t>
      </w:r>
      <w:r w:rsidRPr="00890188">
        <w:rPr>
          <w:rFonts w:ascii="Arial" w:eastAsia="Arial" w:hAnsi="Arial" w:cs="Arial"/>
          <w:i/>
          <w:iCs/>
          <w:sz w:val="22"/>
          <w:szCs w:val="22"/>
        </w:rPr>
        <w:t>Mycobacterium chelonae</w:t>
      </w:r>
      <w:r w:rsidR="00FD1A6F" w:rsidRPr="00890188">
        <w:rPr>
          <w:rFonts w:ascii="Arial" w:eastAsia="Arial" w:hAnsi="Arial" w:cs="Arial"/>
          <w:i/>
          <w:iCs/>
          <w:sz w:val="22"/>
          <w:szCs w:val="22"/>
        </w:rPr>
        <w:fldChar w:fldCharType="begin"/>
      </w:r>
      <w:r w:rsidR="006258E4">
        <w:rPr>
          <w:rFonts w:ascii="Arial" w:eastAsia="Arial" w:hAnsi="Arial" w:cs="Arial"/>
          <w:i/>
          <w:iCs/>
          <w:sz w:val="22"/>
          <w:szCs w:val="22"/>
        </w:rPr>
        <w:instrText xml:space="preserve"> ADDIN ZOTERO_ITEM CSL_CITATION {"citationID":"Rzy5nJfT","properties":{"formattedCitation":"[19]","plainCitation":"[19]","noteIndex":0},"citationItems":[{"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FD1A6F" w:rsidRPr="00890188">
        <w:rPr>
          <w:rFonts w:ascii="Arial" w:eastAsia="Arial" w:hAnsi="Arial" w:cs="Arial"/>
          <w:i/>
          <w:iCs/>
          <w:sz w:val="22"/>
          <w:szCs w:val="22"/>
        </w:rPr>
        <w:fldChar w:fldCharType="separate"/>
      </w:r>
      <w:r w:rsidR="006258E4">
        <w:rPr>
          <w:rFonts w:ascii="Arial" w:hAnsi="Arial" w:cs="Arial"/>
          <w:sz w:val="22"/>
          <w:szCs w:val="22"/>
        </w:rPr>
        <w:t>[19]</w:t>
      </w:r>
      <w:r w:rsidR="00FD1A6F" w:rsidRPr="00890188">
        <w:rPr>
          <w:rFonts w:ascii="Arial" w:eastAsia="Arial" w:hAnsi="Arial" w:cs="Arial"/>
          <w:i/>
          <w:iCs/>
          <w:sz w:val="22"/>
          <w:szCs w:val="22"/>
        </w:rPr>
        <w:fldChar w:fldCharType="end"/>
      </w:r>
      <w:r w:rsidRPr="00890188">
        <w:rPr>
          <w:rFonts w:ascii="Arial" w:eastAsia="Arial" w:hAnsi="Arial" w:cs="Arial"/>
          <w:i/>
          <w:iCs/>
          <w:sz w:val="22"/>
          <w:szCs w:val="22"/>
        </w:rPr>
        <w:t>.</w:t>
      </w:r>
      <w:r w:rsidR="005A684D" w:rsidRPr="00890188">
        <w:rPr>
          <w:rFonts w:ascii="Arial" w:eastAsia="Arial" w:hAnsi="Arial" w:cs="Arial"/>
          <w:i/>
          <w:iCs/>
          <w:sz w:val="22"/>
          <w:szCs w:val="22"/>
        </w:rPr>
        <w:t xml:space="preserve"> </w:t>
      </w:r>
    </w:p>
    <w:p w14:paraId="429ED12F" w14:textId="3997EE19" w:rsidR="005F446E" w:rsidRPr="00890188" w:rsidRDefault="005F446E" w:rsidP="006258E4">
      <w:pPr>
        <w:spacing w:line="480" w:lineRule="auto"/>
        <w:rPr>
          <w:rFonts w:ascii="Arial" w:eastAsia="Arial" w:hAnsi="Arial" w:cs="Arial"/>
          <w:sz w:val="22"/>
          <w:szCs w:val="22"/>
        </w:rPr>
      </w:pPr>
    </w:p>
    <w:p w14:paraId="562DF5DB" w14:textId="289CC8D5" w:rsidR="00AB682E" w:rsidRPr="00890188" w:rsidRDefault="00AB682E" w:rsidP="006258E4">
      <w:pPr>
        <w:spacing w:line="480" w:lineRule="auto"/>
        <w:rPr>
          <w:rFonts w:ascii="Arial" w:eastAsia="Arial" w:hAnsi="Arial" w:cs="Arial"/>
          <w:sz w:val="22"/>
          <w:szCs w:val="22"/>
        </w:rPr>
      </w:pPr>
      <w:r w:rsidRPr="00890188">
        <w:rPr>
          <w:rFonts w:ascii="Arial" w:eastAsia="Arial" w:hAnsi="Arial" w:cs="Arial"/>
          <w:sz w:val="22"/>
          <w:szCs w:val="22"/>
        </w:rPr>
        <w:br w:type="page"/>
      </w:r>
    </w:p>
    <w:p w14:paraId="07FD13A4" w14:textId="4DE930EA" w:rsidR="00F01CA1" w:rsidRPr="00890188" w:rsidRDefault="217D0C5E" w:rsidP="006258E4">
      <w:pPr>
        <w:spacing w:line="480" w:lineRule="auto"/>
        <w:rPr>
          <w:rFonts w:ascii="Arial" w:eastAsia="Arial" w:hAnsi="Arial" w:cs="Arial"/>
          <w:b/>
          <w:bCs/>
          <w:sz w:val="22"/>
          <w:szCs w:val="22"/>
        </w:rPr>
      </w:pPr>
      <w:r w:rsidRPr="00890188">
        <w:rPr>
          <w:rFonts w:ascii="Arial" w:eastAsia="Arial" w:hAnsi="Arial" w:cs="Arial"/>
          <w:b/>
          <w:bCs/>
          <w:sz w:val="22"/>
          <w:szCs w:val="22"/>
        </w:rPr>
        <w:lastRenderedPageBreak/>
        <w:t>Results</w:t>
      </w:r>
    </w:p>
    <w:tbl>
      <w:tblPr>
        <w:tblStyle w:val="TableGrid"/>
        <w:tblpPr w:leftFromText="180" w:rightFromText="180" w:vertAnchor="text" w:horzAnchor="margin" w:tblpY="93"/>
        <w:tblW w:w="10845" w:type="dxa"/>
        <w:tblLook w:val="04A0" w:firstRow="1" w:lastRow="0" w:firstColumn="1" w:lastColumn="0" w:noHBand="0" w:noVBand="1"/>
      </w:tblPr>
      <w:tblGrid>
        <w:gridCol w:w="10845"/>
      </w:tblGrid>
      <w:tr w:rsidR="00F01CA1" w:rsidRPr="00890188" w14:paraId="6D2EE795" w14:textId="77777777" w:rsidTr="3B7BD563">
        <w:tc>
          <w:tcPr>
            <w:tcW w:w="10845" w:type="dxa"/>
          </w:tcPr>
          <w:p w14:paraId="06D9D0E0" w14:textId="7CDBAD4F" w:rsidR="00F01CA1" w:rsidRPr="00890188" w:rsidRDefault="00AF67D3" w:rsidP="006258E4">
            <w:pPr>
              <w:spacing w:line="480" w:lineRule="auto"/>
              <w:jc w:val="center"/>
              <w:rPr>
                <w:rFonts w:ascii="Arial" w:hAnsi="Arial" w:cs="Arial"/>
                <w:sz w:val="22"/>
                <w:szCs w:val="22"/>
              </w:rPr>
            </w:pPr>
            <w:r w:rsidRPr="00890188">
              <w:rPr>
                <w:rFonts w:ascii="Arial" w:hAnsi="Arial" w:cs="Arial"/>
                <w:noProof/>
                <w:sz w:val="22"/>
                <w:szCs w:val="22"/>
              </w:rPr>
              <w:drawing>
                <wp:inline distT="0" distB="0" distL="0" distR="0" wp14:anchorId="1294990D" wp14:editId="3E0B4DCC">
                  <wp:extent cx="6120000" cy="2971202"/>
                  <wp:effectExtent l="0" t="0" r="1905" b="635"/>
                  <wp:docPr id="145" name="Picture 1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000" cy="2971202"/>
                          </a:xfrm>
                          <a:prstGeom prst="rect">
                            <a:avLst/>
                          </a:prstGeom>
                        </pic:spPr>
                      </pic:pic>
                    </a:graphicData>
                  </a:graphic>
                </wp:inline>
              </w:drawing>
            </w:r>
          </w:p>
        </w:tc>
      </w:tr>
      <w:tr w:rsidR="00F01CA1" w:rsidRPr="00890188" w14:paraId="642806B4" w14:textId="77777777" w:rsidTr="3B7BD563">
        <w:tc>
          <w:tcPr>
            <w:tcW w:w="10845" w:type="dxa"/>
          </w:tcPr>
          <w:p w14:paraId="3B772089" w14:textId="07C34158" w:rsidR="00F01CA1" w:rsidRPr="00890188" w:rsidRDefault="217D0C5E" w:rsidP="00FB7810">
            <w:pPr>
              <w:spacing w:line="480" w:lineRule="auto"/>
              <w:rPr>
                <w:rFonts w:ascii="Arial" w:eastAsia="Arial" w:hAnsi="Arial" w:cs="Arial"/>
                <w:sz w:val="22"/>
                <w:szCs w:val="22"/>
              </w:rPr>
              <w:pPrChange w:id="0" w:author="Sieler Jr, Michael James" w:date="2023-01-29T12:53:00Z">
                <w:pPr>
                  <w:framePr w:hSpace="180" w:wrap="around" w:vAnchor="text" w:hAnchor="margin" w:y="93"/>
                  <w:spacing w:line="360" w:lineRule="auto"/>
                </w:pPr>
              </w:pPrChange>
            </w:pPr>
            <w:r w:rsidRPr="00890188">
              <w:rPr>
                <w:rFonts w:ascii="Arial" w:eastAsia="Arial" w:hAnsi="Arial" w:cs="Arial"/>
                <w:b/>
                <w:bCs/>
                <w:sz w:val="22"/>
                <w:szCs w:val="22"/>
              </w:rPr>
              <w:t>Figure 1:</w:t>
            </w:r>
            <w:r w:rsidRPr="00890188">
              <w:rPr>
                <w:rFonts w:ascii="Arial" w:eastAsia="Arial" w:hAnsi="Arial" w:cs="Arial"/>
                <w:sz w:val="22"/>
                <w:szCs w:val="22"/>
              </w:rPr>
              <w:t xml:space="preserve"> Experimental design showing treatments and husbandry events </w:t>
            </w:r>
            <w:proofErr w:type="gramStart"/>
            <w:r w:rsidRPr="00890188">
              <w:rPr>
                <w:rFonts w:ascii="Arial" w:eastAsia="Arial" w:hAnsi="Arial" w:cs="Arial"/>
                <w:sz w:val="22"/>
                <w:szCs w:val="22"/>
              </w:rPr>
              <w:t>during the course of</w:t>
            </w:r>
            <w:proofErr w:type="gramEnd"/>
            <w:r w:rsidRPr="00890188">
              <w:rPr>
                <w:rFonts w:ascii="Arial" w:eastAsia="Arial" w:hAnsi="Arial" w:cs="Arial"/>
                <w:sz w:val="22"/>
                <w:szCs w:val="22"/>
              </w:rPr>
              <w:t xml:space="preserve"> the study. Symbols indicate when an event occurred. 1) </w:t>
            </w:r>
            <w:r w:rsidR="00AF67D3" w:rsidRPr="00890188">
              <w:rPr>
                <w:rFonts w:ascii="Arial" w:eastAsia="Arial" w:hAnsi="Arial" w:cs="Arial"/>
                <w:sz w:val="22"/>
                <w:szCs w:val="22"/>
              </w:rPr>
              <w:t>270 f</w:t>
            </w:r>
            <w:r w:rsidRPr="00890188">
              <w:rPr>
                <w:rFonts w:ascii="Arial" w:eastAsia="Arial" w:hAnsi="Arial" w:cs="Arial"/>
                <w:sz w:val="22"/>
                <w:szCs w:val="22"/>
              </w:rPr>
              <w:t>ish were reared from 0 to 30 days</w:t>
            </w:r>
            <w:r w:rsidR="00C37A17" w:rsidRPr="00890188">
              <w:rPr>
                <w:rFonts w:ascii="Arial" w:eastAsia="Arial" w:hAnsi="Arial" w:cs="Arial"/>
                <w:sz w:val="22"/>
                <w:szCs w:val="22"/>
              </w:rPr>
              <w:t xml:space="preserve"> post fertilization (dpf)</w:t>
            </w:r>
            <w:r w:rsidRPr="00890188">
              <w:rPr>
                <w:rFonts w:ascii="Arial" w:eastAsia="Arial" w:hAnsi="Arial" w:cs="Arial"/>
                <w:sz w:val="22"/>
                <w:szCs w:val="22"/>
              </w:rPr>
              <w:t xml:space="preserve"> on a nursery diet</w:t>
            </w:r>
            <w:r w:rsidR="009A716E" w:rsidRPr="00890188">
              <w:rPr>
                <w:rFonts w:ascii="Arial" w:eastAsia="Arial" w:hAnsi="Arial" w:cs="Arial"/>
                <w:sz w:val="22"/>
                <w:szCs w:val="22"/>
              </w:rPr>
              <w:t xml:space="preserve"> across 18 tanks (15 fish per tank)</w:t>
            </w:r>
            <w:r w:rsidRPr="00890188">
              <w:rPr>
                <w:rFonts w:ascii="Arial" w:eastAsia="Arial" w:hAnsi="Arial" w:cs="Arial"/>
                <w:sz w:val="22"/>
                <w:szCs w:val="22"/>
              </w:rPr>
              <w:t xml:space="preserve">. 2) At 30 </w:t>
            </w:r>
            <w:r w:rsidR="00C37A17" w:rsidRPr="00890188">
              <w:rPr>
                <w:rFonts w:ascii="Arial" w:eastAsia="Arial" w:hAnsi="Arial" w:cs="Arial"/>
                <w:sz w:val="22"/>
                <w:szCs w:val="22"/>
              </w:rPr>
              <w:t>dpf</w:t>
            </w:r>
            <w:r w:rsidRPr="00890188">
              <w:rPr>
                <w:rFonts w:ascii="Arial" w:eastAsia="Arial" w:hAnsi="Arial" w:cs="Arial"/>
                <w:sz w:val="22"/>
                <w:szCs w:val="22"/>
              </w:rPr>
              <w:t>, fish were assigned one of three diets (e.g., Gemma, Watts, or ZIRC), and fed a juvenile formulation until 129</w:t>
            </w:r>
            <w:r w:rsidR="00C37A17" w:rsidRPr="00890188">
              <w:rPr>
                <w:rFonts w:ascii="Arial" w:eastAsia="Arial" w:hAnsi="Arial" w:cs="Arial"/>
                <w:sz w:val="22"/>
                <w:szCs w:val="22"/>
              </w:rPr>
              <w:t xml:space="preserve"> dpf</w:t>
            </w:r>
            <w:r w:rsidRPr="00890188">
              <w:rPr>
                <w:rFonts w:ascii="Arial" w:eastAsia="Arial" w:hAnsi="Arial" w:cs="Arial"/>
                <w:sz w:val="22"/>
                <w:szCs w:val="22"/>
              </w:rPr>
              <w:t>. 3) At 129</w:t>
            </w:r>
            <w:r w:rsidR="00C37A17" w:rsidRPr="00890188">
              <w:rPr>
                <w:rFonts w:ascii="Arial" w:eastAsia="Arial" w:hAnsi="Arial" w:cs="Arial"/>
                <w:sz w:val="22"/>
                <w:szCs w:val="22"/>
              </w:rPr>
              <w:t xml:space="preserve"> dpf</w:t>
            </w:r>
            <w:r w:rsidRPr="00890188">
              <w:rPr>
                <w:rFonts w:ascii="Arial" w:eastAsia="Arial" w:hAnsi="Arial" w:cs="Arial"/>
                <w:sz w:val="22"/>
                <w:szCs w:val="22"/>
              </w:rPr>
              <w:t xml:space="preserve">, fish were switched to an adult formulation of their respective diets. </w:t>
            </w:r>
            <w:r w:rsidR="009A716E" w:rsidRPr="00890188">
              <w:rPr>
                <w:rFonts w:ascii="Arial" w:eastAsia="Arial" w:hAnsi="Arial" w:cs="Arial"/>
                <w:sz w:val="22"/>
                <w:szCs w:val="22"/>
              </w:rPr>
              <w:t>Additionally, b</w:t>
            </w:r>
            <w:r w:rsidR="00AF67D3" w:rsidRPr="00890188">
              <w:rPr>
                <w:rFonts w:ascii="Arial" w:eastAsia="Arial" w:hAnsi="Arial" w:cs="Arial"/>
                <w:sz w:val="22"/>
                <w:szCs w:val="22"/>
              </w:rPr>
              <w:t>ody size</w:t>
            </w:r>
            <w:r w:rsidRPr="00890188">
              <w:rPr>
                <w:rFonts w:ascii="Arial" w:eastAsia="Arial" w:hAnsi="Arial" w:cs="Arial"/>
                <w:sz w:val="22"/>
                <w:szCs w:val="22"/>
              </w:rPr>
              <w:t xml:space="preserve"> measurements </w:t>
            </w:r>
            <w:r w:rsidR="00AF67D3" w:rsidRPr="00890188">
              <w:rPr>
                <w:rFonts w:ascii="Arial" w:eastAsia="Arial" w:hAnsi="Arial" w:cs="Arial"/>
                <w:sz w:val="22"/>
                <w:szCs w:val="22"/>
              </w:rPr>
              <w:t xml:space="preserve">were conducted on all fish and fecal samples were collected from a random selection of five fish </w:t>
            </w:r>
            <w:r w:rsidR="009A716E" w:rsidRPr="00890188">
              <w:rPr>
                <w:rFonts w:ascii="Arial" w:eastAsia="Arial" w:hAnsi="Arial" w:cs="Arial"/>
                <w:sz w:val="22"/>
                <w:szCs w:val="22"/>
              </w:rPr>
              <w:t>per tank</w:t>
            </w:r>
            <w:r w:rsidR="00AF67D3" w:rsidRPr="00890188">
              <w:rPr>
                <w:rFonts w:ascii="Arial" w:eastAsia="Arial" w:hAnsi="Arial" w:cs="Arial"/>
                <w:sz w:val="22"/>
                <w:szCs w:val="22"/>
              </w:rPr>
              <w:t xml:space="preserve"> (n = 90)</w:t>
            </w:r>
            <w:r w:rsidRPr="00890188">
              <w:rPr>
                <w:rFonts w:ascii="Arial" w:eastAsia="Arial" w:hAnsi="Arial" w:cs="Arial"/>
                <w:sz w:val="22"/>
                <w:szCs w:val="22"/>
              </w:rPr>
              <w:t xml:space="preserve">. 4) Afterwards, a cohort of fish from each diet were exposed to </w:t>
            </w:r>
            <w:r w:rsidRPr="00890188">
              <w:rPr>
                <w:rFonts w:ascii="Arial" w:eastAsia="Arial" w:hAnsi="Arial" w:cs="Arial"/>
                <w:i/>
                <w:iCs/>
                <w:sz w:val="22"/>
                <w:szCs w:val="22"/>
              </w:rPr>
              <w:t xml:space="preserve">Mycobacterium </w:t>
            </w:r>
            <w:r w:rsidR="007B5E15" w:rsidRPr="00890188">
              <w:rPr>
                <w:rFonts w:ascii="Arial" w:eastAsia="Arial" w:hAnsi="Arial" w:cs="Arial"/>
                <w:i/>
                <w:iCs/>
                <w:sz w:val="22"/>
                <w:szCs w:val="22"/>
              </w:rPr>
              <w:t>c</w:t>
            </w:r>
            <w:r w:rsidRPr="00890188">
              <w:rPr>
                <w:rFonts w:ascii="Arial" w:eastAsia="Arial" w:hAnsi="Arial" w:cs="Arial"/>
                <w:i/>
                <w:iCs/>
                <w:sz w:val="22"/>
                <w:szCs w:val="22"/>
              </w:rPr>
              <w:t>helonae</w:t>
            </w:r>
            <w:r w:rsidRPr="00890188">
              <w:rPr>
                <w:rFonts w:ascii="Arial" w:eastAsia="Arial" w:hAnsi="Arial" w:cs="Arial"/>
                <w:sz w:val="22"/>
                <w:szCs w:val="22"/>
              </w:rPr>
              <w:t xml:space="preserve">. 5) </w:t>
            </w:r>
            <w:r w:rsidR="009A716E" w:rsidRPr="00890188">
              <w:rPr>
                <w:rFonts w:ascii="Arial" w:eastAsia="Arial" w:hAnsi="Arial" w:cs="Arial"/>
                <w:sz w:val="22"/>
                <w:szCs w:val="22"/>
              </w:rPr>
              <w:t xml:space="preserve">Three </w:t>
            </w:r>
            <w:r w:rsidRPr="00890188">
              <w:rPr>
                <w:rFonts w:ascii="Arial" w:eastAsia="Arial" w:hAnsi="Arial" w:cs="Arial"/>
                <w:sz w:val="22"/>
                <w:szCs w:val="22"/>
              </w:rPr>
              <w:t>months later when fish were 214</w:t>
            </w:r>
            <w:r w:rsidR="00C37A17" w:rsidRPr="00890188">
              <w:rPr>
                <w:rFonts w:ascii="Arial" w:eastAsia="Arial" w:hAnsi="Arial" w:cs="Arial"/>
                <w:sz w:val="22"/>
                <w:szCs w:val="22"/>
              </w:rPr>
              <w:t xml:space="preserve"> dpf</w:t>
            </w:r>
            <w:r w:rsidRPr="00890188">
              <w:rPr>
                <w:rFonts w:ascii="Arial" w:eastAsia="Arial" w:hAnsi="Arial" w:cs="Arial"/>
                <w:sz w:val="22"/>
                <w:szCs w:val="22"/>
              </w:rPr>
              <w:t xml:space="preserve">, </w:t>
            </w:r>
            <w:r w:rsidR="00AF67D3" w:rsidRPr="00890188">
              <w:rPr>
                <w:rFonts w:ascii="Arial" w:eastAsia="Arial" w:hAnsi="Arial" w:cs="Arial"/>
                <w:sz w:val="22"/>
                <w:szCs w:val="22"/>
              </w:rPr>
              <w:t xml:space="preserve">body size measurements were conducted on all fish and </w:t>
            </w:r>
            <w:r w:rsidRPr="00890188">
              <w:rPr>
                <w:rFonts w:ascii="Arial" w:eastAsia="Arial" w:hAnsi="Arial" w:cs="Arial"/>
                <w:sz w:val="22"/>
                <w:szCs w:val="22"/>
              </w:rPr>
              <w:t>fecal samples were collected</w:t>
            </w:r>
            <w:r w:rsidR="00AF67D3" w:rsidRPr="00890188">
              <w:rPr>
                <w:rFonts w:ascii="Arial" w:eastAsia="Arial" w:hAnsi="Arial" w:cs="Arial"/>
                <w:sz w:val="22"/>
                <w:szCs w:val="22"/>
              </w:rPr>
              <w:t xml:space="preserve"> from a random selection of five fish per</w:t>
            </w:r>
            <w:r w:rsidR="009A716E" w:rsidRPr="00890188">
              <w:rPr>
                <w:rFonts w:ascii="Arial" w:eastAsia="Arial" w:hAnsi="Arial" w:cs="Arial"/>
                <w:sz w:val="22"/>
                <w:szCs w:val="22"/>
              </w:rPr>
              <w:t xml:space="preserve"> tank </w:t>
            </w:r>
            <w:r w:rsidR="00AF67D3" w:rsidRPr="00890188">
              <w:rPr>
                <w:rFonts w:ascii="Arial" w:eastAsia="Arial" w:hAnsi="Arial" w:cs="Arial"/>
                <w:sz w:val="22"/>
                <w:szCs w:val="22"/>
              </w:rPr>
              <w:t>(n = 89)</w:t>
            </w:r>
            <w:r w:rsidRPr="00890188">
              <w:rPr>
                <w:rFonts w:ascii="Arial" w:eastAsia="Arial" w:hAnsi="Arial" w:cs="Arial"/>
                <w:sz w:val="22"/>
                <w:szCs w:val="22"/>
              </w:rPr>
              <w:t>. Histopathology check was conducted to assess infection burden</w:t>
            </w:r>
            <w:r w:rsidR="00AF67D3" w:rsidRPr="00890188">
              <w:rPr>
                <w:rFonts w:ascii="Arial" w:eastAsia="Arial" w:hAnsi="Arial" w:cs="Arial"/>
                <w:sz w:val="22"/>
                <w:szCs w:val="22"/>
              </w:rPr>
              <w:t xml:space="preserve"> on all fish</w:t>
            </w:r>
            <w:r w:rsidRPr="00890188">
              <w:rPr>
                <w:rFonts w:ascii="Arial" w:eastAsia="Arial" w:hAnsi="Arial" w:cs="Arial"/>
                <w:sz w:val="22"/>
                <w:szCs w:val="22"/>
              </w:rPr>
              <w:t>.</w:t>
            </w:r>
          </w:p>
        </w:tc>
      </w:tr>
    </w:tbl>
    <w:p w14:paraId="53D44101" w14:textId="77777777" w:rsidR="00F01CA1" w:rsidRPr="00890188" w:rsidRDefault="00F01CA1" w:rsidP="00FB7810">
      <w:pPr>
        <w:spacing w:line="480" w:lineRule="auto"/>
        <w:rPr>
          <w:rFonts w:ascii="Arial" w:eastAsia="Arial" w:hAnsi="Arial" w:cs="Arial"/>
          <w:sz w:val="22"/>
          <w:szCs w:val="22"/>
        </w:rPr>
        <w:pPrChange w:id="1" w:author="Sieler Jr, Michael James" w:date="2023-01-29T12:53:00Z">
          <w:pPr>
            <w:spacing w:line="360" w:lineRule="auto"/>
          </w:pPr>
        </w:pPrChange>
      </w:pPr>
    </w:p>
    <w:p w14:paraId="0DC4578A" w14:textId="6D75D745" w:rsidR="00F01CA1" w:rsidRPr="00890188" w:rsidRDefault="00F01CA1" w:rsidP="00FB7810">
      <w:pPr>
        <w:spacing w:line="480" w:lineRule="auto"/>
        <w:rPr>
          <w:rFonts w:ascii="Arial" w:eastAsia="Arial" w:hAnsi="Arial" w:cs="Arial"/>
          <w:b/>
          <w:bCs/>
          <w:color w:val="000000" w:themeColor="text1"/>
          <w:sz w:val="22"/>
          <w:szCs w:val="22"/>
        </w:rPr>
        <w:pPrChange w:id="2" w:author="Sieler Jr, Michael James" w:date="2023-01-29T12:53:00Z">
          <w:pPr>
            <w:spacing w:line="360" w:lineRule="auto"/>
          </w:pPr>
        </w:pPrChange>
      </w:pPr>
      <w:r w:rsidRPr="00890188">
        <w:rPr>
          <w:rFonts w:ascii="Arial" w:eastAsia="Arial" w:hAnsi="Arial" w:cs="Arial"/>
          <w:b/>
          <w:bCs/>
          <w:color w:val="000000" w:themeColor="text1"/>
          <w:sz w:val="22"/>
          <w:szCs w:val="22"/>
        </w:rPr>
        <w:br w:type="page"/>
      </w:r>
    </w:p>
    <w:p w14:paraId="23C647D5" w14:textId="4448A7F4" w:rsidR="003251A0" w:rsidRPr="00890188" w:rsidRDefault="00675FA2" w:rsidP="00FB7810">
      <w:pPr>
        <w:spacing w:line="480" w:lineRule="auto"/>
        <w:rPr>
          <w:rFonts w:ascii="Arial" w:eastAsia="Arial" w:hAnsi="Arial" w:cs="Arial"/>
          <w:b/>
          <w:bCs/>
          <w:color w:val="000000" w:themeColor="text1"/>
          <w:sz w:val="22"/>
          <w:szCs w:val="22"/>
        </w:rPr>
        <w:pPrChange w:id="3" w:author="Sieler Jr, Michael James" w:date="2023-01-29T12:53:00Z">
          <w:pPr>
            <w:spacing w:line="360" w:lineRule="auto"/>
          </w:pPr>
        </w:pPrChange>
      </w:pPr>
      <w:r w:rsidRPr="00890188">
        <w:rPr>
          <w:rFonts w:ascii="Arial" w:eastAsia="Arial" w:hAnsi="Arial" w:cs="Arial"/>
          <w:b/>
          <w:bCs/>
          <w:color w:val="000000" w:themeColor="text1"/>
          <w:sz w:val="22"/>
          <w:szCs w:val="22"/>
        </w:rPr>
        <w:lastRenderedPageBreak/>
        <w:t>1</w:t>
      </w:r>
      <w:r w:rsidR="217D0C5E" w:rsidRPr="00890188">
        <w:rPr>
          <w:rFonts w:ascii="Arial" w:eastAsia="Arial" w:hAnsi="Arial" w:cs="Arial"/>
          <w:b/>
          <w:bCs/>
          <w:color w:val="000000" w:themeColor="text1"/>
          <w:sz w:val="22"/>
          <w:szCs w:val="22"/>
        </w:rPr>
        <w:t>. Diet differentially influences physiology and gut microbiome at 4 months old</w:t>
      </w:r>
    </w:p>
    <w:p w14:paraId="498C216D" w14:textId="4CD14672" w:rsidR="00003769" w:rsidRPr="00890188" w:rsidRDefault="00003769" w:rsidP="00FB7810">
      <w:pPr>
        <w:spacing w:line="480" w:lineRule="auto"/>
        <w:rPr>
          <w:rFonts w:ascii="Arial" w:eastAsia="Arial" w:hAnsi="Arial" w:cs="Arial"/>
          <w:color w:val="000000"/>
          <w:sz w:val="22"/>
          <w:szCs w:val="22"/>
        </w:rPr>
        <w:pPrChange w:id="4" w:author="Sieler Jr, Michael James" w:date="2023-01-29T12:53:00Z">
          <w:pPr>
            <w:spacing w:line="360" w:lineRule="auto"/>
          </w:pPr>
        </w:pPrChange>
      </w:pPr>
    </w:p>
    <w:tbl>
      <w:tblPr>
        <w:tblStyle w:val="TableGrid"/>
        <w:tblpPr w:leftFromText="180" w:rightFromText="180" w:vertAnchor="text" w:horzAnchor="margin" w:tblpY="-54"/>
        <w:tblW w:w="0" w:type="auto"/>
        <w:tblBorders>
          <w:insideH w:val="none" w:sz="0" w:space="0" w:color="auto"/>
          <w:insideV w:val="none" w:sz="0" w:space="0" w:color="auto"/>
        </w:tblBorders>
        <w:tblLook w:val="04A0" w:firstRow="1" w:lastRow="0" w:firstColumn="1" w:lastColumn="0" w:noHBand="0" w:noVBand="1"/>
      </w:tblPr>
      <w:tblGrid>
        <w:gridCol w:w="5395"/>
        <w:gridCol w:w="5395"/>
      </w:tblGrid>
      <w:tr w:rsidR="00CE2BA5" w:rsidRPr="00890188" w14:paraId="02B63848" w14:textId="77777777" w:rsidTr="217D0C5E">
        <w:tc>
          <w:tcPr>
            <w:tcW w:w="5395" w:type="dxa"/>
          </w:tcPr>
          <w:p w14:paraId="2927A0D2" w14:textId="513B5ACF" w:rsidR="00675B82" w:rsidRPr="00890188" w:rsidRDefault="217D0C5E" w:rsidP="00FB7810">
            <w:pPr>
              <w:spacing w:line="480" w:lineRule="auto"/>
              <w:rPr>
                <w:rFonts w:ascii="Arial" w:eastAsia="Arial" w:hAnsi="Arial" w:cs="Arial"/>
                <w:color w:val="000000"/>
                <w:sz w:val="22"/>
                <w:szCs w:val="22"/>
              </w:rPr>
              <w:pPrChange w:id="5" w:author="Sieler Jr, Michael James" w:date="2023-01-29T12:53:00Z">
                <w:pPr>
                  <w:framePr w:hSpace="180" w:wrap="around" w:vAnchor="text" w:hAnchor="margin" w:y="-54"/>
                  <w:spacing w:line="360" w:lineRule="auto"/>
                </w:pPr>
              </w:pPrChange>
            </w:pPr>
            <w:r w:rsidRPr="00890188">
              <w:rPr>
                <w:rFonts w:ascii="Arial" w:eastAsia="Arial" w:hAnsi="Arial" w:cs="Arial"/>
                <w:color w:val="000000" w:themeColor="text1"/>
                <w:sz w:val="22"/>
                <w:szCs w:val="22"/>
              </w:rPr>
              <w:lastRenderedPageBreak/>
              <w:t>A</w:t>
            </w:r>
          </w:p>
          <w:p w14:paraId="27233C1E" w14:textId="32BA4AE4" w:rsidR="00675B82" w:rsidRPr="00890188" w:rsidRDefault="007C5197" w:rsidP="00FB7810">
            <w:pPr>
              <w:spacing w:line="480" w:lineRule="auto"/>
              <w:jc w:val="center"/>
              <w:rPr>
                <w:rFonts w:ascii="Arial" w:eastAsia="Arial" w:hAnsi="Arial" w:cs="Arial"/>
                <w:color w:val="000000"/>
                <w:sz w:val="22"/>
                <w:szCs w:val="22"/>
              </w:rPr>
              <w:pPrChange w:id="6" w:author="Sieler Jr, Michael James" w:date="2023-01-29T12:53:00Z">
                <w:pPr>
                  <w:framePr w:hSpace="180" w:wrap="around" w:vAnchor="text" w:hAnchor="margin" w:y="-54"/>
                  <w:spacing w:line="360" w:lineRule="auto"/>
                  <w:jc w:val="center"/>
                </w:pPr>
              </w:pPrChange>
            </w:pPr>
            <w:r w:rsidRPr="00890188">
              <w:rPr>
                <w:rFonts w:ascii="Arial" w:hAnsi="Arial" w:cs="Arial"/>
                <w:noProof/>
                <w:sz w:val="22"/>
                <w:szCs w:val="22"/>
              </w:rPr>
              <w:drawing>
                <wp:inline distT="0" distB="0" distL="0" distR="0" wp14:anchorId="3385D462" wp14:editId="5097296D">
                  <wp:extent cx="2615184" cy="2615184"/>
                  <wp:effectExtent l="0" t="0" r="1270" b="1270"/>
                  <wp:docPr id="50" name="Picture 5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9">
                            <a:extLst>
                              <a:ext uri="{28A0092B-C50C-407E-A947-70E740481C1C}">
                                <a14:useLocalDpi xmlns:a14="http://schemas.microsoft.com/office/drawing/2010/main" val="0"/>
                              </a:ext>
                            </a:extLst>
                          </a:blip>
                          <a:stretch>
                            <a:fillRect/>
                          </a:stretch>
                        </pic:blipFill>
                        <pic:spPr>
                          <a:xfrm>
                            <a:off x="0" y="0"/>
                            <a:ext cx="2615184" cy="2615184"/>
                          </a:xfrm>
                          <a:prstGeom prst="rect">
                            <a:avLst/>
                          </a:prstGeom>
                        </pic:spPr>
                      </pic:pic>
                    </a:graphicData>
                  </a:graphic>
                </wp:inline>
              </w:drawing>
            </w:r>
          </w:p>
        </w:tc>
        <w:tc>
          <w:tcPr>
            <w:tcW w:w="5395" w:type="dxa"/>
          </w:tcPr>
          <w:p w14:paraId="7669A09C" w14:textId="4D436A65" w:rsidR="00675B82" w:rsidRPr="00890188" w:rsidRDefault="217D0C5E" w:rsidP="00FB7810">
            <w:pPr>
              <w:spacing w:line="480" w:lineRule="auto"/>
              <w:rPr>
                <w:rFonts w:ascii="Arial" w:eastAsia="Arial" w:hAnsi="Arial" w:cs="Arial"/>
                <w:color w:val="000000"/>
                <w:sz w:val="22"/>
                <w:szCs w:val="22"/>
              </w:rPr>
              <w:pPrChange w:id="7" w:author="Sieler Jr, Michael James" w:date="2023-01-29T12:53:00Z">
                <w:pPr>
                  <w:framePr w:hSpace="180" w:wrap="around" w:vAnchor="text" w:hAnchor="margin" w:y="-54"/>
                  <w:spacing w:line="360" w:lineRule="auto"/>
                </w:pPr>
              </w:pPrChange>
            </w:pPr>
            <w:r w:rsidRPr="00890188">
              <w:rPr>
                <w:rFonts w:ascii="Arial" w:eastAsia="Arial" w:hAnsi="Arial" w:cs="Arial"/>
                <w:color w:val="000000" w:themeColor="text1"/>
                <w:sz w:val="22"/>
                <w:szCs w:val="22"/>
              </w:rPr>
              <w:t>B</w:t>
            </w:r>
          </w:p>
          <w:p w14:paraId="0DC6123C" w14:textId="062935D0" w:rsidR="00675B82" w:rsidRPr="00890188" w:rsidRDefault="00741807" w:rsidP="00FB7810">
            <w:pPr>
              <w:spacing w:line="480" w:lineRule="auto"/>
              <w:jc w:val="center"/>
              <w:rPr>
                <w:rFonts w:ascii="Arial" w:eastAsia="Arial" w:hAnsi="Arial" w:cs="Arial"/>
                <w:color w:val="000000"/>
                <w:sz w:val="22"/>
                <w:szCs w:val="22"/>
              </w:rPr>
              <w:pPrChange w:id="8" w:author="Sieler Jr, Michael James" w:date="2023-01-29T12:53:00Z">
                <w:pPr>
                  <w:framePr w:hSpace="180" w:wrap="around" w:vAnchor="text" w:hAnchor="margin" w:y="-54"/>
                  <w:spacing w:line="360" w:lineRule="auto"/>
                  <w:jc w:val="center"/>
                </w:pPr>
              </w:pPrChange>
            </w:pPr>
            <w:r w:rsidRPr="00890188">
              <w:rPr>
                <w:rFonts w:ascii="Arial" w:hAnsi="Arial" w:cs="Arial"/>
                <w:noProof/>
                <w:sz w:val="22"/>
                <w:szCs w:val="22"/>
              </w:rPr>
              <w:drawing>
                <wp:inline distT="0" distB="0" distL="0" distR="0" wp14:anchorId="67E1ACA6" wp14:editId="41B51028">
                  <wp:extent cx="2606040" cy="2606040"/>
                  <wp:effectExtent l="0" t="0" r="0" b="0"/>
                  <wp:docPr id="75" name="Picture 7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10">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CE2BA5" w:rsidRPr="00890188" w14:paraId="60D0A2DC" w14:textId="77777777" w:rsidTr="217D0C5E">
        <w:tc>
          <w:tcPr>
            <w:tcW w:w="5395" w:type="dxa"/>
          </w:tcPr>
          <w:p w14:paraId="006FFD50" w14:textId="6355866E" w:rsidR="00675B82" w:rsidRPr="00890188" w:rsidRDefault="217D0C5E" w:rsidP="00FB7810">
            <w:pPr>
              <w:spacing w:line="480" w:lineRule="auto"/>
              <w:rPr>
                <w:rFonts w:ascii="Arial" w:eastAsia="Arial" w:hAnsi="Arial" w:cs="Arial"/>
                <w:color w:val="000000"/>
                <w:sz w:val="22"/>
                <w:szCs w:val="22"/>
              </w:rPr>
              <w:pPrChange w:id="9" w:author="Sieler Jr, Michael James" w:date="2023-01-29T12:53:00Z">
                <w:pPr>
                  <w:framePr w:hSpace="180" w:wrap="around" w:vAnchor="text" w:hAnchor="margin" w:y="-54"/>
                  <w:spacing w:line="360" w:lineRule="auto"/>
                </w:pPr>
              </w:pPrChange>
            </w:pPr>
            <w:r w:rsidRPr="00890188">
              <w:rPr>
                <w:rFonts w:ascii="Arial" w:eastAsia="Arial" w:hAnsi="Arial" w:cs="Arial"/>
                <w:color w:val="000000" w:themeColor="text1"/>
                <w:sz w:val="22"/>
                <w:szCs w:val="22"/>
              </w:rPr>
              <w:t>C</w:t>
            </w:r>
          </w:p>
          <w:p w14:paraId="2399C347" w14:textId="0C76EDBB" w:rsidR="00675B82" w:rsidRPr="00890188" w:rsidRDefault="00186DE6" w:rsidP="00FB7810">
            <w:pPr>
              <w:spacing w:line="480" w:lineRule="auto"/>
              <w:jc w:val="center"/>
              <w:rPr>
                <w:rFonts w:ascii="Arial" w:eastAsia="Arial" w:hAnsi="Arial" w:cs="Arial"/>
                <w:color w:val="000000"/>
                <w:sz w:val="22"/>
                <w:szCs w:val="22"/>
              </w:rPr>
              <w:pPrChange w:id="10" w:author="Sieler Jr, Michael James" w:date="2023-01-29T12:53:00Z">
                <w:pPr>
                  <w:framePr w:hSpace="180" w:wrap="around" w:vAnchor="text" w:hAnchor="margin" w:y="-54"/>
                  <w:spacing w:line="360" w:lineRule="auto"/>
                  <w:jc w:val="center"/>
                </w:pPr>
              </w:pPrChange>
            </w:pPr>
            <w:r w:rsidRPr="00890188">
              <w:rPr>
                <w:rFonts w:ascii="Arial" w:hAnsi="Arial" w:cs="Arial"/>
                <w:noProof/>
                <w:sz w:val="22"/>
                <w:szCs w:val="22"/>
              </w:rPr>
              <w:drawing>
                <wp:inline distT="0" distB="0" distL="0" distR="0" wp14:anchorId="777BE070" wp14:editId="7ED9601E">
                  <wp:extent cx="2606040" cy="2606040"/>
                  <wp:effectExtent l="0" t="0" r="0" b="0"/>
                  <wp:docPr id="73" name="Picture 7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pic:nvPicPr>
                        <pic:blipFill>
                          <a:blip r:embed="rId11">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c>
          <w:tcPr>
            <w:tcW w:w="5395" w:type="dxa"/>
          </w:tcPr>
          <w:p w14:paraId="6E378D91" w14:textId="643EF3CD" w:rsidR="00675B82" w:rsidRPr="00890188" w:rsidRDefault="217D0C5E" w:rsidP="00FB7810">
            <w:pPr>
              <w:spacing w:line="480" w:lineRule="auto"/>
              <w:rPr>
                <w:rFonts w:ascii="Arial" w:eastAsia="Arial" w:hAnsi="Arial" w:cs="Arial"/>
                <w:color w:val="000000"/>
                <w:sz w:val="22"/>
                <w:szCs w:val="22"/>
              </w:rPr>
              <w:pPrChange w:id="11" w:author="Sieler Jr, Michael James" w:date="2023-01-29T12:53:00Z">
                <w:pPr>
                  <w:framePr w:hSpace="180" w:wrap="around" w:vAnchor="text" w:hAnchor="margin" w:y="-54"/>
                  <w:spacing w:line="360" w:lineRule="auto"/>
                </w:pPr>
              </w:pPrChange>
            </w:pPr>
            <w:r w:rsidRPr="00890188">
              <w:rPr>
                <w:rFonts w:ascii="Arial" w:eastAsia="Arial" w:hAnsi="Arial" w:cs="Arial"/>
                <w:color w:val="000000" w:themeColor="text1"/>
                <w:sz w:val="22"/>
                <w:szCs w:val="22"/>
              </w:rPr>
              <w:t>D</w:t>
            </w:r>
          </w:p>
          <w:p w14:paraId="5CE53936" w14:textId="19E0D28A" w:rsidR="00675B82" w:rsidRPr="00890188" w:rsidRDefault="00186DE6" w:rsidP="00FB7810">
            <w:pPr>
              <w:spacing w:line="480" w:lineRule="auto"/>
              <w:jc w:val="center"/>
              <w:rPr>
                <w:rFonts w:ascii="Arial" w:eastAsia="Arial" w:hAnsi="Arial" w:cs="Arial"/>
                <w:color w:val="000000"/>
                <w:sz w:val="22"/>
                <w:szCs w:val="22"/>
              </w:rPr>
              <w:pPrChange w:id="12" w:author="Sieler Jr, Michael James" w:date="2023-01-29T12:53:00Z">
                <w:pPr>
                  <w:framePr w:hSpace="180" w:wrap="around" w:vAnchor="text" w:hAnchor="margin" w:y="-54"/>
                  <w:spacing w:line="360" w:lineRule="auto"/>
                  <w:jc w:val="center"/>
                </w:pPr>
              </w:pPrChange>
            </w:pPr>
            <w:r w:rsidRPr="00890188">
              <w:rPr>
                <w:rFonts w:ascii="Arial" w:hAnsi="Arial" w:cs="Arial"/>
                <w:noProof/>
                <w:sz w:val="22"/>
                <w:szCs w:val="22"/>
              </w:rPr>
              <w:drawing>
                <wp:inline distT="0" distB="0" distL="0" distR="0" wp14:anchorId="41105D8D" wp14:editId="2ABF51BA">
                  <wp:extent cx="2606040" cy="2606040"/>
                  <wp:effectExtent l="0" t="0" r="0" b="0"/>
                  <wp:docPr id="74" name="Picture 74"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pic:nvPicPr>
                        <pic:blipFill>
                          <a:blip r:embed="rId12">
                            <a:extLst>
                              <a:ext uri="{28A0092B-C50C-407E-A947-70E740481C1C}">
                                <a14:useLocalDpi xmlns:a14="http://schemas.microsoft.com/office/drawing/2010/main" val="0"/>
                              </a:ext>
                            </a:extLst>
                          </a:blip>
                          <a:stretch>
                            <a:fillRect/>
                          </a:stretch>
                        </pic:blipFill>
                        <pic:spPr>
                          <a:xfrm>
                            <a:off x="0" y="0"/>
                            <a:ext cx="2606040" cy="2606040"/>
                          </a:xfrm>
                          <a:prstGeom prst="rect">
                            <a:avLst/>
                          </a:prstGeom>
                        </pic:spPr>
                      </pic:pic>
                    </a:graphicData>
                  </a:graphic>
                </wp:inline>
              </w:drawing>
            </w:r>
          </w:p>
        </w:tc>
      </w:tr>
      <w:tr w:rsidR="00675B82" w:rsidRPr="00890188" w14:paraId="31A2C4FD" w14:textId="77777777" w:rsidTr="217D0C5E">
        <w:tc>
          <w:tcPr>
            <w:tcW w:w="10790" w:type="dxa"/>
            <w:gridSpan w:val="2"/>
          </w:tcPr>
          <w:p w14:paraId="3F04AE62" w14:textId="1E74DB56" w:rsidR="00675B82" w:rsidRPr="00890188" w:rsidRDefault="217D0C5E" w:rsidP="00FB7810">
            <w:pPr>
              <w:spacing w:line="480" w:lineRule="auto"/>
              <w:rPr>
                <w:rFonts w:ascii="Arial" w:eastAsia="Arial" w:hAnsi="Arial" w:cs="Arial"/>
                <w:color w:val="000000"/>
                <w:sz w:val="22"/>
                <w:szCs w:val="22"/>
              </w:rPr>
              <w:pPrChange w:id="13" w:author="Sieler Jr, Michael James" w:date="2023-01-29T12:53:00Z">
                <w:pPr>
                  <w:framePr w:hSpace="180" w:wrap="around" w:vAnchor="text" w:hAnchor="margin" w:y="-54"/>
                  <w:spacing w:line="360" w:lineRule="auto"/>
                </w:pPr>
              </w:pPrChange>
            </w:pPr>
            <w:r w:rsidRPr="00890188">
              <w:rPr>
                <w:rFonts w:ascii="Arial" w:eastAsia="Arial" w:hAnsi="Arial" w:cs="Arial"/>
                <w:b/>
                <w:bCs/>
                <w:color w:val="000000" w:themeColor="text1"/>
                <w:sz w:val="22"/>
                <w:szCs w:val="22"/>
              </w:rPr>
              <w:t>Figure 2:</w:t>
            </w:r>
            <w:r w:rsidRPr="00890188">
              <w:rPr>
                <w:rFonts w:ascii="Arial" w:eastAsia="Arial" w:hAnsi="Arial" w:cs="Arial"/>
                <w:color w:val="000000" w:themeColor="text1"/>
                <w:sz w:val="22"/>
                <w:szCs w:val="22"/>
              </w:rPr>
              <w:t xml:space="preserve"> Effects of 4</w:t>
            </w:r>
            <w:r w:rsidR="00C37A17" w:rsidRPr="00890188">
              <w:rPr>
                <w:rFonts w:ascii="Arial" w:eastAsia="Arial" w:hAnsi="Arial" w:cs="Arial"/>
                <w:color w:val="000000" w:themeColor="text1"/>
                <w:sz w:val="22"/>
                <w:szCs w:val="22"/>
              </w:rPr>
              <w:t xml:space="preserve"> months post fertilization (mpf)</w:t>
            </w:r>
            <w:r w:rsidRPr="00890188">
              <w:rPr>
                <w:rFonts w:ascii="Arial" w:eastAsia="Arial" w:hAnsi="Arial" w:cs="Arial"/>
                <w:color w:val="000000" w:themeColor="text1"/>
                <w:sz w:val="22"/>
                <w:szCs w:val="22"/>
              </w:rPr>
              <w:t xml:space="preserve"> fish fed one of three diets (Gemma, Watts, or ZIRC) on physiology and microbiomes of zebrafish. </w:t>
            </w:r>
            <w:r w:rsidRPr="00890188">
              <w:rPr>
                <w:rFonts w:ascii="Arial" w:eastAsia="Arial" w:hAnsi="Arial" w:cs="Arial"/>
                <w:b/>
                <w:bCs/>
                <w:color w:val="000000" w:themeColor="text1"/>
                <w:sz w:val="22"/>
                <w:szCs w:val="22"/>
              </w:rPr>
              <w:t>(A)</w:t>
            </w:r>
            <w:r w:rsidRPr="00890188">
              <w:rPr>
                <w:rFonts w:ascii="Arial" w:eastAsia="Arial" w:hAnsi="Arial" w:cs="Arial"/>
                <w:color w:val="000000" w:themeColor="text1"/>
                <w:sz w:val="22"/>
                <w:szCs w:val="22"/>
              </w:rPr>
              <w:t xml:space="preserve"> Weight of ZIRC-diet fed fish significantly differs from Watts- and Gemma-diet fed fish. Gemma- and Watts-diet fed fish do not differ from each other. </w:t>
            </w:r>
            <w:r w:rsidRPr="00890188">
              <w:rPr>
                <w:rFonts w:ascii="Arial" w:eastAsia="Arial" w:hAnsi="Arial" w:cs="Arial"/>
                <w:b/>
                <w:bCs/>
                <w:color w:val="000000" w:themeColor="text1"/>
                <w:sz w:val="22"/>
                <w:szCs w:val="22"/>
              </w:rPr>
              <w:t xml:space="preserve">(B) </w:t>
            </w:r>
            <w:r w:rsidRPr="00890188">
              <w:rPr>
                <w:rFonts w:ascii="Arial" w:eastAsia="Arial" w:hAnsi="Arial" w:cs="Arial"/>
                <w:color w:val="000000" w:themeColor="text1"/>
                <w:sz w:val="22"/>
                <w:szCs w:val="22"/>
              </w:rPr>
              <w:t xml:space="preserve">Body condition score is a length normalized measure of weight. Fish fed the ZIRC diet have significantly higher body condition scores from fish. fed the Gemma and Watts diets. </w:t>
            </w:r>
            <w:r w:rsidRPr="00890188">
              <w:rPr>
                <w:rFonts w:ascii="Arial" w:eastAsia="Arial" w:hAnsi="Arial" w:cs="Arial"/>
                <w:b/>
                <w:bCs/>
                <w:color w:val="000000" w:themeColor="text1"/>
                <w:sz w:val="22"/>
                <w:szCs w:val="22"/>
              </w:rPr>
              <w:t>(C)</w:t>
            </w:r>
            <w:r w:rsidRPr="00890188">
              <w:rPr>
                <w:rFonts w:ascii="Arial" w:eastAsia="Arial" w:hAnsi="Arial" w:cs="Arial"/>
                <w:color w:val="000000" w:themeColor="text1"/>
                <w:sz w:val="22"/>
                <w:szCs w:val="22"/>
              </w:rPr>
              <w:t xml:space="preserve"> Simpson’s Index of diversity shows that gut microbiome diversity significantly differs between Gemma- and Watts-diet fed fish, ZIRC- and Watts-diet fed fish, but not between Gemma- and ZIRC-diet fed fish. </w:t>
            </w:r>
            <w:r w:rsidRPr="00890188">
              <w:rPr>
                <w:rFonts w:ascii="Arial" w:eastAsia="Arial" w:hAnsi="Arial" w:cs="Arial"/>
                <w:b/>
                <w:bCs/>
                <w:color w:val="000000" w:themeColor="text1"/>
                <w:sz w:val="22"/>
                <w:szCs w:val="22"/>
              </w:rPr>
              <w:t>(D)</w:t>
            </w:r>
            <w:r w:rsidRPr="00890188">
              <w:rPr>
                <w:rFonts w:ascii="Arial" w:eastAsia="Arial" w:hAnsi="Arial" w:cs="Arial"/>
                <w:sz w:val="22"/>
                <w:szCs w:val="22"/>
              </w:rPr>
              <w:t xml:space="preserve"> </w:t>
            </w:r>
            <w:r w:rsidRPr="00890188">
              <w:rPr>
                <w:rFonts w:ascii="Arial" w:eastAsia="Arial" w:hAnsi="Arial" w:cs="Arial"/>
                <w:color w:val="000000" w:themeColor="text1"/>
                <w:sz w:val="22"/>
                <w:szCs w:val="22"/>
              </w:rPr>
              <w:t xml:space="preserve">Capscale ordination based on the Bray-Curtis dissimilarity of gut microbiome composition. The analysis shows that physiology and gut microbiome </w:t>
            </w:r>
            <w:r w:rsidRPr="00890188">
              <w:rPr>
                <w:rFonts w:ascii="Arial" w:eastAsia="Arial" w:hAnsi="Arial" w:cs="Arial"/>
                <w:color w:val="000000" w:themeColor="text1"/>
                <w:sz w:val="22"/>
                <w:szCs w:val="22"/>
              </w:rPr>
              <w:lastRenderedPageBreak/>
              <w:t>composition significantly differs between the diets. “ns” indicates not significantly different, *, **, *** indicates significant differences below the 0.05, 0.01, and 0.001 levels, respectively.</w:t>
            </w:r>
          </w:p>
        </w:tc>
      </w:tr>
    </w:tbl>
    <w:p w14:paraId="4161A93B" w14:textId="756633A7" w:rsidR="00352E04" w:rsidRPr="00890188" w:rsidRDefault="00352E04" w:rsidP="00FB7810">
      <w:pPr>
        <w:spacing w:line="480" w:lineRule="auto"/>
        <w:rPr>
          <w:rFonts w:ascii="Arial" w:eastAsia="Arial" w:hAnsi="Arial" w:cs="Arial"/>
          <w:color w:val="000000"/>
          <w:sz w:val="22"/>
          <w:szCs w:val="22"/>
        </w:rPr>
        <w:pPrChange w:id="14" w:author="Sieler Jr, Michael James" w:date="2023-01-29T12:53:00Z">
          <w:pPr>
            <w:spacing w:line="360" w:lineRule="auto"/>
          </w:pPr>
        </w:pPrChange>
      </w:pPr>
    </w:p>
    <w:p w14:paraId="4C8C688B" w14:textId="57FB5BE9" w:rsidR="00505945" w:rsidRPr="00890188" w:rsidRDefault="217D0C5E" w:rsidP="00FB7810">
      <w:pPr>
        <w:spacing w:line="480" w:lineRule="auto"/>
        <w:rPr>
          <w:rFonts w:ascii="Arial" w:eastAsia="Arial" w:hAnsi="Arial" w:cs="Arial"/>
          <w:color w:val="000000"/>
          <w:sz w:val="22"/>
          <w:szCs w:val="22"/>
        </w:rPr>
        <w:pPrChange w:id="15" w:author="Sieler Jr, Michael James" w:date="2023-01-29T12:53:00Z">
          <w:pPr>
            <w:spacing w:line="360" w:lineRule="auto"/>
          </w:pPr>
        </w:pPrChange>
      </w:pPr>
      <w:r w:rsidRPr="00890188">
        <w:rPr>
          <w:rFonts w:ascii="Arial" w:eastAsia="Arial" w:hAnsi="Arial" w:cs="Arial"/>
          <w:sz w:val="22"/>
          <w:szCs w:val="22"/>
        </w:rPr>
        <w:t xml:space="preserve">To determine how common zebrafish diets differently impact fish </w:t>
      </w:r>
      <w:r w:rsidR="00625337" w:rsidRPr="00890188">
        <w:rPr>
          <w:rFonts w:ascii="Arial" w:eastAsia="Arial" w:hAnsi="Arial" w:cs="Arial"/>
          <w:sz w:val="22"/>
          <w:szCs w:val="22"/>
        </w:rPr>
        <w:t xml:space="preserve">size (length and </w:t>
      </w:r>
      <w:r w:rsidR="00055851" w:rsidRPr="00890188">
        <w:rPr>
          <w:rFonts w:ascii="Arial" w:eastAsia="Arial" w:hAnsi="Arial" w:cs="Arial"/>
          <w:sz w:val="22"/>
          <w:szCs w:val="22"/>
        </w:rPr>
        <w:t>body condition score</w:t>
      </w:r>
      <w:r w:rsidR="00625337" w:rsidRPr="00890188">
        <w:rPr>
          <w:rFonts w:ascii="Arial" w:eastAsia="Arial" w:hAnsi="Arial" w:cs="Arial"/>
          <w:sz w:val="22"/>
          <w:szCs w:val="22"/>
        </w:rPr>
        <w:t>)</w:t>
      </w:r>
      <w:r w:rsidRPr="00890188">
        <w:rPr>
          <w:rFonts w:ascii="Arial" w:eastAsia="Arial" w:hAnsi="Arial" w:cs="Arial"/>
          <w:sz w:val="22"/>
          <w:szCs w:val="22"/>
        </w:rPr>
        <w:t xml:space="preserve"> and the gut microbiome, we reared 176 zebrafish that were assigned one of three diets from 1- to 4-months-post fertilization (mpf) (Figure 1): Gemma, Watts and ZIRC</w:t>
      </w:r>
      <w:r w:rsidR="00753242">
        <w:rPr>
          <w:rFonts w:ascii="Arial" w:eastAsia="Arial" w:hAnsi="Arial" w:cs="Arial"/>
          <w:sz w:val="22"/>
          <w:szCs w:val="22"/>
        </w:rPr>
        <w:t xml:space="preserve"> diets</w:t>
      </w:r>
      <w:r w:rsidRPr="00890188">
        <w:rPr>
          <w:rFonts w:ascii="Arial" w:eastAsia="Arial" w:hAnsi="Arial" w:cs="Arial"/>
          <w:sz w:val="22"/>
          <w:szCs w:val="22"/>
        </w:rPr>
        <w:t>. Prior to diet assignment, fish were fed a nursery diet (see methods). At 4 mpf, we selected 89 individuals across these three cohorts and collected fecal samples from each fish for microbiome profiling prior to measuring their weight and body condition score</w:t>
      </w:r>
      <w:r w:rsidR="00055851" w:rsidRPr="00890188">
        <w:rPr>
          <w:rFonts w:ascii="Arial" w:eastAsia="Arial" w:hAnsi="Arial" w:cs="Arial"/>
          <w:sz w:val="22"/>
          <w:szCs w:val="22"/>
        </w:rPr>
        <w:t xml:space="preserve"> (BCS)</w:t>
      </w:r>
      <w:r w:rsidRPr="00890188">
        <w:rPr>
          <w:rFonts w:ascii="Arial" w:eastAsia="Arial" w:hAnsi="Arial" w:cs="Arial"/>
          <w:sz w:val="22"/>
          <w:szCs w:val="22"/>
        </w:rPr>
        <w:t xml:space="preserve">. </w:t>
      </w:r>
      <w:r w:rsidRPr="00890188">
        <w:rPr>
          <w:rFonts w:ascii="Arial" w:eastAsia="Arial" w:hAnsi="Arial" w:cs="Arial"/>
          <w:color w:val="000000" w:themeColor="text1"/>
          <w:sz w:val="22"/>
          <w:szCs w:val="22"/>
        </w:rPr>
        <w:t xml:space="preserve">Wilcoxon Signed-Rank Tests found that diet and sex significantly associated with weight and </w:t>
      </w:r>
      <w:r w:rsidR="00055851" w:rsidRPr="00890188">
        <w:rPr>
          <w:rFonts w:ascii="Arial" w:eastAsia="Arial" w:hAnsi="Arial" w:cs="Arial"/>
          <w:sz w:val="22"/>
          <w:szCs w:val="22"/>
        </w:rPr>
        <w:t>BCS</w:t>
      </w:r>
      <w:r w:rsidRPr="00890188">
        <w:rPr>
          <w:rFonts w:ascii="Arial" w:eastAsia="Arial" w:hAnsi="Arial" w:cs="Arial"/>
          <w:color w:val="000000" w:themeColor="text1"/>
          <w:sz w:val="22"/>
          <w:szCs w:val="22"/>
        </w:rPr>
        <w:t xml:space="preserve">. Female fish had higher weight (Z = 1,530, P &lt; 0.001; Table S1.1.2) and </w:t>
      </w:r>
      <w:r w:rsidR="002D7D51" w:rsidRPr="00890188">
        <w:rPr>
          <w:rFonts w:ascii="Arial" w:hAnsi="Arial" w:cs="Arial"/>
          <w:color w:val="000000" w:themeColor="text1"/>
          <w:sz w:val="22"/>
          <w:szCs w:val="22"/>
        </w:rPr>
        <w:t xml:space="preserve">BCS </w:t>
      </w:r>
      <w:r w:rsidRPr="00890188">
        <w:rPr>
          <w:rFonts w:ascii="Arial" w:eastAsia="Arial" w:hAnsi="Arial" w:cs="Arial"/>
          <w:color w:val="000000" w:themeColor="text1"/>
          <w:sz w:val="22"/>
          <w:szCs w:val="22"/>
        </w:rPr>
        <w:t xml:space="preserve">(Z = 1,631, P &lt; 0.001; Table S1.1.4) compared to males. Between the three diets, ZIRC-diet fed fish had the highest mean </w:t>
      </w:r>
      <w:r w:rsidR="00055851" w:rsidRPr="00890188">
        <w:rPr>
          <w:rFonts w:ascii="Arial" w:eastAsia="Arial" w:hAnsi="Arial" w:cs="Arial"/>
          <w:sz w:val="22"/>
          <w:szCs w:val="22"/>
        </w:rPr>
        <w:t>BCS</w:t>
      </w:r>
      <w:r w:rsidR="00055851" w:rsidRPr="00890188" w:rsidDel="00055851">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 xml:space="preserve">compared to fish fed Gemma- (Z = 150, P &lt; 0.001) and Watts-diet (Z = 197, P &lt; 0.001, Table S1.1.3). Gemma- and Watts-diet fed fish did not significantly differ from one another in terms of weight and </w:t>
      </w:r>
      <w:r w:rsidR="00055851" w:rsidRPr="00890188">
        <w:rPr>
          <w:rFonts w:ascii="Arial" w:eastAsia="Arial" w:hAnsi="Arial" w:cs="Arial"/>
          <w:sz w:val="22"/>
          <w:szCs w:val="22"/>
        </w:rPr>
        <w:t>BCS</w:t>
      </w:r>
      <w:r w:rsidRPr="00890188">
        <w:rPr>
          <w:rFonts w:ascii="Arial" w:eastAsia="Arial" w:hAnsi="Arial" w:cs="Arial"/>
          <w:color w:val="000000" w:themeColor="text1"/>
          <w:sz w:val="22"/>
          <w:szCs w:val="22"/>
        </w:rPr>
        <w:t>. These results indicate that ZIRC-diet contributes to heavier fish compared to Gemma- and Watts-diet fed fish.</w:t>
      </w:r>
    </w:p>
    <w:p w14:paraId="5DCC602C" w14:textId="204E7550" w:rsidR="00DF1223" w:rsidRPr="00890188" w:rsidRDefault="001020FC" w:rsidP="00FB7810">
      <w:pPr>
        <w:spacing w:line="480" w:lineRule="auto"/>
        <w:rPr>
          <w:rFonts w:ascii="Arial" w:eastAsia="Arial" w:hAnsi="Arial" w:cs="Arial"/>
          <w:color w:val="000000" w:themeColor="text1"/>
          <w:sz w:val="22"/>
          <w:szCs w:val="22"/>
        </w:rPr>
        <w:pPrChange w:id="16" w:author="Sieler Jr, Michael James" w:date="2023-01-29T12:53:00Z">
          <w:pPr>
            <w:spacing w:line="360" w:lineRule="auto"/>
          </w:pPr>
        </w:pPrChange>
      </w:pPr>
      <w:r w:rsidRPr="00890188">
        <w:rPr>
          <w:rFonts w:ascii="Arial" w:hAnsi="Arial" w:cs="Arial"/>
          <w:sz w:val="22"/>
          <w:szCs w:val="22"/>
        </w:rPr>
        <w:br/>
      </w:r>
      <w:r w:rsidR="217D0C5E" w:rsidRPr="00890188">
        <w:rPr>
          <w:rFonts w:ascii="Arial" w:eastAsia="Arial" w:hAnsi="Arial" w:cs="Arial"/>
          <w:sz w:val="22"/>
          <w:szCs w:val="22"/>
        </w:rPr>
        <w:t xml:space="preserve">We next </w:t>
      </w:r>
      <w:r w:rsidR="217D0C5E" w:rsidRPr="00890188">
        <w:rPr>
          <w:rFonts w:ascii="Arial" w:eastAsia="Arial" w:hAnsi="Arial" w:cs="Arial"/>
          <w:color w:val="000000" w:themeColor="text1"/>
          <w:sz w:val="22"/>
          <w:szCs w:val="22"/>
        </w:rPr>
        <w:t>built generalized linear models (GLM) to determine if diet associated with variation in one of three measures of microbiome alpha-diversity: richness, Simpson’s Index, and Shannon Entropy. An ANOVA test of these GLMs revealed that alpha-diversity varies as a function of diet for all three measures of diversity we assessed (</w:t>
      </w:r>
      <w:r w:rsidR="217D0C5E" w:rsidRPr="00890188">
        <w:rPr>
          <w:rFonts w:ascii="Arial" w:eastAsia="Arial" w:hAnsi="Arial" w:cs="Arial"/>
          <w:sz w:val="22"/>
          <w:szCs w:val="22"/>
        </w:rPr>
        <w:t xml:space="preserve">P &lt; 0.05; </w:t>
      </w:r>
      <w:r w:rsidR="217D0C5E" w:rsidRPr="00890188">
        <w:rPr>
          <w:rFonts w:ascii="Arial" w:eastAsia="Arial" w:hAnsi="Arial" w:cs="Arial"/>
          <w:color w:val="000000" w:themeColor="text1"/>
          <w:sz w:val="22"/>
          <w:szCs w:val="22"/>
        </w:rPr>
        <w:t>Fig 1C; Table S1.2.</w:t>
      </w:r>
      <w:r w:rsidR="00753242">
        <w:rPr>
          <w:rFonts w:ascii="Arial" w:eastAsia="Arial" w:hAnsi="Arial" w:cs="Arial"/>
          <w:color w:val="000000" w:themeColor="text1"/>
          <w:sz w:val="22"/>
          <w:szCs w:val="22"/>
        </w:rPr>
        <w:t>1</w:t>
      </w:r>
      <w:r w:rsidR="217D0C5E" w:rsidRPr="00890188">
        <w:rPr>
          <w:rFonts w:ascii="Arial" w:eastAsia="Arial" w:hAnsi="Arial" w:cs="Arial"/>
          <w:color w:val="000000" w:themeColor="text1"/>
          <w:sz w:val="22"/>
          <w:szCs w:val="22"/>
        </w:rPr>
        <w:t>). A post hoc Tukey test clarified that ZIRC- and Watts-diet fed fish exhibited significant differences in alpha-diversity as measured by richness and Shannon Entropy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Moreover, we observed significant differences in diversity between Gemma- and Watts-diet fed fish in terms of richness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and between Gemma- and ZIRC-diet fed fish when considering the Simpson’s Index (P &lt; 0.001; Table S1.2.</w:t>
      </w:r>
      <w:r w:rsidR="00753242">
        <w:rPr>
          <w:rFonts w:ascii="Arial" w:eastAsia="Arial" w:hAnsi="Arial" w:cs="Arial"/>
          <w:color w:val="000000" w:themeColor="text1"/>
          <w:sz w:val="22"/>
          <w:szCs w:val="22"/>
        </w:rPr>
        <w:t>2</w:t>
      </w:r>
      <w:r w:rsidR="217D0C5E" w:rsidRPr="00890188">
        <w:rPr>
          <w:rFonts w:ascii="Arial" w:eastAsia="Arial" w:hAnsi="Arial" w:cs="Arial"/>
          <w:color w:val="000000" w:themeColor="text1"/>
          <w:sz w:val="22"/>
          <w:szCs w:val="22"/>
        </w:rPr>
        <w:t>). These results indicate that diet associates with fish gut microbiome diversity, and that diet may differentially impact rare and abundant microbial members of the gut.</w:t>
      </w:r>
    </w:p>
    <w:p w14:paraId="45CEC46A" w14:textId="77777777" w:rsidR="00B24FF4" w:rsidRPr="00890188" w:rsidRDefault="00B24FF4" w:rsidP="00FB7810">
      <w:pPr>
        <w:spacing w:line="480" w:lineRule="auto"/>
        <w:rPr>
          <w:rFonts w:ascii="Arial" w:eastAsia="Arial" w:hAnsi="Arial" w:cs="Arial"/>
          <w:color w:val="000000"/>
          <w:sz w:val="22"/>
          <w:szCs w:val="22"/>
        </w:rPr>
        <w:pPrChange w:id="17" w:author="Sieler Jr, Michael James" w:date="2023-01-29T12:53:00Z">
          <w:pPr>
            <w:spacing w:line="360" w:lineRule="auto"/>
          </w:pPr>
        </w:pPrChange>
      </w:pPr>
    </w:p>
    <w:p w14:paraId="2D2B0E0B" w14:textId="46E8A229" w:rsidR="00B24FF4" w:rsidRPr="00890188" w:rsidRDefault="217D0C5E" w:rsidP="00FB7810">
      <w:pPr>
        <w:spacing w:line="480" w:lineRule="auto"/>
        <w:rPr>
          <w:rFonts w:ascii="Arial" w:eastAsia="Arial" w:hAnsi="Arial" w:cs="Arial"/>
          <w:color w:val="000000"/>
          <w:sz w:val="22"/>
          <w:szCs w:val="22"/>
        </w:rPr>
        <w:pPrChange w:id="18" w:author="Sieler Jr, Michael James" w:date="2023-01-29T12:53:00Z">
          <w:pPr>
            <w:spacing w:line="360" w:lineRule="auto"/>
          </w:pPr>
        </w:pPrChange>
      </w:pPr>
      <w:r w:rsidRPr="00890188">
        <w:rPr>
          <w:rFonts w:ascii="Arial" w:eastAsia="Arial" w:hAnsi="Arial" w:cs="Arial"/>
          <w:color w:val="000000" w:themeColor="text1"/>
          <w:sz w:val="22"/>
          <w:szCs w:val="22"/>
        </w:rPr>
        <w:lastRenderedPageBreak/>
        <w:t xml:space="preserve">To evaluate how diet associates with microbiome community composition, we quantified the Bray-Curtis, Canberra and </w:t>
      </w:r>
      <w:r w:rsidR="00753242">
        <w:rPr>
          <w:rFonts w:ascii="Arial" w:eastAsia="Arial" w:hAnsi="Arial" w:cs="Arial"/>
          <w:color w:val="000000" w:themeColor="text1"/>
          <w:sz w:val="22"/>
          <w:szCs w:val="22"/>
        </w:rPr>
        <w:t>Sørensen</w:t>
      </w:r>
      <w:r w:rsidRPr="00890188">
        <w:rPr>
          <w:rFonts w:ascii="Arial" w:eastAsia="Arial" w:hAnsi="Arial" w:cs="Arial"/>
          <w:color w:val="000000" w:themeColor="text1"/>
          <w:sz w:val="22"/>
          <w:szCs w:val="22"/>
        </w:rPr>
        <w:t xml:space="preserve"> dissimilarity amongst all sample. We detected a significant clustering of microbial gut community composition based on diet as measured by all beta-diversity metrics (PERMANOVA, P &lt; 0.05; Figure 2C, Table S1.3.1). These results indicate that microbial communities of fish fed the same diet are more consistent in composition to one another than to fish fed other diets. Additionally, we assessed beta-dispersion, a measure of variance, in the gut microbiome community compositions for each diet group. We find the beta-dispersion levels were significantly different between the diet groups as measured by Bray-Curtis and Canberra metrics (P &lt; 0.05; Table S1.4.1). Beta-dispersion levels were significantly reduced in Gemma-diet fed fish compared to Watts-diet fed fish when measured by Bray-</w:t>
      </w:r>
      <w:proofErr w:type="gramStart"/>
      <w:r w:rsidRPr="00890188">
        <w:rPr>
          <w:rFonts w:ascii="Arial" w:eastAsia="Arial" w:hAnsi="Arial" w:cs="Arial"/>
          <w:color w:val="000000" w:themeColor="text1"/>
          <w:sz w:val="22"/>
          <w:szCs w:val="22"/>
        </w:rPr>
        <w:t>Curtis</w:t>
      </w:r>
      <w:proofErr w:type="gramEnd"/>
      <w:r w:rsidRPr="00890188">
        <w:rPr>
          <w:rFonts w:ascii="Arial" w:eastAsia="Arial" w:hAnsi="Arial" w:cs="Arial"/>
          <w:color w:val="000000" w:themeColor="text1"/>
          <w:sz w:val="22"/>
          <w:szCs w:val="22"/>
        </w:rPr>
        <w:t xml:space="preserve"> metric, as well as significantly reduced compared to Watts- and ZIRC-diet fed fish when measured by Canberra metric (Table S1.4.1). These results indicate that Gemma-diet fed fish are more consistent in community composition than Watts- and ZIRC-diet fed fish at 4</w:t>
      </w:r>
      <w:r w:rsidR="000151F2" w:rsidRPr="00890188">
        <w:rPr>
          <w:rFonts w:ascii="Arial" w:eastAsia="Arial" w:hAnsi="Arial" w:cs="Arial"/>
          <w:color w:val="000000" w:themeColor="text1"/>
          <w:sz w:val="22"/>
          <w:szCs w:val="22"/>
        </w:rPr>
        <w:t xml:space="preserve"> mpf</w:t>
      </w:r>
      <w:r w:rsidRPr="00890188">
        <w:rPr>
          <w:rFonts w:ascii="Arial" w:eastAsia="Arial" w:hAnsi="Arial" w:cs="Arial"/>
          <w:color w:val="000000" w:themeColor="text1"/>
          <w:sz w:val="22"/>
          <w:szCs w:val="22"/>
        </w:rPr>
        <w:t>. Collectively, these results indicate that 4</w:t>
      </w:r>
      <w:r w:rsidR="000151F2" w:rsidRPr="00890188">
        <w:rPr>
          <w:rFonts w:ascii="Arial" w:eastAsia="Arial" w:hAnsi="Arial" w:cs="Arial"/>
          <w:color w:val="000000" w:themeColor="text1"/>
          <w:sz w:val="22"/>
          <w:szCs w:val="22"/>
        </w:rPr>
        <w:t xml:space="preserve"> mpf</w:t>
      </w:r>
      <w:r w:rsidRPr="00890188">
        <w:rPr>
          <w:rFonts w:ascii="Arial" w:eastAsia="Arial" w:hAnsi="Arial" w:cs="Arial"/>
          <w:color w:val="000000" w:themeColor="text1"/>
          <w:sz w:val="22"/>
          <w:szCs w:val="22"/>
        </w:rPr>
        <w:t xml:space="preserve"> fish gut microbiome communities stratify by diet, but the composition of these microbial communities differ in consistency depending on diet.</w:t>
      </w:r>
    </w:p>
    <w:p w14:paraId="6ACD6B33" w14:textId="77777777" w:rsidR="00B24FF4" w:rsidRPr="00890188" w:rsidRDefault="00B24FF4" w:rsidP="00FB7810">
      <w:pPr>
        <w:spacing w:line="480" w:lineRule="auto"/>
        <w:rPr>
          <w:rFonts w:ascii="Arial" w:eastAsia="Arial" w:hAnsi="Arial" w:cs="Arial"/>
          <w:color w:val="000000"/>
          <w:sz w:val="22"/>
          <w:szCs w:val="22"/>
        </w:rPr>
        <w:pPrChange w:id="19" w:author="Sieler Jr, Michael James" w:date="2023-01-29T12:53:00Z">
          <w:pPr>
            <w:spacing w:line="360" w:lineRule="auto"/>
          </w:pPr>
        </w:pPrChange>
      </w:pPr>
    </w:p>
    <w:p w14:paraId="3D8FE97E" w14:textId="3DDBE313" w:rsidR="00CA34BE" w:rsidRPr="00890188" w:rsidRDefault="217D0C5E" w:rsidP="00FB7810">
      <w:pPr>
        <w:spacing w:line="480" w:lineRule="auto"/>
        <w:rPr>
          <w:rFonts w:ascii="Arial" w:eastAsia="Arial" w:hAnsi="Arial" w:cs="Arial"/>
          <w:color w:val="000000"/>
          <w:sz w:val="22"/>
          <w:szCs w:val="22"/>
        </w:rPr>
        <w:pPrChange w:id="20" w:author="Sieler Jr, Michael James" w:date="2023-01-29T12:53:00Z">
          <w:pPr>
            <w:spacing w:line="360" w:lineRule="auto"/>
          </w:pPr>
        </w:pPrChange>
      </w:pPr>
      <w:r w:rsidRPr="00890188">
        <w:rPr>
          <w:rFonts w:ascii="Arial" w:eastAsia="Arial" w:hAnsi="Arial" w:cs="Arial"/>
          <w:color w:val="000000" w:themeColor="text1"/>
          <w:sz w:val="22"/>
          <w:szCs w:val="22"/>
        </w:rPr>
        <w:t xml:space="preserve">Finally, to better understand the interactions between the diet and the members of the gut microbiome community, we quantified differential abundance using ANCOM-BC2. We observed 24 significantly abundant taxa at the genus level in at least one of the three diets (Table S1.5.1). Gemma-diet fed fish were enriched for </w:t>
      </w:r>
      <w:r w:rsidRPr="00890188">
        <w:rPr>
          <w:rFonts w:ascii="Arial" w:eastAsia="Arial" w:hAnsi="Arial" w:cs="Arial"/>
          <w:i/>
          <w:iCs/>
          <w:color w:val="000000" w:themeColor="text1"/>
          <w:sz w:val="22"/>
          <w:szCs w:val="22"/>
        </w:rPr>
        <w:t>Chitinibacter</w:t>
      </w:r>
      <w:r w:rsidRPr="00890188">
        <w:rPr>
          <w:rFonts w:ascii="Arial" w:eastAsia="Arial" w:hAnsi="Arial" w:cs="Arial"/>
          <w:color w:val="000000" w:themeColor="text1"/>
          <w:sz w:val="22"/>
          <w:szCs w:val="22"/>
        </w:rPr>
        <w:t xml:space="preserve"> and were depleted of </w:t>
      </w:r>
      <w:r w:rsidRPr="00890188">
        <w:rPr>
          <w:rFonts w:ascii="Arial" w:eastAsia="Arial" w:hAnsi="Arial" w:cs="Arial"/>
          <w:i/>
          <w:iCs/>
          <w:color w:val="000000" w:themeColor="text1"/>
          <w:sz w:val="22"/>
          <w:szCs w:val="22"/>
        </w:rPr>
        <w:t>Aeromonas</w:t>
      </w:r>
      <w:r w:rsidRPr="00890188">
        <w:rPr>
          <w:rFonts w:ascii="Arial" w:eastAsia="Arial" w:hAnsi="Arial" w:cs="Arial"/>
          <w:color w:val="000000" w:themeColor="text1"/>
          <w:sz w:val="22"/>
          <w:szCs w:val="22"/>
        </w:rPr>
        <w:t xml:space="preserve"> and </w:t>
      </w:r>
      <w:r w:rsidRPr="00890188">
        <w:rPr>
          <w:rFonts w:ascii="Arial" w:eastAsia="Arial" w:hAnsi="Arial" w:cs="Arial"/>
          <w:i/>
          <w:iCs/>
          <w:color w:val="000000" w:themeColor="text1"/>
          <w:sz w:val="22"/>
          <w:szCs w:val="22"/>
        </w:rPr>
        <w:t>Flavobacterium</w:t>
      </w:r>
      <w:r w:rsidRPr="00890188">
        <w:rPr>
          <w:rFonts w:ascii="Arial" w:eastAsia="Arial" w:hAnsi="Arial" w:cs="Arial"/>
          <w:color w:val="000000" w:themeColor="text1"/>
          <w:sz w:val="22"/>
          <w:szCs w:val="22"/>
        </w:rPr>
        <w:t xml:space="preserve">. Watts-diet fed fish enriched for </w:t>
      </w:r>
      <w:r w:rsidRPr="00890188">
        <w:rPr>
          <w:rFonts w:ascii="Arial" w:eastAsia="Arial" w:hAnsi="Arial" w:cs="Arial"/>
          <w:i/>
          <w:iCs/>
          <w:color w:val="000000" w:themeColor="text1"/>
          <w:sz w:val="22"/>
          <w:szCs w:val="22"/>
        </w:rPr>
        <w:t>Flavobacterium</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ZOR0006</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Peptostreptococcus</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Cetobacterium</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Tabrizicola</w:t>
      </w:r>
      <w:r w:rsidRPr="00890188">
        <w:rPr>
          <w:rFonts w:ascii="Arial" w:eastAsia="Arial" w:hAnsi="Arial" w:cs="Arial"/>
          <w:color w:val="000000" w:themeColor="text1"/>
          <w:sz w:val="22"/>
          <w:szCs w:val="22"/>
        </w:rPr>
        <w:t xml:space="preserve">, </w:t>
      </w:r>
      <w:r w:rsidRPr="00890188">
        <w:rPr>
          <w:rFonts w:ascii="Arial" w:eastAsia="Arial" w:hAnsi="Arial" w:cs="Arial"/>
          <w:i/>
          <w:iCs/>
          <w:color w:val="000000" w:themeColor="text1"/>
          <w:sz w:val="22"/>
          <w:szCs w:val="22"/>
        </w:rPr>
        <w:t>Cellvibrio</w:t>
      </w:r>
      <w:r w:rsidRPr="00890188">
        <w:rPr>
          <w:rFonts w:ascii="Arial" w:eastAsia="Arial" w:hAnsi="Arial" w:cs="Arial"/>
          <w:color w:val="000000" w:themeColor="text1"/>
          <w:sz w:val="22"/>
          <w:szCs w:val="22"/>
        </w:rPr>
        <w:t xml:space="preserve">, and unnamed genera of </w:t>
      </w:r>
      <w:r w:rsidRPr="00890188">
        <w:rPr>
          <w:rFonts w:ascii="Arial" w:eastAsia="Arial" w:hAnsi="Arial" w:cs="Arial"/>
          <w:i/>
          <w:iCs/>
          <w:color w:val="000000" w:themeColor="text1"/>
          <w:sz w:val="22"/>
          <w:szCs w:val="22"/>
        </w:rPr>
        <w:t>Microscillaceae</w:t>
      </w:r>
      <w:r w:rsidRPr="00890188">
        <w:rPr>
          <w:rFonts w:ascii="Arial" w:eastAsia="Arial" w:hAnsi="Arial" w:cs="Arial"/>
          <w:color w:val="000000" w:themeColor="text1"/>
          <w:sz w:val="22"/>
          <w:szCs w:val="22"/>
        </w:rPr>
        <w:t xml:space="preserve"> and </w:t>
      </w:r>
      <w:r w:rsidRPr="00890188">
        <w:rPr>
          <w:rFonts w:ascii="Arial" w:eastAsia="Arial" w:hAnsi="Arial" w:cs="Arial"/>
          <w:i/>
          <w:iCs/>
          <w:color w:val="000000" w:themeColor="text1"/>
          <w:sz w:val="22"/>
          <w:szCs w:val="22"/>
        </w:rPr>
        <w:t>Chitinibacteraceae</w:t>
      </w:r>
      <w:r w:rsidRPr="00890188">
        <w:rPr>
          <w:rFonts w:ascii="Arial" w:eastAsia="Arial" w:hAnsi="Arial" w:cs="Arial"/>
          <w:color w:val="000000" w:themeColor="text1"/>
          <w:sz w:val="22"/>
          <w:szCs w:val="22"/>
        </w:rPr>
        <w:t xml:space="preserve">, and depleted of </w:t>
      </w:r>
      <w:r w:rsidRPr="00890188">
        <w:rPr>
          <w:rFonts w:ascii="Arial" w:eastAsia="Arial" w:hAnsi="Arial" w:cs="Arial"/>
          <w:i/>
          <w:iCs/>
          <w:color w:val="000000" w:themeColor="text1"/>
          <w:sz w:val="22"/>
          <w:szCs w:val="22"/>
        </w:rPr>
        <w:t>Crenobacter</w:t>
      </w:r>
      <w:r w:rsidRPr="00890188">
        <w:rPr>
          <w:rFonts w:ascii="Arial" w:eastAsia="Arial" w:hAnsi="Arial" w:cs="Arial"/>
          <w:color w:val="000000" w:themeColor="text1"/>
          <w:sz w:val="22"/>
          <w:szCs w:val="22"/>
        </w:rPr>
        <w:t xml:space="preserve"> and a </w:t>
      </w:r>
      <w:r w:rsidRPr="00890188">
        <w:rPr>
          <w:rFonts w:ascii="Arial" w:eastAsia="Arial" w:hAnsi="Arial" w:cs="Arial"/>
          <w:i/>
          <w:iCs/>
          <w:color w:val="000000" w:themeColor="text1"/>
          <w:sz w:val="22"/>
          <w:szCs w:val="22"/>
        </w:rPr>
        <w:t>Sutterellaceae</w:t>
      </w:r>
      <w:r w:rsidRPr="00890188">
        <w:rPr>
          <w:rFonts w:ascii="Arial" w:eastAsia="Arial" w:hAnsi="Arial" w:cs="Arial"/>
          <w:color w:val="000000" w:themeColor="text1"/>
          <w:sz w:val="22"/>
          <w:szCs w:val="22"/>
        </w:rPr>
        <w:t xml:space="preserve"> genus. ZIRC-diet fed fish enriched for </w:t>
      </w:r>
      <w:r w:rsidRPr="00890188">
        <w:rPr>
          <w:rFonts w:ascii="Arial" w:eastAsia="Arial" w:hAnsi="Arial" w:cs="Arial"/>
          <w:i/>
          <w:iCs/>
          <w:color w:val="000000" w:themeColor="text1"/>
          <w:sz w:val="22"/>
          <w:szCs w:val="22"/>
        </w:rPr>
        <w:t>Cloacibacterium</w:t>
      </w:r>
      <w:r w:rsidRPr="00890188">
        <w:rPr>
          <w:rFonts w:ascii="Arial" w:eastAsia="Arial" w:hAnsi="Arial" w:cs="Arial"/>
          <w:color w:val="000000" w:themeColor="text1"/>
          <w:sz w:val="22"/>
          <w:szCs w:val="22"/>
        </w:rPr>
        <w:t xml:space="preserve"> and </w:t>
      </w:r>
      <w:proofErr w:type="gramStart"/>
      <w:r w:rsidRPr="00890188">
        <w:rPr>
          <w:rFonts w:ascii="Arial" w:eastAsia="Arial" w:hAnsi="Arial" w:cs="Arial"/>
          <w:i/>
          <w:iCs/>
          <w:color w:val="000000" w:themeColor="text1"/>
          <w:sz w:val="22"/>
          <w:szCs w:val="22"/>
        </w:rPr>
        <w:t>Acinetobacter</w:t>
      </w:r>
      <w:r w:rsidRPr="00890188">
        <w:rPr>
          <w:rFonts w:ascii="Arial" w:eastAsia="Arial" w:hAnsi="Arial" w:cs="Arial"/>
          <w:color w:val="000000" w:themeColor="text1"/>
          <w:sz w:val="22"/>
          <w:szCs w:val="22"/>
        </w:rPr>
        <w:t>, and</w:t>
      </w:r>
      <w:proofErr w:type="gramEnd"/>
      <w:r w:rsidRPr="00890188">
        <w:rPr>
          <w:rFonts w:ascii="Arial" w:eastAsia="Arial" w:hAnsi="Arial" w:cs="Arial"/>
          <w:color w:val="000000" w:themeColor="text1"/>
          <w:sz w:val="22"/>
          <w:szCs w:val="22"/>
        </w:rPr>
        <w:t xml:space="preserve"> depleted of </w:t>
      </w:r>
      <w:r w:rsidRPr="00890188">
        <w:rPr>
          <w:rFonts w:ascii="Arial" w:eastAsia="Arial" w:hAnsi="Arial" w:cs="Arial"/>
          <w:i/>
          <w:iCs/>
          <w:color w:val="000000" w:themeColor="text1"/>
          <w:sz w:val="22"/>
          <w:szCs w:val="22"/>
        </w:rPr>
        <w:t>Fluviicola</w:t>
      </w:r>
      <w:r w:rsidRPr="00890188">
        <w:rPr>
          <w:rFonts w:ascii="Arial" w:eastAsia="Arial" w:hAnsi="Arial" w:cs="Arial"/>
          <w:color w:val="000000" w:themeColor="text1"/>
          <w:sz w:val="22"/>
          <w:szCs w:val="22"/>
        </w:rPr>
        <w:t>. Many of these taxa are identified as common members of the zebrafish gut microbiome</w:t>
      </w:r>
      <w:r w:rsidR="190B05CD" w:rsidRPr="00890188">
        <w:rPr>
          <w:rFonts w:ascii="Arial" w:hAnsi="Arial" w:cs="Arial"/>
          <w:color w:val="000000" w:themeColor="text1"/>
          <w:sz w:val="22"/>
          <w:szCs w:val="22"/>
        </w:rPr>
        <w:fldChar w:fldCharType="begin"/>
      </w:r>
      <w:r w:rsidR="006258E4">
        <w:rPr>
          <w:rFonts w:ascii="Arial" w:hAnsi="Arial" w:cs="Arial"/>
          <w:color w:val="000000" w:themeColor="text1"/>
          <w:sz w:val="22"/>
          <w:szCs w:val="22"/>
        </w:rPr>
        <w:instrText xml:space="preserve"> ADDIN ZOTERO_ITEM CSL_CITATION {"citationID":"uikWE4Bi","properties":{"formattedCitation":"[14, 15]","plainCitation":"[14, 15]","noteIndex":0},"citationItems":[{"id":1269,"uris":["http://zotero.org/users/5603014/items/HHYHTF2G"],"itemData":{"id":1269,"type":"article-journal","abstract":"Zebrafish are increasingly used to study how environmental exposures impact vertebrate gut microbes. However, we understand little about which microbial taxa are common to the zebrafish gut across studies and facilities. Here, we define the zebrafish core gut microbiome to resolve microbiota that are both relatively robust to study or facility effects and likely to drive proper microbiome assembly and functioning due to their conservation. To do so, we integrated publicly available gut microbiome 16S gene sequence data from eight studies into a phylogeny and identified monophyletic clades of gut bacteria that are unexpectedly prevalent across individuals. Doing so revealed 585 core clades of bacteria in the zebrafish gut, including clades within Aeromonas, Pseudomonas, Cetobacterium, Shewanella, Chitinibacter, Fluviicola, Flectobacillus, and Paucibacter. We then applied linear regression to discern which of these core clades are sensitive to an array of different environmental exposures. We found that 200 core clades were insensitive to any exposure we assessed, while 134 core clades were sensitive to more than two exposures. Overall, our analysis defines the zebrafish core gut microbiome and its sensitivity to exposure, which helps future studies to assess the robustness of their results and prioritize taxa for empirical assessments of how gut microbiota mediate the effects of exposure on the zebrafish host.","container-title":"Toxics","DOI":"10.3390/toxics9010010","ISSN":"2305-6304","issue":"1","language":"en","license":"http://creativecommons.org/licenses/by/3.0/","note":"number: 1\npublisher: Multidisciplinary Digital Publishing Institute","page":"10","source":"www.mdpi.com","title":"Phylogenetic Integration Reveals the Zebrafish Core Microbiome and Its Sensitivity to Environmental Exposures","volume":"9","author":[{"family":"Sharpton","given":"Thomas J."},{"family":"Stagaman","given":"Keaton"},{"family":"Sieler Jr.","given":"Michael J."},{"family":"Arnold","given":"Holly K."},{"family":"Davis","given":"Edward W."}],"issued":{"date-parts":[["2021",1]]},"citation-key":"sharpton2021"}},{"id":6234,"uris":["http://zotero.org/users/5603014/items/TIQPVSGW"],"itemData":{"id":6234,"type":"article-journal","container-title":"The ISME Journal","DOI":"10.1038/ismej.2011.38","ISSN":"1751-7362, 1751-7370","issue":"10","journalAbbreviation":"ISME J","language":"en","page":"1595-1608","source":"DOI.org (Crossref)","title":"Evidence for a core gut microbiota in the zebrafish","volume":"5","author":[{"family":"Roeselers","given":"Guus"},{"family":"Mittge","given":"Erika K"},{"family":"Stephens","given":"W Zac"},{"family":"Parichy","given":"David M"},{"family":"Cavanaugh","given":"Colleen M"},{"family":"Guillemin","given":"Karen"},{"family":"Rawls","given":"John F"}],"issued":{"date-parts":[["2011",10]]},"citation-key":"roeselers2011"}}],"schema":"https://github.com/citation-style-language/schema/raw/master/csl-citation.json"} </w:instrText>
      </w:r>
      <w:r w:rsidR="190B05CD" w:rsidRPr="00890188">
        <w:rPr>
          <w:rFonts w:ascii="Arial" w:hAnsi="Arial" w:cs="Arial"/>
          <w:color w:val="000000" w:themeColor="text1"/>
          <w:sz w:val="22"/>
          <w:szCs w:val="22"/>
        </w:rPr>
        <w:fldChar w:fldCharType="separate"/>
      </w:r>
      <w:r w:rsidR="006258E4">
        <w:rPr>
          <w:rFonts w:ascii="Arial" w:hAnsi="Arial" w:cs="Arial"/>
          <w:color w:val="000000"/>
          <w:sz w:val="22"/>
          <w:szCs w:val="22"/>
        </w:rPr>
        <w:t>[14, 15]</w:t>
      </w:r>
      <w:r w:rsidR="190B05CD" w:rsidRPr="00890188">
        <w:rPr>
          <w:rFonts w:ascii="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These results indicate that diet differentially supports </w:t>
      </w:r>
      <w:proofErr w:type="gramStart"/>
      <w:r w:rsidRPr="00890188">
        <w:rPr>
          <w:rFonts w:ascii="Arial" w:eastAsia="Arial" w:hAnsi="Arial" w:cs="Arial"/>
          <w:color w:val="000000" w:themeColor="text1"/>
          <w:sz w:val="22"/>
          <w:szCs w:val="22"/>
        </w:rPr>
        <w:t>particular members</w:t>
      </w:r>
      <w:proofErr w:type="gramEnd"/>
      <w:r w:rsidRPr="00890188">
        <w:rPr>
          <w:rFonts w:ascii="Arial" w:eastAsia="Arial" w:hAnsi="Arial" w:cs="Arial"/>
          <w:color w:val="000000" w:themeColor="text1"/>
          <w:sz w:val="22"/>
          <w:szCs w:val="22"/>
        </w:rPr>
        <w:t xml:space="preserve"> of the zebrafish microbiome community.</w:t>
      </w:r>
    </w:p>
    <w:p w14:paraId="202E3B17" w14:textId="527BBF50" w:rsidR="00130C7D" w:rsidRPr="00890188" w:rsidRDefault="00130C7D" w:rsidP="00FB7810">
      <w:pPr>
        <w:spacing w:line="480" w:lineRule="auto"/>
        <w:rPr>
          <w:rFonts w:ascii="Arial" w:eastAsia="Arial" w:hAnsi="Arial" w:cs="Arial"/>
          <w:sz w:val="22"/>
          <w:szCs w:val="22"/>
        </w:rPr>
        <w:pPrChange w:id="21" w:author="Sieler Jr, Michael James" w:date="2023-01-29T12:53:00Z">
          <w:pPr>
            <w:spacing w:line="360" w:lineRule="auto"/>
          </w:pPr>
        </w:pPrChange>
      </w:pPr>
    </w:p>
    <w:p w14:paraId="36C02185" w14:textId="6B1BAFA5" w:rsidR="00130C7D" w:rsidRPr="00890188" w:rsidRDefault="00130C7D" w:rsidP="00FB7810">
      <w:pPr>
        <w:spacing w:line="480" w:lineRule="auto"/>
        <w:rPr>
          <w:rFonts w:ascii="Arial" w:eastAsia="Arial" w:hAnsi="Arial" w:cs="Arial"/>
          <w:sz w:val="22"/>
          <w:szCs w:val="22"/>
        </w:rPr>
        <w:sectPr w:rsidR="00130C7D" w:rsidRPr="00890188" w:rsidSect="00061986">
          <w:headerReference w:type="default" r:id="rId13"/>
          <w:pgSz w:w="12240" w:h="15840"/>
          <w:pgMar w:top="720" w:right="720" w:bottom="720" w:left="720" w:header="720" w:footer="720" w:gutter="0"/>
          <w:lnNumType w:countBy="1" w:restart="continuous"/>
          <w:cols w:space="720"/>
          <w:docGrid w:linePitch="360"/>
        </w:sectPr>
        <w:pPrChange w:id="22" w:author="Sieler Jr, Michael James" w:date="2023-01-29T12:53:00Z">
          <w:pPr>
            <w:spacing w:line="360" w:lineRule="auto"/>
          </w:pPr>
        </w:pPrChange>
      </w:pPr>
    </w:p>
    <w:p w14:paraId="02781BD9" w14:textId="1F493EB0" w:rsidR="003251A0" w:rsidRPr="00890188" w:rsidRDefault="00675FA2" w:rsidP="00FB7810">
      <w:pPr>
        <w:spacing w:line="480" w:lineRule="auto"/>
        <w:rPr>
          <w:rFonts w:ascii="Arial" w:eastAsia="Calibri" w:hAnsi="Arial" w:cs="Arial"/>
          <w:b/>
          <w:bCs/>
          <w:color w:val="000000" w:themeColor="text1"/>
          <w:sz w:val="22"/>
          <w:szCs w:val="22"/>
        </w:rPr>
        <w:pPrChange w:id="23" w:author="Sieler Jr, Michael James" w:date="2023-01-29T12:53:00Z">
          <w:pPr>
            <w:spacing w:line="360" w:lineRule="auto"/>
          </w:pPr>
        </w:pPrChange>
      </w:pPr>
      <w:r w:rsidRPr="00890188">
        <w:rPr>
          <w:rFonts w:ascii="Arial" w:eastAsia="Calibri" w:hAnsi="Arial" w:cs="Arial"/>
          <w:b/>
          <w:bCs/>
          <w:color w:val="000000" w:themeColor="text1"/>
          <w:sz w:val="22"/>
          <w:szCs w:val="22"/>
        </w:rPr>
        <w:lastRenderedPageBreak/>
        <w:t>2</w:t>
      </w:r>
      <w:r w:rsidR="00F01CA1" w:rsidRPr="00890188">
        <w:rPr>
          <w:rFonts w:ascii="Arial" w:eastAsia="Calibri" w:hAnsi="Arial" w:cs="Arial"/>
          <w:b/>
          <w:bCs/>
          <w:color w:val="000000" w:themeColor="text1"/>
          <w:sz w:val="22"/>
          <w:szCs w:val="22"/>
        </w:rPr>
        <w:t xml:space="preserve">. </w:t>
      </w:r>
      <w:r w:rsidR="003251A0" w:rsidRPr="00890188">
        <w:rPr>
          <w:rFonts w:ascii="Arial" w:eastAsia="Calibri" w:hAnsi="Arial" w:cs="Arial"/>
          <w:b/>
          <w:bCs/>
          <w:color w:val="000000" w:themeColor="text1"/>
          <w:sz w:val="22"/>
          <w:szCs w:val="22"/>
        </w:rPr>
        <w:t>Diet impacts the successional development of the zebrafish gut microbiome</w:t>
      </w:r>
    </w:p>
    <w:p w14:paraId="699613ED" w14:textId="77777777" w:rsidR="005A4BAB" w:rsidRPr="00890188" w:rsidRDefault="005A4BAB" w:rsidP="00FB7810">
      <w:pPr>
        <w:spacing w:line="480" w:lineRule="auto"/>
        <w:rPr>
          <w:rFonts w:ascii="Arial" w:eastAsia="Calibri" w:hAnsi="Arial" w:cs="Arial"/>
          <w:color w:val="000000" w:themeColor="text1"/>
          <w:sz w:val="22"/>
          <w:szCs w:val="22"/>
        </w:rPr>
        <w:pPrChange w:id="24" w:author="Sieler Jr, Michael James" w:date="2023-01-29T12:53:00Z">
          <w:pPr>
            <w:spacing w:line="360" w:lineRule="auto"/>
          </w:pPr>
        </w:pPrChange>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584"/>
        <w:gridCol w:w="3621"/>
        <w:gridCol w:w="3585"/>
      </w:tblGrid>
      <w:tr w:rsidR="00F2360E" w:rsidRPr="00890188" w14:paraId="5F6C7970" w14:textId="77777777" w:rsidTr="133C574C">
        <w:tc>
          <w:tcPr>
            <w:tcW w:w="3596" w:type="dxa"/>
          </w:tcPr>
          <w:p w14:paraId="65EC1C8A" w14:textId="2E0FC428" w:rsidR="00CD691C" w:rsidRPr="00890188" w:rsidRDefault="00CD691C" w:rsidP="00FB7810">
            <w:pPr>
              <w:spacing w:line="480" w:lineRule="auto"/>
              <w:rPr>
                <w:rFonts w:ascii="Arial" w:eastAsia="Calibri" w:hAnsi="Arial" w:cs="Arial"/>
                <w:color w:val="000000" w:themeColor="text1"/>
                <w:sz w:val="22"/>
                <w:szCs w:val="22"/>
              </w:rPr>
              <w:pPrChange w:id="25" w:author="Sieler Jr, Michael James" w:date="2023-01-29T12:53:00Z">
                <w:pPr>
                  <w:spacing w:line="360" w:lineRule="auto"/>
                </w:pPr>
              </w:pPrChange>
            </w:pPr>
            <w:r w:rsidRPr="00890188">
              <w:rPr>
                <w:rFonts w:ascii="Arial" w:eastAsia="Calibri" w:hAnsi="Arial" w:cs="Arial"/>
                <w:color w:val="000000" w:themeColor="text1"/>
                <w:sz w:val="22"/>
                <w:szCs w:val="22"/>
              </w:rPr>
              <w:t>A</w:t>
            </w:r>
          </w:p>
          <w:p w14:paraId="5075B558" w14:textId="27AB77A6" w:rsidR="005A4BAB" w:rsidRPr="00890188" w:rsidRDefault="002D7BDD" w:rsidP="00FB7810">
            <w:pPr>
              <w:spacing w:line="480" w:lineRule="auto"/>
              <w:jc w:val="center"/>
              <w:rPr>
                <w:rFonts w:ascii="Arial" w:eastAsia="Calibri" w:hAnsi="Arial" w:cs="Arial"/>
                <w:color w:val="000000" w:themeColor="text1"/>
                <w:sz w:val="22"/>
                <w:szCs w:val="22"/>
              </w:rPr>
              <w:pPrChange w:id="26" w:author="Sieler Jr, Michael James" w:date="2023-01-29T12:53:00Z">
                <w:pPr>
                  <w:spacing w:line="360" w:lineRule="auto"/>
                  <w:jc w:val="center"/>
                </w:pPr>
              </w:pPrChange>
            </w:pPr>
            <w:r w:rsidRPr="00890188">
              <w:rPr>
                <w:rFonts w:ascii="Arial" w:eastAsia="Calibri" w:hAnsi="Arial" w:cs="Arial"/>
                <w:noProof/>
                <w:color w:val="000000" w:themeColor="text1"/>
                <w:sz w:val="22"/>
                <w:szCs w:val="22"/>
              </w:rPr>
              <w:drawing>
                <wp:inline distT="0" distB="0" distL="0" distR="0" wp14:anchorId="35A2A4B2" wp14:editId="0D455AA2">
                  <wp:extent cx="2148840" cy="2148840"/>
                  <wp:effectExtent l="0" t="0" r="0" b="0"/>
                  <wp:docPr id="70" name="Picture 7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473808C3" w14:textId="4BB4F343" w:rsidR="00CD691C" w:rsidRPr="00890188" w:rsidRDefault="00CD691C" w:rsidP="00FB7810">
            <w:pPr>
              <w:spacing w:line="480" w:lineRule="auto"/>
              <w:rPr>
                <w:rFonts w:ascii="Arial" w:eastAsia="Calibri" w:hAnsi="Arial" w:cs="Arial"/>
                <w:color w:val="000000" w:themeColor="text1"/>
                <w:sz w:val="22"/>
                <w:szCs w:val="22"/>
              </w:rPr>
              <w:pPrChange w:id="27" w:author="Sieler Jr, Michael James" w:date="2023-01-29T12:53:00Z">
                <w:pPr>
                  <w:spacing w:line="360" w:lineRule="auto"/>
                </w:pPr>
              </w:pPrChange>
            </w:pPr>
            <w:r w:rsidRPr="00890188">
              <w:rPr>
                <w:rFonts w:ascii="Arial" w:eastAsia="Calibri" w:hAnsi="Arial" w:cs="Arial"/>
                <w:color w:val="000000" w:themeColor="text1"/>
                <w:sz w:val="22"/>
                <w:szCs w:val="22"/>
              </w:rPr>
              <w:t>B</w:t>
            </w:r>
          </w:p>
          <w:p w14:paraId="4EBADA8B" w14:textId="7EAC1564" w:rsidR="005A4BAB" w:rsidRPr="00890188" w:rsidRDefault="002D7BDD" w:rsidP="00FB7810">
            <w:pPr>
              <w:spacing w:line="480" w:lineRule="auto"/>
              <w:jc w:val="center"/>
              <w:rPr>
                <w:rFonts w:ascii="Arial" w:eastAsia="Calibri" w:hAnsi="Arial" w:cs="Arial"/>
                <w:color w:val="000000" w:themeColor="text1"/>
                <w:sz w:val="22"/>
                <w:szCs w:val="22"/>
              </w:rPr>
              <w:pPrChange w:id="28" w:author="Sieler Jr, Michael James" w:date="2023-01-29T12:53:00Z">
                <w:pPr>
                  <w:spacing w:line="360" w:lineRule="auto"/>
                  <w:jc w:val="center"/>
                </w:pPr>
              </w:pPrChange>
            </w:pPr>
            <w:r w:rsidRPr="00890188">
              <w:rPr>
                <w:rFonts w:ascii="Arial" w:eastAsia="Calibri" w:hAnsi="Arial" w:cs="Arial"/>
                <w:noProof/>
                <w:color w:val="000000" w:themeColor="text1"/>
                <w:sz w:val="22"/>
                <w:szCs w:val="22"/>
              </w:rPr>
              <w:drawing>
                <wp:inline distT="0" distB="0" distL="0" distR="0" wp14:anchorId="2ABD9E82" wp14:editId="5C5AB567">
                  <wp:extent cx="2148840" cy="2148840"/>
                  <wp:effectExtent l="0" t="0" r="0" b="0"/>
                  <wp:docPr id="71" name="Picture 71"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diagram, bubbl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C96E251" w14:textId="33750D13" w:rsidR="00CD691C" w:rsidRPr="00890188" w:rsidRDefault="133C574C" w:rsidP="00FB7810">
            <w:pPr>
              <w:spacing w:line="480" w:lineRule="auto"/>
              <w:rPr>
                <w:rFonts w:ascii="Arial" w:eastAsia="Calibri" w:hAnsi="Arial" w:cs="Arial"/>
                <w:color w:val="000000" w:themeColor="text1"/>
                <w:sz w:val="22"/>
                <w:szCs w:val="22"/>
              </w:rPr>
              <w:pPrChange w:id="29" w:author="Sieler Jr, Michael James" w:date="2023-01-29T12:53:00Z">
                <w:pPr>
                  <w:spacing w:line="360" w:lineRule="auto"/>
                </w:pPr>
              </w:pPrChange>
            </w:pPr>
            <w:r w:rsidRPr="00890188">
              <w:rPr>
                <w:rFonts w:ascii="Arial" w:eastAsia="Calibri" w:hAnsi="Arial" w:cs="Arial"/>
                <w:color w:val="000000" w:themeColor="text1"/>
                <w:sz w:val="22"/>
                <w:szCs w:val="22"/>
              </w:rPr>
              <w:t>C</w:t>
            </w:r>
          </w:p>
          <w:p w14:paraId="715EDDB6" w14:textId="01216671" w:rsidR="005A4BAB" w:rsidRPr="00890188" w:rsidRDefault="00BB05C8" w:rsidP="00FB7810">
            <w:pPr>
              <w:spacing w:line="480" w:lineRule="auto"/>
              <w:jc w:val="center"/>
              <w:rPr>
                <w:rFonts w:ascii="Arial" w:hAnsi="Arial" w:cs="Arial"/>
                <w:sz w:val="22"/>
                <w:szCs w:val="22"/>
              </w:rPr>
              <w:pPrChange w:id="30" w:author="Sieler Jr, Michael James" w:date="2023-01-29T12:53:00Z">
                <w:pPr>
                  <w:spacing w:line="360" w:lineRule="auto"/>
                  <w:jc w:val="center"/>
                </w:pPr>
              </w:pPrChange>
            </w:pPr>
            <w:r w:rsidRPr="00890188">
              <w:rPr>
                <w:rFonts w:ascii="Arial" w:hAnsi="Arial" w:cs="Arial"/>
                <w:noProof/>
                <w:sz w:val="22"/>
                <w:szCs w:val="22"/>
              </w:rPr>
              <w:drawing>
                <wp:inline distT="0" distB="0" distL="0" distR="0" wp14:anchorId="39333E7A" wp14:editId="011C7786">
                  <wp:extent cx="2143125" cy="2143125"/>
                  <wp:effectExtent l="0" t="0" r="0" b="0"/>
                  <wp:docPr id="1634035758" name="Picture 163403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tc>
      </w:tr>
      <w:tr w:rsidR="00F2360E" w:rsidRPr="00890188" w14:paraId="6CB5F719" w14:textId="77777777" w:rsidTr="133C574C">
        <w:tc>
          <w:tcPr>
            <w:tcW w:w="3596" w:type="dxa"/>
          </w:tcPr>
          <w:p w14:paraId="5F7BB44C" w14:textId="57B56CE4" w:rsidR="005A4BAB" w:rsidRPr="00890188" w:rsidRDefault="00C35553" w:rsidP="00FB7810">
            <w:pPr>
              <w:spacing w:line="480" w:lineRule="auto"/>
              <w:rPr>
                <w:rFonts w:ascii="Arial" w:eastAsia="Calibri" w:hAnsi="Arial" w:cs="Arial"/>
                <w:color w:val="000000" w:themeColor="text1"/>
                <w:sz w:val="22"/>
                <w:szCs w:val="22"/>
              </w:rPr>
              <w:pPrChange w:id="31" w:author="Sieler Jr, Michael James" w:date="2023-01-29T12:53:00Z">
                <w:pPr>
                  <w:spacing w:line="360" w:lineRule="auto"/>
                </w:pPr>
              </w:pPrChange>
            </w:pPr>
            <w:r w:rsidRPr="00890188">
              <w:rPr>
                <w:rFonts w:ascii="Arial" w:eastAsia="Calibri" w:hAnsi="Arial" w:cs="Arial"/>
                <w:color w:val="000000" w:themeColor="text1"/>
                <w:sz w:val="22"/>
                <w:szCs w:val="22"/>
              </w:rPr>
              <w:t>D</w:t>
            </w:r>
            <w:r w:rsidR="007C52B3" w:rsidRPr="00890188">
              <w:rPr>
                <w:rFonts w:ascii="Arial" w:eastAsia="Calibri" w:hAnsi="Arial" w:cs="Arial"/>
                <w:noProof/>
                <w:color w:val="000000" w:themeColor="text1"/>
                <w:sz w:val="22"/>
                <w:szCs w:val="22"/>
              </w:rPr>
              <w:drawing>
                <wp:inline distT="0" distB="0" distL="0" distR="0" wp14:anchorId="661F4BE8" wp14:editId="29098F4D">
                  <wp:extent cx="2148840" cy="2148840"/>
                  <wp:effectExtent l="0" t="0" r="0" b="0"/>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3597" w:type="dxa"/>
          </w:tcPr>
          <w:p w14:paraId="21A928F6" w14:textId="7195261A" w:rsidR="00C35553" w:rsidRPr="00890188" w:rsidRDefault="00C35553" w:rsidP="00FB7810">
            <w:pPr>
              <w:spacing w:line="480" w:lineRule="auto"/>
              <w:rPr>
                <w:rFonts w:ascii="Arial" w:eastAsia="Calibri" w:hAnsi="Arial" w:cs="Arial"/>
                <w:color w:val="000000" w:themeColor="text1"/>
                <w:sz w:val="22"/>
                <w:szCs w:val="22"/>
              </w:rPr>
              <w:pPrChange w:id="32" w:author="Sieler Jr, Michael James" w:date="2023-01-29T12:53:00Z">
                <w:pPr>
                  <w:spacing w:line="360" w:lineRule="auto"/>
                </w:pPr>
              </w:pPrChange>
            </w:pPr>
            <w:r w:rsidRPr="00890188">
              <w:rPr>
                <w:rFonts w:ascii="Arial" w:eastAsia="Calibri" w:hAnsi="Arial" w:cs="Arial"/>
                <w:color w:val="000000" w:themeColor="text1"/>
                <w:sz w:val="22"/>
                <w:szCs w:val="22"/>
              </w:rPr>
              <w:t>E</w:t>
            </w:r>
          </w:p>
          <w:p w14:paraId="27C0B60E" w14:textId="3DE640EF" w:rsidR="005A4BAB" w:rsidRPr="00890188" w:rsidRDefault="007C52B3" w:rsidP="00FB7810">
            <w:pPr>
              <w:spacing w:line="480" w:lineRule="auto"/>
              <w:jc w:val="center"/>
              <w:rPr>
                <w:rFonts w:ascii="Arial" w:eastAsia="Calibri" w:hAnsi="Arial" w:cs="Arial"/>
                <w:color w:val="000000" w:themeColor="text1"/>
                <w:sz w:val="22"/>
                <w:szCs w:val="22"/>
              </w:rPr>
              <w:pPrChange w:id="33" w:author="Sieler Jr, Michael James" w:date="2023-01-29T12:53:00Z">
                <w:pPr>
                  <w:spacing w:line="360" w:lineRule="auto"/>
                  <w:jc w:val="center"/>
                </w:pPr>
              </w:pPrChange>
            </w:pPr>
            <w:r w:rsidRPr="00890188">
              <w:rPr>
                <w:rFonts w:ascii="Arial" w:eastAsia="Calibri" w:hAnsi="Arial" w:cs="Arial"/>
                <w:noProof/>
                <w:color w:val="000000" w:themeColor="text1"/>
                <w:sz w:val="22"/>
                <w:szCs w:val="22"/>
              </w:rPr>
              <w:drawing>
                <wp:inline distT="0" distB="0" distL="0" distR="0" wp14:anchorId="39A38797" wp14:editId="620F6A4A">
                  <wp:extent cx="2167128" cy="2167128"/>
                  <wp:effectExtent l="0" t="0" r="5080" b="50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7128" cy="2167128"/>
                          </a:xfrm>
                          <a:prstGeom prst="rect">
                            <a:avLst/>
                          </a:prstGeom>
                        </pic:spPr>
                      </pic:pic>
                    </a:graphicData>
                  </a:graphic>
                </wp:inline>
              </w:drawing>
            </w:r>
          </w:p>
        </w:tc>
        <w:tc>
          <w:tcPr>
            <w:tcW w:w="3597" w:type="dxa"/>
          </w:tcPr>
          <w:p w14:paraId="5E9DFF7E" w14:textId="5C5B9798" w:rsidR="00C35553" w:rsidRPr="00890188" w:rsidRDefault="00C35553" w:rsidP="00FB7810">
            <w:pPr>
              <w:spacing w:line="480" w:lineRule="auto"/>
              <w:rPr>
                <w:rFonts w:ascii="Arial" w:eastAsia="Calibri" w:hAnsi="Arial" w:cs="Arial"/>
                <w:color w:val="000000" w:themeColor="text1"/>
                <w:sz w:val="22"/>
                <w:szCs w:val="22"/>
              </w:rPr>
              <w:pPrChange w:id="34" w:author="Sieler Jr, Michael James" w:date="2023-01-29T12:53:00Z">
                <w:pPr>
                  <w:spacing w:line="360" w:lineRule="auto"/>
                </w:pPr>
              </w:pPrChange>
            </w:pPr>
            <w:r w:rsidRPr="00890188">
              <w:rPr>
                <w:rFonts w:ascii="Arial" w:eastAsia="Calibri" w:hAnsi="Arial" w:cs="Arial"/>
                <w:color w:val="000000" w:themeColor="text1"/>
                <w:sz w:val="22"/>
                <w:szCs w:val="22"/>
              </w:rPr>
              <w:t>F</w:t>
            </w:r>
          </w:p>
          <w:p w14:paraId="271506E3" w14:textId="1B27BDA8" w:rsidR="00C35553" w:rsidRPr="00890188" w:rsidRDefault="00F203FE" w:rsidP="00FB7810">
            <w:pPr>
              <w:spacing w:line="480" w:lineRule="auto"/>
              <w:jc w:val="center"/>
              <w:rPr>
                <w:rFonts w:ascii="Arial" w:eastAsia="Calibri" w:hAnsi="Arial" w:cs="Arial"/>
                <w:color w:val="000000" w:themeColor="text1"/>
                <w:sz w:val="22"/>
                <w:szCs w:val="22"/>
              </w:rPr>
              <w:pPrChange w:id="35" w:author="Sieler Jr, Michael James" w:date="2023-01-29T12:53:00Z">
                <w:pPr>
                  <w:spacing w:line="360" w:lineRule="auto"/>
                  <w:jc w:val="center"/>
                </w:pPr>
              </w:pPrChange>
            </w:pPr>
            <w:r w:rsidRPr="00890188">
              <w:rPr>
                <w:rFonts w:ascii="Arial" w:eastAsia="Calibri" w:hAnsi="Arial" w:cs="Arial"/>
                <w:noProof/>
                <w:color w:val="000000" w:themeColor="text1"/>
                <w:sz w:val="22"/>
                <w:szCs w:val="22"/>
              </w:rPr>
              <w:drawing>
                <wp:inline distT="0" distB="0" distL="0" distR="0" wp14:anchorId="0FBFD3EA" wp14:editId="22F1E241">
                  <wp:extent cx="2148840" cy="2148840"/>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r>
      <w:tr w:rsidR="005A4BAB" w:rsidRPr="00890188" w14:paraId="3B2010D8" w14:textId="77777777" w:rsidTr="133C574C">
        <w:tc>
          <w:tcPr>
            <w:tcW w:w="10790" w:type="dxa"/>
            <w:gridSpan w:val="3"/>
          </w:tcPr>
          <w:p w14:paraId="56489F9C" w14:textId="04CA9498" w:rsidR="005A4BAB" w:rsidRPr="00890188" w:rsidRDefault="005A4BAB" w:rsidP="00FB7810">
            <w:pPr>
              <w:spacing w:line="480" w:lineRule="auto"/>
              <w:rPr>
                <w:rFonts w:ascii="Arial" w:eastAsia="Calibri" w:hAnsi="Arial" w:cs="Arial"/>
                <w:color w:val="000000" w:themeColor="text1"/>
                <w:sz w:val="22"/>
                <w:szCs w:val="22"/>
              </w:rPr>
              <w:pPrChange w:id="36" w:author="Sieler Jr, Michael James" w:date="2023-01-29T12:53:00Z">
                <w:pPr>
                  <w:spacing w:line="360" w:lineRule="auto"/>
                </w:pPr>
              </w:pPrChange>
            </w:pPr>
            <w:r w:rsidRPr="00890188">
              <w:rPr>
                <w:rFonts w:ascii="Arial" w:eastAsia="Calibri" w:hAnsi="Arial" w:cs="Arial"/>
                <w:b/>
                <w:bCs/>
                <w:color w:val="000000" w:themeColor="text1"/>
                <w:sz w:val="22"/>
                <w:szCs w:val="22"/>
              </w:rPr>
              <w:t xml:space="preserve">Figure </w:t>
            </w:r>
            <w:r w:rsidR="00167907" w:rsidRPr="00890188">
              <w:rPr>
                <w:rFonts w:ascii="Arial" w:eastAsia="Calibri" w:hAnsi="Arial" w:cs="Arial"/>
                <w:b/>
                <w:bCs/>
                <w:color w:val="000000" w:themeColor="text1"/>
                <w:sz w:val="22"/>
                <w:szCs w:val="22"/>
              </w:rPr>
              <w:t>3</w:t>
            </w:r>
            <w:r w:rsidRPr="00890188">
              <w:rPr>
                <w:rFonts w:ascii="Arial" w:eastAsia="Calibri" w:hAnsi="Arial" w:cs="Arial"/>
                <w:b/>
                <w:bCs/>
                <w:color w:val="000000" w:themeColor="text1"/>
                <w:sz w:val="22"/>
                <w:szCs w:val="22"/>
              </w:rPr>
              <w:t>:</w:t>
            </w:r>
            <w:r w:rsidRPr="00890188">
              <w:rPr>
                <w:rFonts w:ascii="Arial" w:eastAsia="Calibri" w:hAnsi="Arial" w:cs="Arial"/>
                <w:color w:val="000000" w:themeColor="text1"/>
                <w:sz w:val="22"/>
                <w:szCs w:val="22"/>
              </w:rPr>
              <w:t xml:space="preserve"> </w:t>
            </w:r>
            <w:r w:rsidR="00F7598B" w:rsidRPr="00890188">
              <w:rPr>
                <w:rFonts w:ascii="Arial" w:eastAsia="Calibri" w:hAnsi="Arial" w:cs="Arial"/>
                <w:color w:val="000000" w:themeColor="text1"/>
                <w:sz w:val="22"/>
                <w:szCs w:val="22"/>
              </w:rPr>
              <w:t>Development is associated with altered microbiome composition</w:t>
            </w:r>
            <w:r w:rsidR="00387EB0" w:rsidRPr="00890188">
              <w:rPr>
                <w:rFonts w:ascii="Arial" w:eastAsia="Calibri" w:hAnsi="Arial" w:cs="Arial"/>
                <w:color w:val="000000" w:themeColor="text1"/>
                <w:sz w:val="22"/>
                <w:szCs w:val="22"/>
              </w:rPr>
              <w:t>.</w:t>
            </w:r>
            <w:r w:rsidR="006C6500" w:rsidRPr="00890188">
              <w:rPr>
                <w:rFonts w:ascii="Arial" w:eastAsia="Calibri" w:hAnsi="Arial" w:cs="Arial"/>
                <w:color w:val="000000" w:themeColor="text1"/>
                <w:sz w:val="22"/>
                <w:szCs w:val="22"/>
              </w:rPr>
              <w:t xml:space="preserve"> </w:t>
            </w:r>
            <w:r w:rsidR="006C6500" w:rsidRPr="00890188">
              <w:rPr>
                <w:rFonts w:ascii="Arial" w:hAnsi="Arial" w:cs="Arial"/>
                <w:b/>
                <w:bCs/>
                <w:color w:val="000000"/>
                <w:sz w:val="22"/>
                <w:szCs w:val="22"/>
              </w:rPr>
              <w:t>(A)</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Shannon Entropy</w:t>
            </w:r>
            <w:r w:rsidR="006C6500" w:rsidRPr="00890188">
              <w:rPr>
                <w:rFonts w:ascii="Arial" w:hAnsi="Arial" w:cs="Arial"/>
                <w:color w:val="000000"/>
                <w:sz w:val="22"/>
                <w:szCs w:val="22"/>
              </w:rPr>
              <w:t xml:space="preserve"> of diversity shows that gut microbiome diversity significantly differs between </w:t>
            </w:r>
            <w:r w:rsidR="00273850" w:rsidRPr="00890188">
              <w:rPr>
                <w:rFonts w:ascii="Arial" w:hAnsi="Arial" w:cs="Arial"/>
                <w:color w:val="000000"/>
                <w:sz w:val="22"/>
                <w:szCs w:val="22"/>
              </w:rPr>
              <w:t>Watts</w:t>
            </w:r>
            <w:r w:rsidR="00A07DCF" w:rsidRPr="00890188">
              <w:rPr>
                <w:rFonts w:ascii="Arial" w:hAnsi="Arial" w:cs="Arial"/>
                <w:color w:val="000000"/>
                <w:sz w:val="22"/>
                <w:szCs w:val="22"/>
              </w:rPr>
              <w:t>-</w:t>
            </w:r>
            <w:r w:rsidR="00273850" w:rsidRPr="00890188">
              <w:rPr>
                <w:rFonts w:ascii="Arial" w:hAnsi="Arial" w:cs="Arial"/>
                <w:color w:val="000000"/>
                <w:sz w:val="22"/>
                <w:szCs w:val="22"/>
              </w:rPr>
              <w:t>diet fed fish</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to</w:t>
            </w:r>
            <w:r w:rsidR="006C6500" w:rsidRPr="00890188">
              <w:rPr>
                <w:rFonts w:ascii="Arial" w:hAnsi="Arial" w:cs="Arial"/>
                <w:color w:val="000000"/>
                <w:sz w:val="22"/>
                <w:szCs w:val="22"/>
              </w:rPr>
              <w:t xml:space="preserve"> </w:t>
            </w:r>
            <w:r w:rsidR="00273850" w:rsidRPr="00890188">
              <w:rPr>
                <w:rFonts w:ascii="Arial" w:hAnsi="Arial" w:cs="Arial"/>
                <w:color w:val="000000"/>
                <w:sz w:val="22"/>
                <w:szCs w:val="22"/>
              </w:rPr>
              <w:t>fish fed the Gemma</w:t>
            </w:r>
            <w:r w:rsidR="00A07DCF" w:rsidRPr="00890188">
              <w:rPr>
                <w:rFonts w:ascii="Arial" w:hAnsi="Arial" w:cs="Arial"/>
                <w:color w:val="000000"/>
                <w:sz w:val="22"/>
                <w:szCs w:val="22"/>
              </w:rPr>
              <w:t>-</w:t>
            </w:r>
            <w:r w:rsidR="00273850" w:rsidRPr="00890188">
              <w:rPr>
                <w:rFonts w:ascii="Arial" w:hAnsi="Arial" w:cs="Arial"/>
                <w:color w:val="000000"/>
                <w:sz w:val="22"/>
                <w:szCs w:val="22"/>
              </w:rPr>
              <w:t xml:space="preserve"> and ZIRC</w:t>
            </w:r>
            <w:r w:rsidR="00A07DCF" w:rsidRPr="00890188">
              <w:rPr>
                <w:rFonts w:ascii="Arial" w:hAnsi="Arial" w:cs="Arial"/>
                <w:color w:val="000000"/>
                <w:sz w:val="22"/>
                <w:szCs w:val="22"/>
              </w:rPr>
              <w:t>-</w:t>
            </w:r>
            <w:r w:rsidR="00273850" w:rsidRPr="00890188">
              <w:rPr>
                <w:rFonts w:ascii="Arial" w:hAnsi="Arial" w:cs="Arial"/>
                <w:color w:val="000000"/>
                <w:sz w:val="22"/>
                <w:szCs w:val="22"/>
              </w:rPr>
              <w:t>diets</w:t>
            </w:r>
            <w:r w:rsidR="00B13269" w:rsidRPr="00890188">
              <w:rPr>
                <w:rFonts w:ascii="Arial" w:hAnsi="Arial" w:cs="Arial"/>
                <w:color w:val="000000"/>
                <w:sz w:val="22"/>
                <w:szCs w:val="22"/>
              </w:rPr>
              <w:t xml:space="preserve"> in </w:t>
            </w:r>
            <w:r w:rsidR="00206447" w:rsidRPr="00890188">
              <w:rPr>
                <w:rFonts w:ascii="Arial" w:hAnsi="Arial" w:cs="Arial"/>
                <w:color w:val="000000"/>
                <w:sz w:val="22"/>
                <w:szCs w:val="22"/>
              </w:rPr>
              <w:t>7</w:t>
            </w:r>
            <w:r w:rsidR="000151F2" w:rsidRPr="00890188">
              <w:rPr>
                <w:rFonts w:ascii="Arial" w:hAnsi="Arial" w:cs="Arial"/>
                <w:color w:val="000000"/>
                <w:sz w:val="22"/>
                <w:szCs w:val="22"/>
              </w:rPr>
              <w:t xml:space="preserve"> months post fertilization (</w:t>
            </w:r>
            <w:r w:rsidR="000151F2" w:rsidRPr="00890188">
              <w:rPr>
                <w:rFonts w:ascii="Arial" w:eastAsia="Arial" w:hAnsi="Arial" w:cs="Arial"/>
                <w:color w:val="000000" w:themeColor="text1"/>
                <w:sz w:val="22"/>
                <w:szCs w:val="22"/>
              </w:rPr>
              <w:t>mpf)</w:t>
            </w:r>
            <w:r w:rsidR="00206447" w:rsidRPr="00890188">
              <w:rPr>
                <w:rFonts w:ascii="Arial" w:hAnsi="Arial" w:cs="Arial"/>
                <w:color w:val="000000"/>
                <w:sz w:val="22"/>
                <w:szCs w:val="22"/>
              </w:rPr>
              <w:t xml:space="preserve"> </w:t>
            </w:r>
            <w:r w:rsidR="00B13269" w:rsidRPr="00890188">
              <w:rPr>
                <w:rFonts w:ascii="Arial" w:hAnsi="Arial" w:cs="Arial"/>
                <w:color w:val="000000"/>
                <w:sz w:val="22"/>
                <w:szCs w:val="22"/>
              </w:rPr>
              <w:t>zebrafish</w:t>
            </w:r>
            <w:r w:rsidR="006C6500" w:rsidRPr="00890188">
              <w:rPr>
                <w:rFonts w:ascii="Arial" w:hAnsi="Arial" w:cs="Arial"/>
                <w:color w:val="000000"/>
                <w:sz w:val="22"/>
                <w:szCs w:val="22"/>
              </w:rPr>
              <w:t xml:space="preserve">. </w:t>
            </w:r>
            <w:r w:rsidR="006C6500" w:rsidRPr="00890188">
              <w:rPr>
                <w:rFonts w:ascii="Arial" w:hAnsi="Arial" w:cs="Arial"/>
                <w:b/>
                <w:bCs/>
                <w:color w:val="000000"/>
                <w:sz w:val="22"/>
                <w:szCs w:val="22"/>
              </w:rPr>
              <w:t>(B)</w:t>
            </w:r>
            <w:r w:rsidR="006C6500" w:rsidRPr="00890188">
              <w:rPr>
                <w:rFonts w:ascii="Arial" w:hAnsi="Arial" w:cs="Arial"/>
                <w:sz w:val="22"/>
                <w:szCs w:val="22"/>
              </w:rPr>
              <w:t xml:space="preserve"> </w:t>
            </w:r>
            <w:r w:rsidR="006C6500" w:rsidRPr="00890188">
              <w:rPr>
                <w:rFonts w:ascii="Arial" w:hAnsi="Arial" w:cs="Arial"/>
                <w:color w:val="000000"/>
                <w:sz w:val="22"/>
                <w:szCs w:val="22"/>
              </w:rPr>
              <w:t>Capscale ordination based on the Bray-Curtis dissimilarity of gut microbiome composition</w:t>
            </w:r>
            <w:r w:rsidR="00B13269" w:rsidRPr="00890188">
              <w:rPr>
                <w:rFonts w:ascii="Arial" w:hAnsi="Arial" w:cs="Arial"/>
                <w:color w:val="000000"/>
                <w:sz w:val="22"/>
                <w:szCs w:val="22"/>
              </w:rPr>
              <w:t xml:space="preserve"> in </w:t>
            </w:r>
            <w:r w:rsidR="00206447" w:rsidRPr="00890188">
              <w:rPr>
                <w:rFonts w:ascii="Arial" w:hAnsi="Arial" w:cs="Arial"/>
                <w:color w:val="000000"/>
                <w:sz w:val="22"/>
                <w:szCs w:val="22"/>
              </w:rPr>
              <w:t>7</w:t>
            </w:r>
            <w:r w:rsidR="000151F2" w:rsidRPr="00890188">
              <w:rPr>
                <w:rFonts w:ascii="Arial" w:eastAsia="Arial" w:hAnsi="Arial" w:cs="Arial"/>
                <w:color w:val="000000" w:themeColor="text1"/>
                <w:sz w:val="22"/>
                <w:szCs w:val="22"/>
              </w:rPr>
              <w:t xml:space="preserve"> mpf</w:t>
            </w:r>
            <w:r w:rsidR="00206447" w:rsidRPr="00890188">
              <w:rPr>
                <w:rFonts w:ascii="Arial" w:hAnsi="Arial" w:cs="Arial"/>
                <w:color w:val="000000"/>
                <w:sz w:val="22"/>
                <w:szCs w:val="22"/>
              </w:rPr>
              <w:t xml:space="preserve"> </w:t>
            </w:r>
            <w:r w:rsidR="00B13269" w:rsidRPr="00890188">
              <w:rPr>
                <w:rFonts w:ascii="Arial" w:hAnsi="Arial" w:cs="Arial"/>
                <w:color w:val="000000"/>
                <w:sz w:val="22"/>
                <w:szCs w:val="22"/>
              </w:rPr>
              <w:t>zebrafish</w:t>
            </w:r>
            <w:r w:rsidR="006C6500" w:rsidRPr="00890188">
              <w:rPr>
                <w:rFonts w:ascii="Arial" w:hAnsi="Arial" w:cs="Arial"/>
                <w:color w:val="000000"/>
                <w:sz w:val="22"/>
                <w:szCs w:val="22"/>
              </w:rPr>
              <w:t>.</w:t>
            </w:r>
            <w:r w:rsidR="006C6500" w:rsidRPr="00890188" w:rsidDel="006C6500">
              <w:rPr>
                <w:rFonts w:ascii="Arial" w:eastAsia="Calibri" w:hAnsi="Arial" w:cs="Arial"/>
                <w:color w:val="000000" w:themeColor="text1"/>
                <w:sz w:val="22"/>
                <w:szCs w:val="22"/>
              </w:rPr>
              <w:t xml:space="preserve"> </w:t>
            </w:r>
            <w:r w:rsidR="00F7598B" w:rsidRPr="00890188">
              <w:rPr>
                <w:rFonts w:ascii="Arial" w:eastAsia="Calibri" w:hAnsi="Arial" w:cs="Arial"/>
                <w:b/>
                <w:bCs/>
                <w:color w:val="000000" w:themeColor="text1"/>
                <w:sz w:val="22"/>
                <w:szCs w:val="22"/>
              </w:rPr>
              <w:t>(</w:t>
            </w:r>
            <w:r w:rsidR="00F94EC5" w:rsidRPr="00890188">
              <w:rPr>
                <w:rFonts w:ascii="Arial" w:eastAsia="Calibri" w:hAnsi="Arial" w:cs="Arial"/>
                <w:b/>
                <w:bCs/>
                <w:color w:val="000000" w:themeColor="text1"/>
                <w:sz w:val="22"/>
                <w:szCs w:val="22"/>
              </w:rPr>
              <w:t>C</w:t>
            </w:r>
            <w:r w:rsidR="00F7598B" w:rsidRPr="00890188">
              <w:rPr>
                <w:rFonts w:ascii="Arial" w:eastAsia="Calibri" w:hAnsi="Arial" w:cs="Arial"/>
                <w:b/>
                <w:bCs/>
                <w:color w:val="000000" w:themeColor="text1"/>
                <w:sz w:val="22"/>
                <w:szCs w:val="22"/>
              </w:rPr>
              <w:t xml:space="preserve">) </w:t>
            </w:r>
            <w:r w:rsidR="00F7598B" w:rsidRPr="00890188">
              <w:rPr>
                <w:rFonts w:ascii="Arial" w:eastAsia="Calibri" w:hAnsi="Arial" w:cs="Arial"/>
                <w:color w:val="000000" w:themeColor="text1"/>
                <w:sz w:val="22"/>
                <w:szCs w:val="22"/>
              </w:rPr>
              <w:t xml:space="preserve">Shannon </w:t>
            </w:r>
            <w:r w:rsidR="00372707" w:rsidRPr="00890188">
              <w:rPr>
                <w:rFonts w:ascii="Arial" w:eastAsia="Calibri" w:hAnsi="Arial" w:cs="Arial"/>
                <w:color w:val="000000" w:themeColor="text1"/>
                <w:sz w:val="22"/>
                <w:szCs w:val="22"/>
              </w:rPr>
              <w:t xml:space="preserve">Entropy </w:t>
            </w:r>
            <w:r w:rsidR="00F7598B" w:rsidRPr="00890188">
              <w:rPr>
                <w:rFonts w:ascii="Arial" w:eastAsia="Calibri" w:hAnsi="Arial" w:cs="Arial"/>
                <w:color w:val="000000" w:themeColor="text1"/>
                <w:sz w:val="22"/>
                <w:szCs w:val="22"/>
              </w:rPr>
              <w:t xml:space="preserve">for diversity </w:t>
            </w:r>
            <w:r w:rsidR="00715C41" w:rsidRPr="00890188">
              <w:rPr>
                <w:rFonts w:ascii="Arial" w:eastAsia="Calibri" w:hAnsi="Arial" w:cs="Arial"/>
                <w:color w:val="000000" w:themeColor="text1"/>
                <w:sz w:val="22"/>
                <w:szCs w:val="22"/>
              </w:rPr>
              <w:t>show</w:t>
            </w:r>
            <w:r w:rsidR="00206447" w:rsidRPr="00890188">
              <w:rPr>
                <w:rFonts w:ascii="Arial" w:eastAsia="Calibri" w:hAnsi="Arial" w:cs="Arial"/>
                <w:color w:val="000000" w:themeColor="text1"/>
                <w:sz w:val="22"/>
                <w:szCs w:val="22"/>
              </w:rPr>
              <w:t>s</w:t>
            </w:r>
            <w:r w:rsidR="00715C41" w:rsidRPr="00890188">
              <w:rPr>
                <w:rFonts w:ascii="Arial" w:eastAsia="Calibri" w:hAnsi="Arial" w:cs="Arial"/>
                <w:color w:val="000000" w:themeColor="text1"/>
                <w:sz w:val="22"/>
                <w:szCs w:val="22"/>
              </w:rPr>
              <w:t xml:space="preserve"> </w:t>
            </w:r>
            <w:r w:rsidR="00372707" w:rsidRPr="00890188">
              <w:rPr>
                <w:rFonts w:ascii="Arial" w:eastAsia="Calibri" w:hAnsi="Arial" w:cs="Arial"/>
                <w:color w:val="000000" w:themeColor="text1"/>
                <w:sz w:val="22"/>
                <w:szCs w:val="22"/>
              </w:rPr>
              <w:t>microbial gut diversity increases</w:t>
            </w:r>
            <w:r w:rsidR="004C1A24" w:rsidRPr="00890188">
              <w:rPr>
                <w:rFonts w:ascii="Arial" w:eastAsia="Calibri" w:hAnsi="Arial" w:cs="Arial"/>
                <w:color w:val="000000" w:themeColor="text1"/>
                <w:sz w:val="22"/>
                <w:szCs w:val="22"/>
              </w:rPr>
              <w:t xml:space="preserve"> with development in 4 to 7</w:t>
            </w:r>
            <w:r w:rsidR="000151F2" w:rsidRPr="00890188">
              <w:rPr>
                <w:rFonts w:ascii="Arial" w:eastAsia="Arial" w:hAnsi="Arial" w:cs="Arial"/>
                <w:color w:val="000000" w:themeColor="text1"/>
                <w:sz w:val="22"/>
                <w:szCs w:val="22"/>
              </w:rPr>
              <w:t xml:space="preserve"> mpf</w:t>
            </w:r>
            <w:r w:rsidR="00B13269" w:rsidRPr="00890188">
              <w:rPr>
                <w:rFonts w:ascii="Arial" w:eastAsia="Calibri" w:hAnsi="Arial" w:cs="Arial"/>
                <w:color w:val="000000" w:themeColor="text1"/>
                <w:sz w:val="22"/>
                <w:szCs w:val="22"/>
              </w:rPr>
              <w:t xml:space="preserve"> zebra</w:t>
            </w:r>
            <w:r w:rsidR="00372707" w:rsidRPr="00890188">
              <w:rPr>
                <w:rFonts w:ascii="Arial" w:eastAsia="Calibri" w:hAnsi="Arial" w:cs="Arial"/>
                <w:color w:val="000000" w:themeColor="text1"/>
                <w:sz w:val="22"/>
                <w:szCs w:val="22"/>
              </w:rPr>
              <w:t>fish fed the Gemma</w:t>
            </w:r>
            <w:r w:rsidR="00A07DCF"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 xml:space="preserve"> and ZIRC</w:t>
            </w:r>
            <w:r w:rsidR="00A07DCF"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diets, but not Watts</w:t>
            </w:r>
            <w:r w:rsidR="000159DA" w:rsidRPr="00890188">
              <w:rPr>
                <w:rFonts w:ascii="Arial" w:eastAsia="Calibri" w:hAnsi="Arial" w:cs="Arial"/>
                <w:color w:val="000000" w:themeColor="text1"/>
                <w:sz w:val="22"/>
                <w:szCs w:val="22"/>
              </w:rPr>
              <w:t>-</w:t>
            </w:r>
            <w:r w:rsidR="00372707" w:rsidRPr="00890188">
              <w:rPr>
                <w:rFonts w:ascii="Arial" w:eastAsia="Calibri" w:hAnsi="Arial" w:cs="Arial"/>
                <w:color w:val="000000" w:themeColor="text1"/>
                <w:sz w:val="22"/>
                <w:szCs w:val="22"/>
              </w:rPr>
              <w:t>diet fed fish</w:t>
            </w:r>
            <w:r w:rsidR="00715C41" w:rsidRPr="00890188">
              <w:rPr>
                <w:rFonts w:ascii="Arial" w:eastAsia="Calibri" w:hAnsi="Arial" w:cs="Arial"/>
                <w:color w:val="000000" w:themeColor="text1"/>
                <w:sz w:val="22"/>
                <w:szCs w:val="22"/>
              </w:rPr>
              <w:t xml:space="preserve">. </w:t>
            </w:r>
            <w:r w:rsidR="00F7598B" w:rsidRPr="00890188">
              <w:rPr>
                <w:rFonts w:ascii="Arial" w:hAnsi="Arial" w:cs="Arial"/>
                <w:color w:val="000000"/>
                <w:sz w:val="22"/>
                <w:szCs w:val="22"/>
              </w:rPr>
              <w:t xml:space="preserve">Capscale ordination of gut microbiome composition based on the </w:t>
            </w:r>
            <w:r w:rsidR="00F7598B" w:rsidRPr="00890188">
              <w:rPr>
                <w:rFonts w:ascii="Arial" w:eastAsia="Calibri" w:hAnsi="Arial" w:cs="Arial"/>
                <w:b/>
                <w:bCs/>
                <w:color w:val="000000" w:themeColor="text1"/>
                <w:sz w:val="22"/>
                <w:szCs w:val="22"/>
              </w:rPr>
              <w:t>(</w:t>
            </w:r>
            <w:r w:rsidR="00D74464" w:rsidRPr="00890188">
              <w:rPr>
                <w:rFonts w:ascii="Arial" w:eastAsia="Calibri" w:hAnsi="Arial" w:cs="Arial"/>
                <w:b/>
                <w:bCs/>
                <w:color w:val="000000" w:themeColor="text1"/>
                <w:sz w:val="22"/>
                <w:szCs w:val="22"/>
              </w:rPr>
              <w:t>D</w:t>
            </w:r>
            <w:r w:rsidR="00F7598B" w:rsidRPr="00890188">
              <w:rPr>
                <w:rFonts w:ascii="Arial" w:eastAsia="Calibri" w:hAnsi="Arial" w:cs="Arial"/>
                <w:b/>
                <w:bCs/>
                <w:color w:val="000000" w:themeColor="text1"/>
                <w:sz w:val="22"/>
                <w:szCs w:val="22"/>
              </w:rPr>
              <w:t>)</w:t>
            </w:r>
            <w:r w:rsidR="00F7598B" w:rsidRPr="00890188">
              <w:rPr>
                <w:rFonts w:ascii="Arial" w:eastAsia="Calibri" w:hAnsi="Arial" w:cs="Arial"/>
                <w:color w:val="000000" w:themeColor="text1"/>
                <w:sz w:val="22"/>
                <w:szCs w:val="22"/>
              </w:rPr>
              <w:t xml:space="preserve"> </w:t>
            </w:r>
            <w:r w:rsidR="00F7598B" w:rsidRPr="00890188">
              <w:rPr>
                <w:rFonts w:ascii="Arial" w:hAnsi="Arial" w:cs="Arial"/>
                <w:color w:val="000000"/>
                <w:sz w:val="22"/>
                <w:szCs w:val="22"/>
              </w:rPr>
              <w:t>Bray-</w:t>
            </w:r>
            <w:proofErr w:type="gramStart"/>
            <w:r w:rsidR="00F7598B" w:rsidRPr="00890188">
              <w:rPr>
                <w:rFonts w:ascii="Arial" w:hAnsi="Arial" w:cs="Arial"/>
                <w:color w:val="000000"/>
                <w:sz w:val="22"/>
                <w:szCs w:val="22"/>
              </w:rPr>
              <w:t>Curtis</w:t>
            </w:r>
            <w:proofErr w:type="gramEnd"/>
            <w:r w:rsidR="00F7598B" w:rsidRPr="00890188">
              <w:rPr>
                <w:rFonts w:ascii="Arial" w:hAnsi="Arial" w:cs="Arial"/>
                <w:color w:val="000000"/>
                <w:sz w:val="22"/>
                <w:szCs w:val="22"/>
              </w:rPr>
              <w:t xml:space="preserve"> dissimilarity by </w:t>
            </w:r>
            <w:r w:rsidR="00214BE2" w:rsidRPr="00890188">
              <w:rPr>
                <w:rFonts w:ascii="Arial" w:hAnsi="Arial" w:cs="Arial"/>
                <w:color w:val="000000"/>
                <w:sz w:val="22"/>
                <w:szCs w:val="22"/>
              </w:rPr>
              <w:t xml:space="preserve">diet </w:t>
            </w:r>
            <w:r w:rsidR="00F7598B" w:rsidRPr="00890188">
              <w:rPr>
                <w:rFonts w:ascii="Arial" w:hAnsi="Arial" w:cs="Arial"/>
                <w:color w:val="000000"/>
                <w:sz w:val="22"/>
                <w:szCs w:val="22"/>
              </w:rPr>
              <w:t xml:space="preserve">and </w:t>
            </w:r>
            <w:r w:rsidR="00F7598B" w:rsidRPr="00890188">
              <w:rPr>
                <w:rFonts w:ascii="Arial" w:eastAsia="Calibri" w:hAnsi="Arial" w:cs="Arial"/>
                <w:b/>
                <w:bCs/>
                <w:color w:val="000000" w:themeColor="text1"/>
                <w:sz w:val="22"/>
                <w:szCs w:val="22"/>
              </w:rPr>
              <w:t>(</w:t>
            </w:r>
            <w:r w:rsidR="00D74464" w:rsidRPr="00890188">
              <w:rPr>
                <w:rFonts w:ascii="Arial" w:eastAsia="Calibri" w:hAnsi="Arial" w:cs="Arial"/>
                <w:b/>
                <w:bCs/>
                <w:color w:val="000000" w:themeColor="text1"/>
                <w:sz w:val="22"/>
                <w:szCs w:val="22"/>
              </w:rPr>
              <w:t>E</w:t>
            </w:r>
            <w:r w:rsidR="00F7598B" w:rsidRPr="00890188">
              <w:rPr>
                <w:rFonts w:ascii="Arial" w:eastAsia="Calibri" w:hAnsi="Arial" w:cs="Arial"/>
                <w:b/>
                <w:bCs/>
                <w:color w:val="000000" w:themeColor="text1"/>
                <w:sz w:val="22"/>
                <w:szCs w:val="22"/>
              </w:rPr>
              <w:t>)</w:t>
            </w:r>
            <w:r w:rsidR="00F7598B" w:rsidRPr="00890188">
              <w:rPr>
                <w:rFonts w:ascii="Arial" w:eastAsia="Calibri" w:hAnsi="Arial" w:cs="Arial"/>
                <w:color w:val="000000" w:themeColor="text1"/>
                <w:sz w:val="22"/>
                <w:szCs w:val="22"/>
              </w:rPr>
              <w:t xml:space="preserve"> Canberra measure by time</w:t>
            </w:r>
            <w:r w:rsidR="00F7598B" w:rsidRPr="00890188">
              <w:rPr>
                <w:rFonts w:ascii="Arial" w:hAnsi="Arial" w:cs="Arial"/>
                <w:color w:val="000000"/>
                <w:sz w:val="22"/>
                <w:szCs w:val="22"/>
              </w:rPr>
              <w:t>.</w:t>
            </w:r>
            <w:r w:rsidR="00C87DF9" w:rsidRPr="00890188">
              <w:rPr>
                <w:rFonts w:ascii="Arial" w:hAnsi="Arial" w:cs="Arial"/>
                <w:color w:val="000000"/>
                <w:sz w:val="22"/>
                <w:szCs w:val="22"/>
              </w:rPr>
              <w:t xml:space="preserve"> </w:t>
            </w:r>
            <w:r w:rsidR="00473E07" w:rsidRPr="00890188">
              <w:rPr>
                <w:rFonts w:ascii="Arial" w:hAnsi="Arial" w:cs="Arial"/>
                <w:b/>
                <w:bCs/>
                <w:color w:val="000000"/>
                <w:sz w:val="22"/>
                <w:szCs w:val="22"/>
              </w:rPr>
              <w:t>(F)</w:t>
            </w:r>
            <w:r w:rsidR="00473E07" w:rsidRPr="00890188">
              <w:rPr>
                <w:rFonts w:ascii="Arial" w:hAnsi="Arial" w:cs="Arial"/>
                <w:color w:val="000000"/>
                <w:sz w:val="22"/>
                <w:szCs w:val="22"/>
              </w:rPr>
              <w:t xml:space="preserve"> </w:t>
            </w:r>
            <w:r w:rsidR="00502476" w:rsidRPr="00890188">
              <w:rPr>
                <w:rFonts w:ascii="Arial" w:hAnsi="Arial" w:cs="Arial"/>
                <w:color w:val="000000"/>
                <w:sz w:val="22"/>
                <w:szCs w:val="22"/>
              </w:rPr>
              <w:t>B</w:t>
            </w:r>
            <w:r w:rsidR="00473E07" w:rsidRPr="00890188">
              <w:rPr>
                <w:rFonts w:ascii="Arial" w:hAnsi="Arial" w:cs="Arial"/>
                <w:color w:val="000000"/>
                <w:sz w:val="22"/>
                <w:szCs w:val="22"/>
              </w:rPr>
              <w:t>ody condition score negatively associate</w:t>
            </w:r>
            <w:r w:rsidR="008256BC" w:rsidRPr="00890188">
              <w:rPr>
                <w:rFonts w:ascii="Arial" w:hAnsi="Arial" w:cs="Arial"/>
                <w:color w:val="000000"/>
                <w:sz w:val="22"/>
                <w:szCs w:val="22"/>
              </w:rPr>
              <w:t>s with</w:t>
            </w:r>
            <w:r w:rsidR="00F7598B" w:rsidRPr="00890188">
              <w:rPr>
                <w:rFonts w:ascii="Arial" w:hAnsi="Arial" w:cs="Arial"/>
                <w:color w:val="000000"/>
                <w:sz w:val="22"/>
                <w:szCs w:val="22"/>
              </w:rPr>
              <w:t xml:space="preserve"> </w:t>
            </w:r>
            <w:r w:rsidR="00473E07" w:rsidRPr="00890188">
              <w:rPr>
                <w:rFonts w:ascii="Arial" w:hAnsi="Arial" w:cs="Arial"/>
                <w:color w:val="000000"/>
                <w:sz w:val="22"/>
                <w:szCs w:val="22"/>
              </w:rPr>
              <w:t xml:space="preserve">gut </w:t>
            </w:r>
            <w:r w:rsidR="00AA6B15" w:rsidRPr="00890188">
              <w:rPr>
                <w:rFonts w:ascii="Arial" w:hAnsi="Arial" w:cs="Arial"/>
                <w:color w:val="000000"/>
                <w:sz w:val="22"/>
                <w:szCs w:val="22"/>
              </w:rPr>
              <w:t>microbiome</w:t>
            </w:r>
            <w:r w:rsidR="00473E07" w:rsidRPr="00890188">
              <w:rPr>
                <w:rFonts w:ascii="Arial" w:hAnsi="Arial" w:cs="Arial"/>
                <w:color w:val="000000"/>
                <w:sz w:val="22"/>
                <w:szCs w:val="22"/>
              </w:rPr>
              <w:t xml:space="preserve"> diversity</w:t>
            </w:r>
            <w:r w:rsidR="00172D85" w:rsidRPr="00890188">
              <w:rPr>
                <w:rFonts w:ascii="Arial" w:hAnsi="Arial" w:cs="Arial"/>
                <w:color w:val="000000"/>
                <w:sz w:val="22"/>
                <w:szCs w:val="22"/>
              </w:rPr>
              <w:t xml:space="preserve"> as measured by Simpson’s Index</w:t>
            </w:r>
            <w:r w:rsidR="00502476" w:rsidRPr="00890188">
              <w:rPr>
                <w:rFonts w:ascii="Arial" w:hAnsi="Arial" w:cs="Arial"/>
                <w:color w:val="000000"/>
                <w:sz w:val="22"/>
                <w:szCs w:val="22"/>
              </w:rPr>
              <w:t xml:space="preserve"> across </w:t>
            </w:r>
            <w:r w:rsidR="00172D85" w:rsidRPr="00890188">
              <w:rPr>
                <w:rFonts w:ascii="Arial" w:hAnsi="Arial" w:cs="Arial"/>
                <w:color w:val="000000"/>
                <w:sz w:val="22"/>
                <w:szCs w:val="22"/>
              </w:rPr>
              <w:t>4 and 7</w:t>
            </w:r>
            <w:r w:rsidR="000151F2" w:rsidRPr="00890188">
              <w:rPr>
                <w:rFonts w:ascii="Arial" w:eastAsia="Arial" w:hAnsi="Arial" w:cs="Arial"/>
                <w:color w:val="000000" w:themeColor="text1"/>
                <w:sz w:val="22"/>
                <w:szCs w:val="22"/>
              </w:rPr>
              <w:t xml:space="preserve"> mpf</w:t>
            </w:r>
            <w:r w:rsidR="000151F2" w:rsidRPr="00890188">
              <w:rPr>
                <w:rFonts w:ascii="Arial" w:hAnsi="Arial" w:cs="Arial"/>
                <w:color w:val="000000"/>
                <w:sz w:val="22"/>
                <w:szCs w:val="22"/>
              </w:rPr>
              <w:t xml:space="preserve"> </w:t>
            </w:r>
            <w:r w:rsidR="00502476" w:rsidRPr="00890188">
              <w:rPr>
                <w:rFonts w:ascii="Arial" w:hAnsi="Arial" w:cs="Arial"/>
                <w:color w:val="000000"/>
                <w:sz w:val="22"/>
                <w:szCs w:val="22"/>
              </w:rPr>
              <w:t xml:space="preserve">zebrafish fed </w:t>
            </w:r>
            <w:r w:rsidR="00502476" w:rsidRPr="00890188">
              <w:rPr>
                <w:rFonts w:ascii="Arial" w:hAnsi="Arial" w:cs="Arial"/>
                <w:color w:val="000000"/>
                <w:sz w:val="22"/>
                <w:szCs w:val="22"/>
              </w:rPr>
              <w:lastRenderedPageBreak/>
              <w:t>the ZIRC diet</w:t>
            </w:r>
            <w:r w:rsidR="00473E07" w:rsidRPr="00890188">
              <w:rPr>
                <w:rFonts w:ascii="Arial" w:hAnsi="Arial" w:cs="Arial"/>
                <w:color w:val="000000"/>
                <w:sz w:val="22"/>
                <w:szCs w:val="22"/>
              </w:rPr>
              <w:t xml:space="preserve">. </w:t>
            </w:r>
            <w:r w:rsidR="00F7598B" w:rsidRPr="00890188">
              <w:rPr>
                <w:rFonts w:ascii="Arial" w:hAnsi="Arial" w:cs="Arial"/>
                <w:color w:val="000000"/>
                <w:sz w:val="22"/>
                <w:szCs w:val="22"/>
              </w:rPr>
              <w:t xml:space="preserve">The analysis shows </w:t>
            </w:r>
            <w:r w:rsidR="00897FD8" w:rsidRPr="00890188">
              <w:rPr>
                <w:rFonts w:ascii="Arial" w:hAnsi="Arial" w:cs="Arial"/>
                <w:color w:val="000000"/>
                <w:sz w:val="22"/>
                <w:szCs w:val="22"/>
              </w:rPr>
              <w:t xml:space="preserve">that fish size </w:t>
            </w:r>
            <w:r w:rsidR="00F7598B" w:rsidRPr="00890188">
              <w:rPr>
                <w:rFonts w:ascii="Arial" w:hAnsi="Arial" w:cs="Arial"/>
                <w:color w:val="000000"/>
                <w:sz w:val="22"/>
                <w:szCs w:val="22"/>
              </w:rPr>
              <w:t>and gut microbiome composition significantly differs between the diets across development, and there may be diet-dependent link with physiology.</w:t>
            </w:r>
            <w:r w:rsidR="00CA53C2" w:rsidRPr="00890188">
              <w:rPr>
                <w:rFonts w:ascii="Arial" w:hAnsi="Arial" w:cs="Arial"/>
                <w:color w:val="000000"/>
                <w:sz w:val="22"/>
                <w:szCs w:val="22"/>
              </w:rPr>
              <w:t xml:space="preserve"> A</w:t>
            </w:r>
            <w:r w:rsidR="00F7598B" w:rsidRPr="00890188">
              <w:rPr>
                <w:rFonts w:ascii="Arial" w:hAnsi="Arial" w:cs="Arial"/>
                <w:color w:val="000000"/>
                <w:sz w:val="22"/>
                <w:szCs w:val="22"/>
              </w:rPr>
              <w:t xml:space="preserve"> “ns” indicates not significantly different, </w:t>
            </w:r>
            <w:r w:rsidR="00CA53C2" w:rsidRPr="00890188">
              <w:rPr>
                <w:rFonts w:ascii="Arial" w:hAnsi="Arial" w:cs="Arial"/>
                <w:color w:val="000000"/>
                <w:sz w:val="22"/>
                <w:szCs w:val="22"/>
              </w:rPr>
              <w:t>“</w:t>
            </w:r>
            <w:r w:rsidR="00EA2862" w:rsidRPr="00890188">
              <w:rPr>
                <w:rFonts w:ascii="Arial" w:hAnsi="Arial" w:cs="Arial"/>
                <w:color w:val="000000"/>
                <w:sz w:val="22"/>
                <w:szCs w:val="22"/>
              </w:rPr>
              <w:t>*</w:t>
            </w:r>
            <w:r w:rsidR="00CA53C2" w:rsidRPr="00890188">
              <w:rPr>
                <w:rFonts w:ascii="Arial" w:hAnsi="Arial" w:cs="Arial"/>
                <w:color w:val="000000"/>
                <w:sz w:val="22"/>
                <w:szCs w:val="22"/>
              </w:rPr>
              <w:t>”</w:t>
            </w:r>
            <w:r w:rsidR="00EA2862" w:rsidRPr="00890188">
              <w:rPr>
                <w:rFonts w:ascii="Arial" w:hAnsi="Arial" w:cs="Arial"/>
                <w:color w:val="000000"/>
                <w:sz w:val="22"/>
                <w:szCs w:val="22"/>
              </w:rPr>
              <w:t xml:space="preserve"> </w:t>
            </w:r>
            <w:r w:rsidR="00F7598B" w:rsidRPr="00890188">
              <w:rPr>
                <w:rFonts w:ascii="Arial" w:hAnsi="Arial" w:cs="Arial"/>
                <w:color w:val="000000"/>
                <w:sz w:val="22"/>
                <w:szCs w:val="22"/>
              </w:rPr>
              <w:t>indicates significant differences below the 0.05</w:t>
            </w:r>
            <w:r w:rsidR="00EA2862" w:rsidRPr="00890188">
              <w:rPr>
                <w:rFonts w:ascii="Arial" w:hAnsi="Arial" w:cs="Arial"/>
                <w:color w:val="000000"/>
                <w:sz w:val="22"/>
                <w:szCs w:val="22"/>
              </w:rPr>
              <w:t xml:space="preserve"> level</w:t>
            </w:r>
            <w:r w:rsidR="00F7598B" w:rsidRPr="00890188">
              <w:rPr>
                <w:rFonts w:ascii="Arial" w:hAnsi="Arial" w:cs="Arial"/>
                <w:color w:val="000000"/>
                <w:sz w:val="22"/>
                <w:szCs w:val="22"/>
              </w:rPr>
              <w:t>.</w:t>
            </w:r>
          </w:p>
        </w:tc>
      </w:tr>
    </w:tbl>
    <w:p w14:paraId="14FE021A" w14:textId="77777777" w:rsidR="0015507B" w:rsidRPr="00890188" w:rsidRDefault="0015507B" w:rsidP="00FB7810">
      <w:pPr>
        <w:spacing w:line="480" w:lineRule="auto"/>
        <w:rPr>
          <w:rFonts w:ascii="Arial" w:eastAsia="Calibri" w:hAnsi="Arial" w:cs="Arial"/>
          <w:color w:val="000000" w:themeColor="text1"/>
          <w:sz w:val="22"/>
          <w:szCs w:val="22"/>
        </w:rPr>
        <w:pPrChange w:id="37" w:author="Sieler Jr, Michael James" w:date="2023-01-29T12:53:00Z">
          <w:pPr>
            <w:spacing w:line="360" w:lineRule="auto"/>
          </w:pPr>
        </w:pPrChange>
      </w:pPr>
    </w:p>
    <w:p w14:paraId="626DF480" w14:textId="1C47839B" w:rsidR="0004448E" w:rsidRPr="00890188" w:rsidRDefault="19BC0A59" w:rsidP="00FB7810">
      <w:pPr>
        <w:spacing w:line="480" w:lineRule="auto"/>
        <w:rPr>
          <w:rFonts w:ascii="Arial" w:eastAsiaTheme="minorEastAsia" w:hAnsi="Arial" w:cs="Arial"/>
          <w:sz w:val="22"/>
          <w:szCs w:val="22"/>
        </w:rPr>
        <w:pPrChange w:id="38" w:author="Sieler Jr, Michael James" w:date="2023-01-29T12:53:00Z">
          <w:pPr>
            <w:spacing w:line="360" w:lineRule="auto"/>
          </w:pPr>
        </w:pPrChange>
      </w:pPr>
      <w:r w:rsidRPr="00890188">
        <w:rPr>
          <w:rFonts w:ascii="Arial" w:eastAsiaTheme="minorEastAsia" w:hAnsi="Arial" w:cs="Arial"/>
          <w:sz w:val="22"/>
          <w:szCs w:val="22"/>
        </w:rPr>
        <w:t xml:space="preserve">To determine how maintaining fish on different diets impacts the development of the gut microbiome, we continued to grow fish from the same diet cohorts until 7 months post fertilization (mpf; Figure 1). Microbiome samples were collected from cohort members prior to quantification of fish weight and body condition score.  To determine the effect of diet on the </w:t>
      </w:r>
      <w:r w:rsidRPr="00890188">
        <w:rPr>
          <w:rFonts w:ascii="Arial" w:eastAsia="Arial" w:hAnsi="Arial" w:cs="Arial"/>
          <w:sz w:val="22"/>
          <w:szCs w:val="22"/>
        </w:rPr>
        <w:t>body condition score and the gut microbiome</w:t>
      </w:r>
      <w:r w:rsidRPr="00890188">
        <w:rPr>
          <w:rFonts w:ascii="Arial" w:eastAsiaTheme="minorEastAsia" w:hAnsi="Arial" w:cs="Arial"/>
          <w:sz w:val="22"/>
          <w:szCs w:val="22"/>
        </w:rPr>
        <w:t xml:space="preserve"> of 7mpf fish, we conducted the same analyses as we applied to the 4</w:t>
      </w:r>
      <w:r w:rsidR="008C692A" w:rsidRPr="00890188">
        <w:rPr>
          <w:rFonts w:ascii="Arial" w:eastAsiaTheme="minorEastAsia" w:hAnsi="Arial" w:cs="Arial"/>
          <w:sz w:val="22"/>
          <w:szCs w:val="22"/>
        </w:rPr>
        <w:t xml:space="preserve"> </w:t>
      </w:r>
      <w:r w:rsidRPr="00890188">
        <w:rPr>
          <w:rFonts w:ascii="Arial" w:eastAsiaTheme="minorEastAsia" w:hAnsi="Arial" w:cs="Arial"/>
          <w:sz w:val="22"/>
          <w:szCs w:val="22"/>
        </w:rPr>
        <w:t>mpf fish. At 7</w:t>
      </w:r>
      <w:r w:rsidR="008C692A" w:rsidRPr="00890188">
        <w:rPr>
          <w:rFonts w:ascii="Arial" w:eastAsiaTheme="minorEastAsia" w:hAnsi="Arial" w:cs="Arial"/>
          <w:sz w:val="22"/>
          <w:szCs w:val="22"/>
        </w:rPr>
        <w:t xml:space="preserve"> </w:t>
      </w:r>
      <w:r w:rsidRPr="00890188">
        <w:rPr>
          <w:rFonts w:ascii="Arial" w:eastAsiaTheme="minorEastAsia" w:hAnsi="Arial" w:cs="Arial"/>
          <w:sz w:val="22"/>
          <w:szCs w:val="22"/>
        </w:rPr>
        <w:t xml:space="preserve">mpf, we find body condition score is significantly associated with diet </w:t>
      </w:r>
      <w:r w:rsidRPr="00890188">
        <w:rPr>
          <w:rFonts w:ascii="Arial" w:eastAsia="Arial" w:hAnsi="Arial" w:cs="Arial"/>
          <w:sz w:val="22"/>
          <w:szCs w:val="22"/>
        </w:rPr>
        <w:t>(P &lt; 0.05; Table S2.</w:t>
      </w:r>
      <w:r w:rsidR="00890188">
        <w:rPr>
          <w:rFonts w:ascii="Arial" w:eastAsia="Arial" w:hAnsi="Arial" w:cs="Arial"/>
          <w:sz w:val="22"/>
          <w:szCs w:val="22"/>
        </w:rPr>
        <w:t>1.3.1</w:t>
      </w:r>
      <w:r w:rsidRPr="00890188">
        <w:rPr>
          <w:rFonts w:ascii="Arial" w:eastAsia="Arial" w:hAnsi="Arial" w:cs="Arial"/>
          <w:sz w:val="22"/>
          <w:szCs w:val="22"/>
        </w:rPr>
        <w:t>)</w:t>
      </w:r>
      <w:r w:rsidRPr="00890188">
        <w:rPr>
          <w:rFonts w:ascii="Arial" w:eastAsiaTheme="minorEastAsia" w:hAnsi="Arial" w:cs="Arial"/>
          <w:sz w:val="22"/>
          <w:szCs w:val="22"/>
        </w:rPr>
        <w:t>.  Additionally, linear regression analyses revealed statistically significant main effects of diet on gut microbiome alpha- and beta-diversity for all metrics we considered (P &lt; 0.05; Fig 3A&amp;B, Table S2.</w:t>
      </w:r>
      <w:r w:rsidR="00890188">
        <w:rPr>
          <w:rFonts w:ascii="Arial" w:eastAsiaTheme="minorEastAsia" w:hAnsi="Arial" w:cs="Arial"/>
          <w:sz w:val="22"/>
          <w:szCs w:val="22"/>
        </w:rPr>
        <w:t>1.3.2-3</w:t>
      </w:r>
      <w:r w:rsidRPr="00890188">
        <w:rPr>
          <w:rFonts w:ascii="Arial" w:eastAsiaTheme="minorEastAsia" w:hAnsi="Arial" w:cs="Arial"/>
          <w:sz w:val="22"/>
          <w:szCs w:val="22"/>
        </w:rPr>
        <w:t>), but an ANOVA test of beta dispersion was not significantly different between diets for any beta-diversity metric (P &gt; 0.05; Table S2.</w:t>
      </w:r>
      <w:r w:rsidR="00890188">
        <w:rPr>
          <w:rFonts w:ascii="Arial" w:eastAsiaTheme="minorEastAsia" w:hAnsi="Arial" w:cs="Arial"/>
          <w:sz w:val="22"/>
          <w:szCs w:val="22"/>
        </w:rPr>
        <w:t>1.3.4</w:t>
      </w:r>
      <w:r w:rsidRPr="00890188">
        <w:rPr>
          <w:rFonts w:ascii="Arial" w:eastAsiaTheme="minorEastAsia" w:hAnsi="Arial" w:cs="Arial"/>
          <w:sz w:val="22"/>
          <w:szCs w:val="22"/>
        </w:rPr>
        <w:t>). These results demonstrate that diet impacts the physiology and gut microbiome of 7mpf fish.</w:t>
      </w:r>
    </w:p>
    <w:p w14:paraId="3CD7A411" w14:textId="77777777" w:rsidR="0004448E" w:rsidRPr="00890188" w:rsidRDefault="0004448E" w:rsidP="00FB7810">
      <w:pPr>
        <w:spacing w:line="480" w:lineRule="auto"/>
        <w:rPr>
          <w:rFonts w:ascii="Arial" w:eastAsiaTheme="minorEastAsia" w:hAnsi="Arial" w:cs="Arial"/>
          <w:sz w:val="22"/>
          <w:szCs w:val="22"/>
        </w:rPr>
        <w:pPrChange w:id="39" w:author="Sieler Jr, Michael James" w:date="2023-01-29T12:53:00Z">
          <w:pPr>
            <w:spacing w:line="360" w:lineRule="auto"/>
          </w:pPr>
        </w:pPrChange>
      </w:pPr>
    </w:p>
    <w:p w14:paraId="6B78A525" w14:textId="17F03374" w:rsidR="001079D1" w:rsidRPr="00890188" w:rsidRDefault="65A434D3" w:rsidP="00FB7810">
      <w:pPr>
        <w:spacing w:line="480" w:lineRule="auto"/>
        <w:rPr>
          <w:rFonts w:ascii="Arial" w:eastAsia="Calibri" w:hAnsi="Arial" w:cs="Arial"/>
          <w:sz w:val="22"/>
          <w:szCs w:val="22"/>
        </w:rPr>
        <w:pPrChange w:id="40" w:author="Sieler Jr, Michael James" w:date="2023-01-29T12:53:00Z">
          <w:pPr>
            <w:spacing w:line="360" w:lineRule="auto"/>
          </w:pPr>
        </w:pPrChange>
      </w:pPr>
      <w:r w:rsidRPr="00890188">
        <w:rPr>
          <w:rFonts w:ascii="Arial" w:eastAsiaTheme="minorEastAsia" w:hAnsi="Arial" w:cs="Arial"/>
          <w:sz w:val="22"/>
          <w:szCs w:val="22"/>
        </w:rPr>
        <w:t>Next, we compared our results between the 4 and 7</w:t>
      </w:r>
      <w:r w:rsidR="008C692A" w:rsidRPr="00890188">
        <w:rPr>
          <w:rFonts w:ascii="Arial" w:eastAsiaTheme="minorEastAsia" w:hAnsi="Arial" w:cs="Arial"/>
          <w:sz w:val="22"/>
          <w:szCs w:val="22"/>
        </w:rPr>
        <w:t xml:space="preserve"> </w:t>
      </w:r>
      <w:r w:rsidR="008C692A" w:rsidRPr="00890188">
        <w:rPr>
          <w:rFonts w:ascii="Arial" w:eastAsia="Arial" w:hAnsi="Arial" w:cs="Arial"/>
          <w:color w:val="000000" w:themeColor="text1"/>
          <w:sz w:val="22"/>
          <w:szCs w:val="22"/>
        </w:rPr>
        <w:t>mpf</w:t>
      </w:r>
      <w:r w:rsidRPr="00890188">
        <w:rPr>
          <w:rFonts w:ascii="Arial" w:eastAsiaTheme="minorEastAsia" w:hAnsi="Arial" w:cs="Arial"/>
          <w:sz w:val="22"/>
          <w:szCs w:val="22"/>
        </w:rPr>
        <w:t xml:space="preserve"> fish</w:t>
      </w:r>
      <w:r w:rsidRPr="00890188">
        <w:rPr>
          <w:rFonts w:ascii="Arial" w:hAnsi="Arial" w:cs="Arial"/>
          <w:sz w:val="22"/>
          <w:szCs w:val="22"/>
        </w:rPr>
        <w:t xml:space="preserve"> to determine how diet impacts the successional development of the gut microbiome.</w:t>
      </w:r>
      <w:r w:rsidRPr="00890188">
        <w:rPr>
          <w:rFonts w:ascii="Arial" w:eastAsiaTheme="minorEastAsia" w:hAnsi="Arial" w:cs="Arial"/>
          <w:sz w:val="22"/>
          <w:szCs w:val="22"/>
        </w:rPr>
        <w:t xml:space="preserve"> Linear regression revealed microbial gut alpha-diversity was significantly associated with the main effect of time (P &lt; 0.05; Table S2.2.</w:t>
      </w:r>
      <w:r w:rsidR="00D47AAE" w:rsidRPr="00890188">
        <w:rPr>
          <w:rFonts w:ascii="Arial" w:eastAsiaTheme="minorEastAsia" w:hAnsi="Arial" w:cs="Arial"/>
          <w:sz w:val="22"/>
          <w:szCs w:val="22"/>
        </w:rPr>
        <w:t>1</w:t>
      </w:r>
      <w:r w:rsidRPr="00890188">
        <w:rPr>
          <w:rFonts w:ascii="Arial" w:eastAsiaTheme="minorEastAsia" w:hAnsi="Arial" w:cs="Arial"/>
          <w:sz w:val="22"/>
          <w:szCs w:val="22"/>
        </w:rPr>
        <w:t xml:space="preserve">) for each diversity metric. However, we did not find a diet dependent effect on </w:t>
      </w:r>
      <w:proofErr w:type="gramStart"/>
      <w:r w:rsidRPr="00890188">
        <w:rPr>
          <w:rFonts w:ascii="Arial" w:eastAsiaTheme="minorEastAsia" w:hAnsi="Arial" w:cs="Arial"/>
          <w:sz w:val="22"/>
          <w:szCs w:val="22"/>
        </w:rPr>
        <w:t>time  for</w:t>
      </w:r>
      <w:proofErr w:type="gramEnd"/>
      <w:r w:rsidRPr="00890188">
        <w:rPr>
          <w:rFonts w:ascii="Arial" w:eastAsiaTheme="minorEastAsia" w:hAnsi="Arial" w:cs="Arial"/>
          <w:sz w:val="22"/>
          <w:szCs w:val="22"/>
        </w:rPr>
        <w:t xml:space="preserve"> any alpha-diversity metric we assessed (</w:t>
      </w:r>
      <w:r w:rsidRPr="00890188">
        <w:rPr>
          <w:rFonts w:ascii="Arial" w:eastAsia="Calibri" w:hAnsi="Arial" w:cs="Arial"/>
          <w:sz w:val="22"/>
          <w:szCs w:val="22"/>
        </w:rPr>
        <w:t>P &gt; 0.05;</w:t>
      </w:r>
      <w:r w:rsidRPr="00890188">
        <w:rPr>
          <w:rFonts w:ascii="Arial" w:eastAsiaTheme="minorEastAsia" w:hAnsi="Arial" w:cs="Arial"/>
          <w:sz w:val="22"/>
          <w:szCs w:val="22"/>
        </w:rPr>
        <w:t xml:space="preserve"> Table S2.2.</w:t>
      </w:r>
      <w:r w:rsidR="00D47AAE" w:rsidRPr="00890188">
        <w:rPr>
          <w:rFonts w:ascii="Arial" w:eastAsiaTheme="minorEastAsia" w:hAnsi="Arial" w:cs="Arial"/>
          <w:sz w:val="22"/>
          <w:szCs w:val="22"/>
        </w:rPr>
        <w:t>1</w:t>
      </w:r>
      <w:r w:rsidRPr="00890188">
        <w:rPr>
          <w:rFonts w:ascii="Arial" w:eastAsiaTheme="minorEastAsia" w:hAnsi="Arial" w:cs="Arial"/>
          <w:sz w:val="22"/>
          <w:szCs w:val="22"/>
        </w:rPr>
        <w:t xml:space="preserve">). </w:t>
      </w:r>
      <w:r w:rsidRPr="00890188">
        <w:rPr>
          <w:rFonts w:ascii="Arial" w:hAnsi="Arial" w:cs="Arial"/>
          <w:sz w:val="22"/>
          <w:szCs w:val="22"/>
        </w:rPr>
        <w:t xml:space="preserve">A post hoc Tukey test clarified that microbiome diversity was significantly different between </w:t>
      </w:r>
      <w:r w:rsidR="008C692A" w:rsidRPr="00890188">
        <w:rPr>
          <w:rFonts w:ascii="Arial" w:hAnsi="Arial" w:cs="Arial"/>
          <w:sz w:val="22"/>
          <w:szCs w:val="22"/>
        </w:rPr>
        <w:t>4 and 7 mpf</w:t>
      </w:r>
      <w:r w:rsidRPr="00890188">
        <w:rPr>
          <w:rFonts w:ascii="Arial" w:hAnsi="Arial" w:cs="Arial"/>
          <w:sz w:val="22"/>
          <w:szCs w:val="22"/>
        </w:rPr>
        <w:t xml:space="preserve"> Gemma- and ZIRC-diet fed fish as measured by the Shannon and Simpson’s alpha-diversity metrics (</w:t>
      </w:r>
      <w:r w:rsidRPr="00890188">
        <w:rPr>
          <w:rFonts w:ascii="Arial" w:eastAsia="Calibri" w:hAnsi="Arial" w:cs="Arial"/>
          <w:sz w:val="22"/>
          <w:szCs w:val="22"/>
        </w:rPr>
        <w:t xml:space="preserve">P &lt; 0.05; Figure 3C, </w:t>
      </w:r>
      <w:r w:rsidRPr="00890188">
        <w:rPr>
          <w:rFonts w:ascii="Arial" w:hAnsi="Arial" w:cs="Arial"/>
          <w:sz w:val="22"/>
          <w:szCs w:val="22"/>
        </w:rPr>
        <w:t>Table S2.2.</w:t>
      </w:r>
      <w:r w:rsidR="00D47AAE" w:rsidRPr="00890188">
        <w:rPr>
          <w:rFonts w:ascii="Arial" w:hAnsi="Arial" w:cs="Arial"/>
          <w:sz w:val="22"/>
          <w:szCs w:val="22"/>
        </w:rPr>
        <w:t>2</w:t>
      </w:r>
      <w:r w:rsidRPr="00890188">
        <w:rPr>
          <w:rFonts w:ascii="Arial" w:hAnsi="Arial" w:cs="Arial"/>
          <w:sz w:val="22"/>
          <w:szCs w:val="22"/>
        </w:rPr>
        <w:t xml:space="preserve">), but we did not find a statistically significant association between </w:t>
      </w:r>
      <w:r w:rsidR="008C692A" w:rsidRPr="00890188">
        <w:rPr>
          <w:rFonts w:ascii="Arial" w:hAnsi="Arial" w:cs="Arial"/>
          <w:sz w:val="22"/>
          <w:szCs w:val="22"/>
        </w:rPr>
        <w:t>4 and 7 mpf</w:t>
      </w:r>
      <w:r w:rsidRPr="00890188">
        <w:rPr>
          <w:rFonts w:ascii="Arial" w:hAnsi="Arial" w:cs="Arial"/>
          <w:sz w:val="22"/>
          <w:szCs w:val="22"/>
        </w:rPr>
        <w:t xml:space="preserve"> Watts-diet fed fish with any alpha-diversity metric (</w:t>
      </w:r>
      <w:r w:rsidRPr="00890188">
        <w:rPr>
          <w:rFonts w:ascii="Arial" w:eastAsia="Calibri" w:hAnsi="Arial" w:cs="Arial"/>
          <w:sz w:val="22"/>
          <w:szCs w:val="22"/>
        </w:rPr>
        <w:t xml:space="preserve">P &gt; 0.05; </w:t>
      </w:r>
      <w:r w:rsidRPr="00890188">
        <w:rPr>
          <w:rFonts w:ascii="Arial" w:hAnsi="Arial" w:cs="Arial"/>
          <w:sz w:val="22"/>
          <w:szCs w:val="22"/>
        </w:rPr>
        <w:t>Table S2.2.</w:t>
      </w:r>
      <w:r w:rsidR="00D47AAE" w:rsidRPr="00890188">
        <w:rPr>
          <w:rFonts w:ascii="Arial" w:hAnsi="Arial" w:cs="Arial"/>
          <w:sz w:val="22"/>
          <w:szCs w:val="22"/>
        </w:rPr>
        <w:t>2</w:t>
      </w:r>
      <w:r w:rsidRPr="00890188">
        <w:rPr>
          <w:rFonts w:ascii="Arial" w:hAnsi="Arial" w:cs="Arial"/>
          <w:sz w:val="22"/>
          <w:szCs w:val="22"/>
        </w:rPr>
        <w:t>). These results indicate that the alpha-diversity of the gut microbiome of Watts-diet fed fish were temporally stable, while Gemma- and ZIRC-diet fed fish diversified over time in diet-consistent ways.</w:t>
      </w:r>
      <w:r w:rsidRPr="00890188">
        <w:rPr>
          <w:rFonts w:ascii="Arial" w:eastAsia="Calibri" w:hAnsi="Arial" w:cs="Arial"/>
          <w:sz w:val="22"/>
          <w:szCs w:val="22"/>
        </w:rPr>
        <w:t xml:space="preserve"> </w:t>
      </w:r>
    </w:p>
    <w:p w14:paraId="3ED545DC" w14:textId="77777777" w:rsidR="001079D1" w:rsidRPr="00890188" w:rsidRDefault="001079D1" w:rsidP="00FB7810">
      <w:pPr>
        <w:spacing w:line="480" w:lineRule="auto"/>
        <w:rPr>
          <w:rFonts w:ascii="Arial" w:eastAsia="Calibri" w:hAnsi="Arial" w:cs="Arial"/>
          <w:sz w:val="22"/>
          <w:szCs w:val="22"/>
        </w:rPr>
        <w:pPrChange w:id="41" w:author="Sieler Jr, Michael James" w:date="2023-01-29T12:53:00Z">
          <w:pPr>
            <w:spacing w:line="360" w:lineRule="auto"/>
          </w:pPr>
        </w:pPrChange>
      </w:pPr>
    </w:p>
    <w:p w14:paraId="0C924082" w14:textId="6CAADDD4" w:rsidR="001079D1" w:rsidRPr="00890188" w:rsidRDefault="60BCF3F2" w:rsidP="00FB7810">
      <w:pPr>
        <w:spacing w:line="480" w:lineRule="auto"/>
        <w:rPr>
          <w:rFonts w:ascii="Arial" w:eastAsiaTheme="minorEastAsia" w:hAnsi="Arial" w:cs="Arial"/>
          <w:sz w:val="22"/>
          <w:szCs w:val="22"/>
        </w:rPr>
        <w:pPrChange w:id="42" w:author="Sieler Jr, Michael James" w:date="2023-01-29T12:53:00Z">
          <w:pPr>
            <w:spacing w:line="360" w:lineRule="auto"/>
          </w:pPr>
        </w:pPrChange>
      </w:pPr>
      <w:r w:rsidRPr="00890188">
        <w:rPr>
          <w:rFonts w:ascii="Arial" w:eastAsia="Calibri" w:hAnsi="Arial" w:cs="Arial"/>
          <w:sz w:val="22"/>
          <w:szCs w:val="22"/>
        </w:rPr>
        <w:lastRenderedPageBreak/>
        <w:t>A PERMANOVA test of the 4- and 7-mpf samples using the Bray-Curtis dissimilarity metric revealed that community composition was best explained by diet (P &lt; 0.05; Figure 2C, Table S2.</w:t>
      </w:r>
      <w:r w:rsidR="00D47AAE" w:rsidRPr="00890188">
        <w:rPr>
          <w:rFonts w:ascii="Arial" w:eastAsia="Calibri" w:hAnsi="Arial" w:cs="Arial"/>
          <w:sz w:val="22"/>
          <w:szCs w:val="22"/>
        </w:rPr>
        <w:t>3</w:t>
      </w:r>
      <w:r w:rsidRPr="00890188">
        <w:rPr>
          <w:rFonts w:ascii="Arial" w:eastAsia="Calibri" w:hAnsi="Arial" w:cs="Arial"/>
          <w:sz w:val="22"/>
          <w:szCs w:val="22"/>
        </w:rPr>
        <w:t>.1), but an analysis using the Canberra measure found that variation in microbiome composition was best explained by time (P &lt; 0.05; Fig 2D, Table S2.</w:t>
      </w:r>
      <w:r w:rsidR="00D47AAE" w:rsidRPr="00890188">
        <w:rPr>
          <w:rFonts w:ascii="Arial" w:eastAsia="Calibri" w:hAnsi="Arial" w:cs="Arial"/>
          <w:sz w:val="22"/>
          <w:szCs w:val="22"/>
        </w:rPr>
        <w:t>3</w:t>
      </w:r>
      <w:r w:rsidRPr="00890188">
        <w:rPr>
          <w:rFonts w:ascii="Arial" w:eastAsia="Calibri" w:hAnsi="Arial" w:cs="Arial"/>
          <w:sz w:val="22"/>
          <w:szCs w:val="22"/>
        </w:rPr>
        <w:t xml:space="preserve">.2). </w:t>
      </w:r>
      <w:r w:rsidRPr="00890188">
        <w:rPr>
          <w:rFonts w:ascii="Arial" w:eastAsiaTheme="minorEastAsia" w:hAnsi="Arial" w:cs="Arial"/>
          <w:sz w:val="22"/>
          <w:szCs w:val="22"/>
        </w:rPr>
        <w:t xml:space="preserve">Given how these metrics weight the importance of abundant versus rarer taxa, respectively, these results indicate that abundant members of the microbiome community are more sensitive to the effects of diet, while rarer community members are sensitive to the effects of time. Moreover, we found beta-dispersion levels were significantly elevated between </w:t>
      </w:r>
      <w:r w:rsidR="008C692A" w:rsidRPr="00890188">
        <w:rPr>
          <w:rFonts w:ascii="Arial" w:eastAsiaTheme="minorEastAsia" w:hAnsi="Arial" w:cs="Arial"/>
          <w:sz w:val="22"/>
          <w:szCs w:val="22"/>
        </w:rPr>
        <w:t>4 and 7 mpf</w:t>
      </w:r>
      <w:r w:rsidRPr="00890188">
        <w:rPr>
          <w:rFonts w:ascii="Arial" w:eastAsiaTheme="minorEastAsia" w:hAnsi="Arial" w:cs="Arial"/>
          <w:sz w:val="22"/>
          <w:szCs w:val="22"/>
        </w:rPr>
        <w:t xml:space="preserve"> Gemma-diet fish when considering the Bray-Curtis and </w:t>
      </w:r>
      <w:r w:rsidR="00753242">
        <w:rPr>
          <w:rFonts w:ascii="Arial" w:eastAsiaTheme="minorEastAsia" w:hAnsi="Arial" w:cs="Arial"/>
          <w:sz w:val="22"/>
          <w:szCs w:val="22"/>
        </w:rPr>
        <w:t>Sørensen</w:t>
      </w:r>
      <w:r w:rsidRPr="00890188">
        <w:rPr>
          <w:rFonts w:ascii="Arial" w:eastAsiaTheme="minorEastAsia" w:hAnsi="Arial" w:cs="Arial"/>
          <w:sz w:val="22"/>
          <w:szCs w:val="22"/>
        </w:rPr>
        <w:t xml:space="preserve"> metrics, in Watts-diet fed fish</w:t>
      </w:r>
      <w:r w:rsidRPr="00890188">
        <w:rPr>
          <w:rFonts w:ascii="Arial" w:eastAsia="Arial" w:hAnsi="Arial" w:cs="Arial"/>
          <w:sz w:val="22"/>
          <w:szCs w:val="22"/>
        </w:rPr>
        <w:t xml:space="preserve"> when considering the Canberra and </w:t>
      </w:r>
      <w:r w:rsidR="00753242">
        <w:rPr>
          <w:rFonts w:ascii="Arial" w:eastAsia="Arial" w:hAnsi="Arial" w:cs="Arial"/>
          <w:sz w:val="22"/>
          <w:szCs w:val="22"/>
        </w:rPr>
        <w:t>Sørensen</w:t>
      </w:r>
      <w:r w:rsidRPr="00890188">
        <w:rPr>
          <w:rFonts w:ascii="Arial" w:eastAsia="Arial" w:hAnsi="Arial" w:cs="Arial"/>
          <w:sz w:val="22"/>
          <w:szCs w:val="22"/>
        </w:rPr>
        <w:t xml:space="preserve"> metrics, and in ZIRC-diet fed fish </w:t>
      </w:r>
      <w:r w:rsidRPr="00890188">
        <w:rPr>
          <w:rFonts w:ascii="Arial" w:eastAsiaTheme="minorEastAsia" w:hAnsi="Arial" w:cs="Arial"/>
          <w:sz w:val="22"/>
          <w:szCs w:val="22"/>
        </w:rPr>
        <w:t>across all three beta-diversity metrics (</w:t>
      </w:r>
      <w:r w:rsidRPr="00890188">
        <w:rPr>
          <w:rFonts w:ascii="Arial" w:eastAsia="Calibri" w:hAnsi="Arial" w:cs="Arial"/>
          <w:sz w:val="22"/>
          <w:szCs w:val="22"/>
        </w:rPr>
        <w:t>P &lt; 0.05; Table</w:t>
      </w:r>
      <w:r w:rsidRPr="00890188">
        <w:rPr>
          <w:rFonts w:ascii="Arial" w:eastAsiaTheme="minorEastAsia" w:hAnsi="Arial" w:cs="Arial"/>
          <w:sz w:val="22"/>
          <w:szCs w:val="22"/>
        </w:rPr>
        <w:t xml:space="preserve"> S2.</w:t>
      </w:r>
      <w:r w:rsidR="00D47AAE" w:rsidRPr="00890188">
        <w:rPr>
          <w:rFonts w:ascii="Arial" w:eastAsiaTheme="minorEastAsia" w:hAnsi="Arial" w:cs="Arial"/>
          <w:sz w:val="22"/>
          <w:szCs w:val="22"/>
        </w:rPr>
        <w:t>4</w:t>
      </w:r>
      <w:r w:rsidRPr="00890188">
        <w:rPr>
          <w:rFonts w:ascii="Arial" w:eastAsiaTheme="minorEastAsia" w:hAnsi="Arial" w:cs="Arial"/>
          <w:sz w:val="22"/>
          <w:szCs w:val="22"/>
        </w:rPr>
        <w:t>.1</w:t>
      </w:r>
      <w:r w:rsidR="00D47AAE" w:rsidRPr="00890188">
        <w:rPr>
          <w:rFonts w:ascii="Arial" w:eastAsiaTheme="minorEastAsia" w:hAnsi="Arial" w:cs="Arial"/>
          <w:sz w:val="22"/>
          <w:szCs w:val="22"/>
        </w:rPr>
        <w:t>-3</w:t>
      </w:r>
      <w:r w:rsidRPr="00890188">
        <w:rPr>
          <w:rFonts w:ascii="Arial" w:eastAsiaTheme="minorEastAsia" w:hAnsi="Arial" w:cs="Arial"/>
          <w:sz w:val="22"/>
          <w:szCs w:val="22"/>
        </w:rPr>
        <w:t xml:space="preserve">). These results indicate that abundant and rarer gut microbiome community members were differentially impacted by the effects of time depending on diet. Collectively, these results indicate that diet can have a substantial impact on how the gut microbiome successionally develops in zebrafish. </w:t>
      </w:r>
    </w:p>
    <w:p w14:paraId="52C9B7B2" w14:textId="77777777" w:rsidR="001079D1" w:rsidRPr="00890188" w:rsidRDefault="001079D1" w:rsidP="00FB7810">
      <w:pPr>
        <w:spacing w:line="480" w:lineRule="auto"/>
        <w:rPr>
          <w:rFonts w:ascii="Arial" w:eastAsiaTheme="minorEastAsia" w:hAnsi="Arial" w:cs="Arial"/>
          <w:sz w:val="22"/>
          <w:szCs w:val="22"/>
        </w:rPr>
        <w:pPrChange w:id="43" w:author="Sieler Jr, Michael James" w:date="2023-01-29T12:53:00Z">
          <w:pPr>
            <w:spacing w:line="360" w:lineRule="auto"/>
          </w:pPr>
        </w:pPrChange>
      </w:pPr>
    </w:p>
    <w:p w14:paraId="1532B465" w14:textId="3E9014EC" w:rsidR="00F46B92" w:rsidRPr="00890188" w:rsidRDefault="7D8B6349" w:rsidP="00FB7810">
      <w:pPr>
        <w:spacing w:line="480" w:lineRule="auto"/>
        <w:rPr>
          <w:rFonts w:ascii="Arial" w:eastAsiaTheme="minorEastAsia" w:hAnsi="Arial" w:cs="Arial"/>
          <w:sz w:val="22"/>
          <w:szCs w:val="22"/>
        </w:rPr>
        <w:pPrChange w:id="44" w:author="Sieler Jr, Michael James" w:date="2023-01-29T12:53:00Z">
          <w:pPr>
            <w:spacing w:line="360" w:lineRule="auto"/>
          </w:pPr>
        </w:pPrChange>
      </w:pPr>
      <w:r w:rsidRPr="00890188">
        <w:rPr>
          <w:rFonts w:ascii="Arial" w:eastAsiaTheme="minorEastAsia" w:hAnsi="Arial" w:cs="Arial"/>
          <w:sz w:val="22"/>
          <w:szCs w:val="22"/>
        </w:rPr>
        <w:t>Differential abundance analysis revealed taxa that were significantly associated with the effects of time and diet one of the diets (Table S2.</w:t>
      </w:r>
      <w:r w:rsidR="00D47AAE" w:rsidRPr="00890188">
        <w:rPr>
          <w:rFonts w:ascii="Arial" w:eastAsiaTheme="minorEastAsia" w:hAnsi="Arial" w:cs="Arial"/>
          <w:sz w:val="22"/>
          <w:szCs w:val="22"/>
        </w:rPr>
        <w:t>5.1</w:t>
      </w:r>
      <w:r w:rsidRPr="00890188">
        <w:rPr>
          <w:rFonts w:ascii="Arial" w:eastAsiaTheme="minorEastAsia" w:hAnsi="Arial" w:cs="Arial"/>
          <w:sz w:val="22"/>
          <w:szCs w:val="22"/>
        </w:rPr>
        <w:t xml:space="preserve">).  Across all three diets, the taxa that were more abundant included </w:t>
      </w:r>
      <w:r w:rsidRPr="00890188">
        <w:rPr>
          <w:rFonts w:ascii="Arial" w:eastAsiaTheme="minorEastAsia" w:hAnsi="Arial" w:cs="Arial"/>
          <w:i/>
          <w:iCs/>
          <w:sz w:val="22"/>
          <w:szCs w:val="22"/>
        </w:rPr>
        <w:t>Fluviicola</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Macellibacteroides</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Bacteroides</w:t>
      </w:r>
      <w:r w:rsidRPr="00890188">
        <w:rPr>
          <w:rFonts w:ascii="Arial" w:eastAsiaTheme="minorEastAsia" w:hAnsi="Arial" w:cs="Arial"/>
          <w:sz w:val="22"/>
          <w:szCs w:val="22"/>
        </w:rPr>
        <w:t xml:space="preserve"> and an unnamed genus in the </w:t>
      </w:r>
      <w:r w:rsidRPr="00890188">
        <w:rPr>
          <w:rFonts w:ascii="Arial" w:eastAsiaTheme="minorEastAsia" w:hAnsi="Arial" w:cs="Arial"/>
          <w:i/>
          <w:iCs/>
          <w:sz w:val="22"/>
          <w:szCs w:val="22"/>
        </w:rPr>
        <w:t>Barnesiellaceae</w:t>
      </w:r>
      <w:r w:rsidRPr="00890188">
        <w:rPr>
          <w:rFonts w:ascii="Arial" w:eastAsiaTheme="minorEastAsia" w:hAnsi="Arial" w:cs="Arial"/>
          <w:sz w:val="22"/>
          <w:szCs w:val="22"/>
        </w:rPr>
        <w:t xml:space="preserve"> family </w:t>
      </w:r>
      <w:proofErr w:type="gramStart"/>
      <w:r w:rsidRPr="00890188">
        <w:rPr>
          <w:rFonts w:ascii="Arial" w:eastAsiaTheme="minorEastAsia" w:hAnsi="Arial" w:cs="Arial"/>
          <w:sz w:val="22"/>
          <w:szCs w:val="22"/>
        </w:rPr>
        <w:t>were ,</w:t>
      </w:r>
      <w:proofErr w:type="gramEnd"/>
      <w:r w:rsidRPr="00890188">
        <w:rPr>
          <w:rFonts w:ascii="Arial" w:eastAsiaTheme="minorEastAsia" w:hAnsi="Arial" w:cs="Arial"/>
          <w:sz w:val="22"/>
          <w:szCs w:val="22"/>
        </w:rPr>
        <w:t xml:space="preserve"> while taxa that were less abundant included </w:t>
      </w:r>
      <w:r w:rsidRPr="00890188">
        <w:rPr>
          <w:rFonts w:ascii="Arial" w:eastAsiaTheme="minorEastAsia" w:hAnsi="Arial" w:cs="Arial"/>
          <w:i/>
          <w:iCs/>
          <w:sz w:val="22"/>
          <w:szCs w:val="22"/>
        </w:rPr>
        <w:t>Phreatobacter</w:t>
      </w:r>
      <w:r w:rsidRPr="00890188">
        <w:rPr>
          <w:rFonts w:ascii="Arial" w:eastAsiaTheme="minorEastAsia" w:hAnsi="Arial" w:cs="Arial"/>
          <w:sz w:val="22"/>
          <w:szCs w:val="22"/>
        </w:rPr>
        <w:t xml:space="preserve"> and Flavobacterium. These results indicate that irrespective of diet, the abundances of taxa change over the course of zebrafish development. We also measured how taxon abundance changed over time within each diet (Figure S2.</w:t>
      </w:r>
      <w:r w:rsidR="00D47AAE" w:rsidRPr="00890188">
        <w:rPr>
          <w:rFonts w:ascii="Arial" w:eastAsiaTheme="minorEastAsia" w:hAnsi="Arial" w:cs="Arial"/>
          <w:sz w:val="22"/>
          <w:szCs w:val="22"/>
        </w:rPr>
        <w:t>5.2-4</w:t>
      </w:r>
      <w:r w:rsidRPr="00890188">
        <w:rPr>
          <w:rFonts w:ascii="Arial" w:eastAsiaTheme="minorEastAsia" w:hAnsi="Arial" w:cs="Arial"/>
          <w:sz w:val="22"/>
          <w:szCs w:val="22"/>
        </w:rPr>
        <w:t xml:space="preserve">6.2.5). The Gemma-diet fed fish were uniquely enriched for </w:t>
      </w:r>
      <w:r w:rsidRPr="00890188">
        <w:rPr>
          <w:rFonts w:ascii="Arial" w:eastAsiaTheme="minorEastAsia" w:hAnsi="Arial" w:cs="Arial"/>
          <w:i/>
          <w:iCs/>
          <w:sz w:val="22"/>
          <w:szCs w:val="22"/>
        </w:rPr>
        <w:t>Exiguobacterium</w:t>
      </w:r>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2</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Exiguobacterium</w:t>
      </w:r>
      <w:r w:rsidRPr="00890188">
        <w:rPr>
          <w:rFonts w:ascii="Arial" w:eastAsiaTheme="minorEastAsia" w:hAnsi="Arial" w:cs="Arial"/>
          <w:sz w:val="22"/>
          <w:szCs w:val="22"/>
        </w:rPr>
        <w:t xml:space="preserve"> are gram-positive facultative anaerobes in the phylum Bacillota, and are linked to fatty acid metabolism in zebrafish </w:t>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d5hPvMls","properties":{"formattedCitation":"[20]","plainCitation":"[20]","noteIndex":0},"citationItems":[{"id":6255,"uris":["http://zotero.org/users/5603014/items/E8CW97SC"],"itemData":{"id":6255,"type":"article-journal","abstract":"Bacteria of the genus Exiguobacterium are low G + C, Gram-positive facultative anaerobes that have been repeatedly isolated from ancient Siberian permafrost. In addition, Exiguobacterium spp. have been isolated from markedly diverse sources, including Greenland glacial ice, hot springs at Yellowstone National Park, the rhizosphere of plants, and the environment of food processing plants. Strains of this hereto little known bacterium that have been retrieved from such different (and often extreme) environments are worthy of attention as they are likely to be specifically adapted to such environments and to carry variations in the genome which may correspond to psychrophilic and thermophilic adaptations. However, comparative genomic investigations of Exiguobacterium spp. from different sources have been limited. In this study, we employed different molecular approaches for the comparative analysis of 24 isolates from markedly diverse environments including ancient Siberian permafrost and hot springs at Yellowstone National Park. Pulsed-field gel electrophoresis (PFGE) with I-CeuI (an intron-encoded endonuclease), AscI and NotI were optimized for the determination of genomic fingerprints of nuclease-producing isolates. The application of a DNA macroarray for 82 putative stress-response genes yielded strain-specific hybridization profiles. Cluster analyses of 16S rRNA gene sequence data, PFGE I-CeuI restriction patterns and hybridization profiles suggested that Exiguobacterium strains formed two distinct divisions that generally agreed with temperature ranges for growth. With few exceptions (e.g., Greenland ice isolate GIC31), psychrotrophic and thermophilic isolates belonged to different divisions.","container-title":"Extremophiles","DOI":"10.1007/s00792-009-0243-5","ISSN":"1433-4909","issue":"3","journalAbbreviation":"Extremophiles","language":"en","page":"541-555","source":"Springer Link","title":"The Exiguobacterium genus: biodiversity and biogeography","title-short":"The Exiguobacterium genus","volume":"13","author":[{"family":"Vishnivetskaya","given":"Tatiana A."},{"family":"Kathariou","given":"Sophia"},{"family":"Tiedje","given":"James M."}],"issued":{"date-parts":[["2009",5,1]]},"citation-key":"vishnivetskaya2009"}}],"schema":"https://github.com/citation-style-language/schema/raw/master/csl-citation.json"} </w:instrText>
      </w:r>
      <w:r w:rsidR="190B05CD" w:rsidRPr="00890188">
        <w:rPr>
          <w:rFonts w:ascii="Arial" w:eastAsiaTheme="minorEastAsia" w:hAnsi="Arial" w:cs="Arial"/>
          <w:sz w:val="22"/>
          <w:szCs w:val="22"/>
        </w:rPr>
        <w:fldChar w:fldCharType="separate"/>
      </w:r>
      <w:r w:rsidR="006258E4">
        <w:rPr>
          <w:rFonts w:ascii="Arial" w:hAnsi="Arial" w:cs="Arial"/>
          <w:sz w:val="22"/>
          <w:szCs w:val="22"/>
        </w:rPr>
        <w:t>[20]</w:t>
      </w:r>
      <w:r w:rsidR="190B05CD" w:rsidRPr="00890188">
        <w:rPr>
          <w:rFonts w:ascii="Arial" w:eastAsiaTheme="minorEastAsia" w:hAnsi="Arial" w:cs="Arial"/>
          <w:sz w:val="22"/>
          <w:szCs w:val="22"/>
        </w:rPr>
        <w:fldChar w:fldCharType="end"/>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TzDOmIlD","properties":{"formattedCitation":"[21]","plainCitation":"[21]","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890188">
        <w:rPr>
          <w:rFonts w:ascii="Arial" w:eastAsiaTheme="minorEastAsia" w:hAnsi="Arial" w:cs="Arial"/>
          <w:sz w:val="22"/>
          <w:szCs w:val="22"/>
        </w:rPr>
        <w:fldChar w:fldCharType="separate"/>
      </w:r>
      <w:r w:rsidR="006258E4">
        <w:rPr>
          <w:rFonts w:ascii="Arial" w:hAnsi="Arial" w:cs="Arial"/>
          <w:sz w:val="22"/>
          <w:szCs w:val="22"/>
        </w:rPr>
        <w:t>[21]</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he Watts-diet fed fish were uniquely depleted of </w:t>
      </w:r>
      <w:r w:rsidRPr="00890188">
        <w:rPr>
          <w:rFonts w:ascii="Arial" w:eastAsiaTheme="minorEastAsia" w:hAnsi="Arial" w:cs="Arial"/>
          <w:i/>
          <w:iCs/>
          <w:sz w:val="22"/>
          <w:szCs w:val="22"/>
        </w:rPr>
        <w:t>Gemmobacter</w:t>
      </w:r>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3</w:t>
      </w:r>
      <w:r w:rsidRPr="00890188">
        <w:rPr>
          <w:rFonts w:ascii="Arial" w:eastAsiaTheme="minorEastAsia" w:hAnsi="Arial" w:cs="Arial"/>
          <w:sz w:val="22"/>
          <w:szCs w:val="22"/>
        </w:rPr>
        <w:t xml:space="preserve">). Previous work has found that </w:t>
      </w:r>
      <w:r w:rsidRPr="00890188">
        <w:rPr>
          <w:rFonts w:ascii="Arial" w:eastAsiaTheme="minorEastAsia" w:hAnsi="Arial" w:cs="Arial"/>
          <w:i/>
          <w:iCs/>
          <w:sz w:val="22"/>
          <w:szCs w:val="22"/>
        </w:rPr>
        <w:t>Gemmobacter</w:t>
      </w:r>
      <w:r w:rsidRPr="00890188">
        <w:rPr>
          <w:rFonts w:ascii="Arial" w:eastAsiaTheme="minorEastAsia" w:hAnsi="Arial" w:cs="Arial"/>
          <w:sz w:val="22"/>
          <w:szCs w:val="22"/>
        </w:rPr>
        <w:t xml:space="preserve">  has a positive association with parasite exposure in infected zebrafish</w:t>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btqg6499","properties":{"formattedCitation":"[22, 23]","plainCitation":"[22, 23]","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id":6257,"uris":["http://zotero.org/users/5603014/items/NN4DE38Z"],"itemData":{"id":6257,"type":"article","abstract":"Understanding how microbes interact with each other is key to revealing the underlying role that microorganisms play in the host or environment and to identifying microorganisms as an agent that can potentially alter the host or environment. For example, understanding how the microbial interactions associate with parasitic infection can help resolve potential drug or diagnostic test for parasitic infection. To unravel the microbial interactions, existing tools often rely on graphical models to infer the conditional dependence of microbial abundances to represent their interactions. However, current methods do not simultaneously account for the discreteness, compositionality, and heterogeneity inherent to microbiome data. Thus, we build a new approach called \"compositional graphical lasso\" upon existing tools by incorporating the above characteristics into the graphical model explicitly. We illustrate the advantage of compositional graphical lasso over current methods under a variety of simulation scenarios and on a benchmark study, the Tara Oceans Project. Moreover, we present our results from the analysis of a dataset from the Zebrafish Parasite Infection Study. Our approach identifies changes in interaction degree between infected and uninfected individuals for three taxa, Photobacterium, Gemmobacter, and Paucibacter, which are inversely predicted by other methods. Further investigation of these method-specific taxa interaction changes reveals their biological plausibility. In particular, we speculate on the potential pathobiotic roles of Photobacterium and Gemmobacter in the zebrafish gut, and the potential probiotic role of Paucibacter. Collectively, our analyses demonstrate that compositional graphical lasso provides a powerful means of accurately resolving interactions between microbiota and can thus drive novel biological discovery.","DOI":"10.48550/arXiv.2207.00984","note":"arXiv:2207.00984 [stat]","number":"arXiv:2207.00984","publisher":"arXiv","source":"arXiv.org","title":"Compositional Graphical Lasso Resolves the Impact of Parasitic Infection on Gut Microbial Interaction Networks in a Zebrafish Model","URL":"http://arxiv.org/abs/2207.00984","author":[{"family":"Tian","given":"Chuan"},{"family":"Jiang","given":"Duo"},{"family":"Hammer","given":"Austin"},{"family":"Sharpton","given":"Thomas"},{"family":"Jiang","given":"Yuan"}],"accessed":{"date-parts":[["2022",11,3]]},"issued":{"date-parts":[["2022",7,3]]},"citation-key":"tian2022"}}],"schema":"https://github.com/citation-style-language/schema/raw/master/csl-citation.json"} </w:instrText>
      </w:r>
      <w:r w:rsidR="190B05CD" w:rsidRPr="00890188">
        <w:rPr>
          <w:rFonts w:ascii="Arial" w:eastAsiaTheme="minorEastAsia" w:hAnsi="Arial" w:cs="Arial"/>
          <w:sz w:val="22"/>
          <w:szCs w:val="22"/>
        </w:rPr>
        <w:fldChar w:fldCharType="separate"/>
      </w:r>
      <w:r w:rsidR="006258E4">
        <w:rPr>
          <w:rFonts w:ascii="Arial" w:hAnsi="Arial" w:cs="Arial"/>
          <w:sz w:val="22"/>
          <w:szCs w:val="22"/>
        </w:rPr>
        <w:t>[22, 23]</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he ZIRC-diet fed fish were uniquely enriched for </w:t>
      </w:r>
      <w:r w:rsidRPr="00890188">
        <w:rPr>
          <w:rFonts w:ascii="Arial" w:eastAsiaTheme="minorEastAsia" w:hAnsi="Arial" w:cs="Arial"/>
          <w:i/>
          <w:iCs/>
          <w:sz w:val="22"/>
          <w:szCs w:val="22"/>
        </w:rPr>
        <w:t>Pseudomonas</w:t>
      </w:r>
      <w:r w:rsidRPr="00890188">
        <w:rPr>
          <w:rFonts w:ascii="Arial" w:eastAsiaTheme="minorEastAsia" w:hAnsi="Arial" w:cs="Arial"/>
          <w:sz w:val="22"/>
          <w:szCs w:val="22"/>
        </w:rPr>
        <w:t xml:space="preserve"> and </w:t>
      </w:r>
      <w:r w:rsidRPr="00890188">
        <w:rPr>
          <w:rFonts w:ascii="Arial" w:eastAsiaTheme="minorEastAsia" w:hAnsi="Arial" w:cs="Arial"/>
          <w:i/>
          <w:iCs/>
          <w:sz w:val="22"/>
          <w:szCs w:val="22"/>
        </w:rPr>
        <w:t>Haliscomenobacter</w:t>
      </w:r>
      <w:r w:rsidRPr="00890188">
        <w:rPr>
          <w:rFonts w:ascii="Arial" w:eastAsiaTheme="minorEastAsia" w:hAnsi="Arial" w:cs="Arial"/>
          <w:sz w:val="22"/>
          <w:szCs w:val="22"/>
        </w:rPr>
        <w:t xml:space="preserve"> (Table S2.</w:t>
      </w:r>
      <w:r w:rsidR="00D47AAE" w:rsidRPr="00890188">
        <w:rPr>
          <w:rFonts w:ascii="Arial" w:eastAsiaTheme="minorEastAsia" w:hAnsi="Arial" w:cs="Arial"/>
          <w:sz w:val="22"/>
          <w:szCs w:val="22"/>
        </w:rPr>
        <w:t>5.4</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Pseudomonas</w:t>
      </w:r>
      <w:r w:rsidRPr="00890188">
        <w:rPr>
          <w:rFonts w:ascii="Arial" w:eastAsiaTheme="minorEastAsia" w:hAnsi="Arial" w:cs="Arial"/>
          <w:sz w:val="22"/>
          <w:szCs w:val="22"/>
        </w:rPr>
        <w:t xml:space="preserve"> is a common member of the gut microbiome and associated with fatty acid metabolism in zebrafish</w:t>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QS9RqWGU","properties":{"formattedCitation":"[21]","plainCitation":"[21]","noteIndex":0},"citationItems":[{"id":6097,"uris":["http://zotero.org/users/5603014/items/TAI24MQE"],"itemData":{"id":6097,"type":"article-journal","abstract":"Regulation of intestinal dietary fat absorption is critical to maintaining energy balance. While intestinal microbiota clearly impact the host’s energy balance, their role in intestinal absorption and extraintestinal metabolism of dietary fat is less clear. Using in vivo imaging of fluorescent fatty acid (FA) analogs delivered to gnotobiotic zebrafish hosts, we reveal that microbiota stimulate FA uptake and lipid droplet (LD) formation in the intestinal epithelium and liver. Microbiota increase epithelial LD number in a diet-dependent manner. The presence of food led to the intestinal enrichment of bacteria from the phylum Firmicutes. Diet-enriched Firmicutes and their products were sufficient to increase epithelial LD number, whereas LD size was increased by other bacterial types. Thus, different members of the intestinal microbiota promote FA absorption via distinct mechanisms. Diet-induced alterations in microbiota composition might influence fat absorption, providing mechanistic insight into how microbiota-diet interactions regulate host energy balance.","container-title":"Cell Host &amp; Microbe","DOI":"10.1016/j.chom.2012.08.003","ISSN":"1931-3128","issue":"3","journalAbbreviation":"Cell Host &amp; Microbe","language":"en","page":"277-288","source":"ScienceDirect","title":"Microbiota Regulate Intestinal Absorption and Metabolism of Fatty Acids in the Zebrafish","volume":"12","author":[{"family":"Semova","given":"Ivana"},{"family":"Carten","given":"Juliana D."},{"family":"Stombaugh","given":"Jesse"},{"family":"Mackey","given":"Lantz C."},{"family":"Knight","given":"Rob"},{"family":"Farber","given":"Steven A."},{"family":"Rawls","given":"John F."}],"issued":{"date-parts":[["2012",9,13]]},"citation-key":"semova2012"}}],"schema":"https://github.com/citation-style-language/schema/raw/master/csl-citation.json"} </w:instrText>
      </w:r>
      <w:r w:rsidR="190B05CD" w:rsidRPr="00890188">
        <w:rPr>
          <w:rFonts w:ascii="Arial" w:eastAsiaTheme="minorEastAsia" w:hAnsi="Arial" w:cs="Arial"/>
          <w:sz w:val="22"/>
          <w:szCs w:val="22"/>
        </w:rPr>
        <w:fldChar w:fldCharType="separate"/>
      </w:r>
      <w:r w:rsidR="006258E4">
        <w:rPr>
          <w:rFonts w:ascii="Arial" w:hAnsi="Arial" w:cs="Arial"/>
          <w:sz w:val="22"/>
          <w:szCs w:val="22"/>
        </w:rPr>
        <w:t>[21]</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Less is known about the </w:t>
      </w:r>
      <w:r w:rsidRPr="00890188">
        <w:rPr>
          <w:rFonts w:ascii="Arial" w:eastAsiaTheme="minorEastAsia" w:hAnsi="Arial" w:cs="Arial"/>
          <w:i/>
          <w:iCs/>
          <w:sz w:val="22"/>
          <w:szCs w:val="22"/>
        </w:rPr>
        <w:t>Haliscomenobacter</w:t>
      </w:r>
      <w:r w:rsidRPr="00890188">
        <w:rPr>
          <w:rFonts w:ascii="Arial" w:eastAsiaTheme="minorEastAsia" w:hAnsi="Arial" w:cs="Arial"/>
          <w:sz w:val="22"/>
          <w:szCs w:val="22"/>
        </w:rPr>
        <w:t xml:space="preserve"> genus, but an analysis of its genome revealed it is an aerobic </w:t>
      </w:r>
      <w:r w:rsidRPr="00890188">
        <w:rPr>
          <w:rFonts w:ascii="Arial" w:eastAsiaTheme="minorEastAsia" w:hAnsi="Arial" w:cs="Arial"/>
          <w:sz w:val="22"/>
          <w:szCs w:val="22"/>
        </w:rPr>
        <w:lastRenderedPageBreak/>
        <w:t xml:space="preserve">chemoorganotroph found in aquatic systems </w:t>
      </w:r>
      <w:r w:rsidR="190B05CD"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VzyTuSau","properties":{"formattedCitation":"[24]","plainCitation":"[24]","noteIndex":0},"citationItems":[{"id":6260,"uris":["http://zotero.org/users/5603014/items/ZBGUUSHX"],"itemData":{"id":6260,"type":"article-journal","abstract":"Haliscomenobacter hydrossis van Veen et al. 1973 is the type species of the genus Haliscomenobacter, which belongs to order \"Sphingobacteriales\". The species is of interest because of its isolated phylogenetic location in the tree of life, especially the so far genomically uncharted part of it, and because the organism grows in a thin, hardly visible hyaline sheath. Members of the species were isolated from fresh water of lakes and from ditch water. The genome of H. hydrossis is the first completed genome sequence reported from a member of the family \"Saprospiraceae\". The 8,771,651 bp long genome with its three plasmids of 92 kbp, 144 kbp and 164 kbp length contains 6,848 protein-coding and 60 RNA genes, and is a part of the  Genomic  Encyclopedia of  Bacteria and  Archaea  project.","container-title":"Standards in Genomic Sciences","DOI":"10.4056/sigs.1964579","ISSN":"1944-3277","issue":"3","language":"En","license":"2011 Daligault et al.","note":"number: 3\npublisher: Michigan State University","page":"352","source":"standardsingenomics.org","title":"Complete genome sequence of Haliscomenobacter hydrossis type strain (OT)","volume":"4","author":[{"family":"Daligault","given":"Hajnalka"},{"family":"Lapidus","given":"Alla"},{"family":"Zeytun","given":"Ahmet"},{"family":"Nolan","given":"Matt"},{"family":"Lucas","given":"Susan"},{"family":"Rio","given":"Tijana Glavina Del"},{"family":"Tice","given":"Hope"},{"family":"Cheng","given":"Jan-Fang"},{"family":"Tapia","given":"Roxanne"},{"family":"Han","given":"Cliff"},{"family":"Goodwin","given":"Lynne"},{"family":"Pitluck","given":"Sam"},{"family":"Liolios","given":"Konstantinos"},{"family":"Pagani","given":"Ioanna"},{"family":"Ivanova","given":"Natalia"},{"family":"Huntemann","given":"Marcel"},{"family":"Mavromatis","given":"Konstantinos"},{"family":"Mikhailova","given":"Natalia"},{"family":"Pati","given":"Amrita"},{"family":"Chen","given":"Amy"},{"family":"Palaniappan","given":"Krishna"},{"family":"Land","given":"Miriam"},{"family":"Hauser","given":"Loren"},{"family":"Brambilla","given":"Evelyne-Marie"},{"family":"Rohde","given":"Manfred"},{"family":"Verbarg","given":"Susanne"},{"family":"Göker","given":"Markus"},{"family":"Bristow","given":"James"},{"family":"Eisen","given":"Jonathan A."},{"family":"Markowitz","given":"Victor"},{"family":"Hugenholtz","given":"Philip"},{"family":"Kyrpides","given":"Nikos C."},{"family":"Klenk","given":"Hans-Peter"},{"family":"Woyke","given":"Tanja"}],"issued":{"date-parts":[["2011",7,1]]},"citation-key":"daligault2011"}}],"schema":"https://github.com/citation-style-language/schema/raw/master/csl-citation.json"} </w:instrText>
      </w:r>
      <w:r w:rsidR="190B05CD" w:rsidRPr="00890188">
        <w:rPr>
          <w:rFonts w:ascii="Arial" w:eastAsiaTheme="minorEastAsia" w:hAnsi="Arial" w:cs="Arial"/>
          <w:sz w:val="22"/>
          <w:szCs w:val="22"/>
        </w:rPr>
        <w:fldChar w:fldCharType="separate"/>
      </w:r>
      <w:r w:rsidR="006258E4">
        <w:rPr>
          <w:rFonts w:ascii="Arial" w:hAnsi="Arial" w:cs="Arial"/>
          <w:sz w:val="22"/>
          <w:szCs w:val="22"/>
        </w:rPr>
        <w:t>[24]</w:t>
      </w:r>
      <w:r w:rsidR="190B05CD" w:rsidRPr="00890188">
        <w:rPr>
          <w:rFonts w:ascii="Arial" w:eastAsiaTheme="minorEastAsia" w:hAnsi="Arial" w:cs="Arial"/>
          <w:sz w:val="22"/>
          <w:szCs w:val="22"/>
        </w:rPr>
        <w:fldChar w:fldCharType="end"/>
      </w:r>
      <w:r w:rsidRPr="00890188">
        <w:rPr>
          <w:rFonts w:ascii="Arial" w:eastAsiaTheme="minorEastAsia" w:hAnsi="Arial" w:cs="Arial"/>
          <w:sz w:val="22"/>
          <w:szCs w:val="22"/>
        </w:rPr>
        <w:t xml:space="preserve">. Together, these results indicate that </w:t>
      </w:r>
      <w:proofErr w:type="gramStart"/>
      <w:r w:rsidRPr="00890188">
        <w:rPr>
          <w:rFonts w:ascii="Arial" w:eastAsiaTheme="minorEastAsia" w:hAnsi="Arial" w:cs="Arial"/>
          <w:sz w:val="22"/>
          <w:szCs w:val="22"/>
        </w:rPr>
        <w:t>particular members</w:t>
      </w:r>
      <w:proofErr w:type="gramEnd"/>
      <w:r w:rsidRPr="00890188">
        <w:rPr>
          <w:rFonts w:ascii="Arial" w:eastAsiaTheme="minorEastAsia" w:hAnsi="Arial" w:cs="Arial"/>
          <w:sz w:val="22"/>
          <w:szCs w:val="22"/>
        </w:rPr>
        <w:t xml:space="preserve"> of the gut microbiome associate with diet and zebrafish development. </w:t>
      </w:r>
    </w:p>
    <w:p w14:paraId="18763BDD" w14:textId="77777777" w:rsidR="00BA3A05" w:rsidRPr="00890188" w:rsidRDefault="00BA3A05" w:rsidP="00FB7810">
      <w:pPr>
        <w:spacing w:line="480" w:lineRule="auto"/>
        <w:rPr>
          <w:rFonts w:ascii="Arial" w:hAnsi="Arial" w:cs="Arial"/>
          <w:sz w:val="22"/>
          <w:szCs w:val="22"/>
        </w:rPr>
        <w:pPrChange w:id="45" w:author="Sieler Jr, Michael James" w:date="2023-01-29T12:53:00Z">
          <w:pPr>
            <w:spacing w:line="360" w:lineRule="auto"/>
          </w:pPr>
        </w:pPrChange>
      </w:pPr>
    </w:p>
    <w:p w14:paraId="52C3B57D" w14:textId="1B342EB5" w:rsidR="00940DFC" w:rsidRPr="00890188" w:rsidRDefault="6F37E644" w:rsidP="00FB7810">
      <w:pPr>
        <w:spacing w:line="480" w:lineRule="auto"/>
        <w:rPr>
          <w:rFonts w:ascii="Arial" w:eastAsia="Calibri" w:hAnsi="Arial" w:cs="Arial"/>
          <w:sz w:val="22"/>
          <w:szCs w:val="22"/>
        </w:rPr>
        <w:sectPr w:rsidR="00940DFC" w:rsidRPr="00890188" w:rsidSect="00061986">
          <w:pgSz w:w="12240" w:h="15840"/>
          <w:pgMar w:top="720" w:right="720" w:bottom="720" w:left="720" w:header="720" w:footer="720" w:gutter="0"/>
          <w:lnNumType w:countBy="1" w:restart="continuous"/>
          <w:cols w:space="720"/>
          <w:docGrid w:linePitch="360"/>
        </w:sectPr>
        <w:pPrChange w:id="46" w:author="Sieler Jr, Michael James" w:date="2023-01-29T12:53:00Z">
          <w:pPr>
            <w:spacing w:line="360" w:lineRule="auto"/>
          </w:pPr>
        </w:pPrChange>
      </w:pPr>
      <w:r w:rsidRPr="00890188">
        <w:rPr>
          <w:rFonts w:ascii="Arial" w:hAnsi="Arial" w:cs="Arial"/>
          <w:color w:val="000000" w:themeColor="text1"/>
          <w:sz w:val="22"/>
          <w:szCs w:val="22"/>
        </w:rPr>
        <w:t xml:space="preserve">To determine if </w:t>
      </w:r>
      <w:r w:rsidR="00897FD8" w:rsidRPr="00890188">
        <w:rPr>
          <w:rFonts w:ascii="Arial" w:hAnsi="Arial" w:cs="Arial"/>
          <w:color w:val="000000" w:themeColor="text1"/>
          <w:sz w:val="22"/>
          <w:szCs w:val="22"/>
        </w:rPr>
        <w:t xml:space="preserve">fish size </w:t>
      </w:r>
      <w:r w:rsidRPr="00890188">
        <w:rPr>
          <w:rFonts w:ascii="Arial" w:hAnsi="Arial" w:cs="Arial"/>
          <w:color w:val="000000" w:themeColor="text1"/>
          <w:sz w:val="22"/>
          <w:szCs w:val="22"/>
        </w:rPr>
        <w:t>associated with diet across zebrafish development, we used Wilcoxon Signed-Ranks Tests to identify parameters that best explained the variation in body condition score</w:t>
      </w:r>
      <w:r w:rsidR="005F6757" w:rsidRPr="00890188">
        <w:rPr>
          <w:rFonts w:ascii="Arial" w:hAnsi="Arial" w:cs="Arial"/>
          <w:color w:val="000000" w:themeColor="text1"/>
          <w:sz w:val="22"/>
          <w:szCs w:val="22"/>
        </w:rPr>
        <w:t xml:space="preserve"> (BCS) </w:t>
      </w:r>
      <w:r w:rsidRPr="00890188">
        <w:rPr>
          <w:rFonts w:ascii="Arial" w:hAnsi="Arial" w:cs="Arial"/>
          <w:color w:val="000000" w:themeColor="text1"/>
          <w:sz w:val="22"/>
          <w:szCs w:val="22"/>
        </w:rPr>
        <w:t xml:space="preserve">between 4- and 7-mpf fish. At 7mpf, the </w:t>
      </w:r>
      <w:r w:rsidR="00C15BE0" w:rsidRPr="00890188">
        <w:rPr>
          <w:rFonts w:ascii="Arial" w:hAnsi="Arial" w:cs="Arial"/>
          <w:color w:val="000000" w:themeColor="text1"/>
          <w:sz w:val="22"/>
          <w:szCs w:val="22"/>
        </w:rPr>
        <w:t>BCS</w:t>
      </w:r>
      <w:r w:rsidR="005F6757" w:rsidRPr="00890188">
        <w:rPr>
          <w:rFonts w:ascii="Arial" w:hAnsi="Arial" w:cs="Arial"/>
          <w:color w:val="000000" w:themeColor="text1"/>
          <w:sz w:val="22"/>
          <w:szCs w:val="22"/>
        </w:rPr>
        <w:t xml:space="preserve"> </w:t>
      </w:r>
      <w:r w:rsidRPr="00890188">
        <w:rPr>
          <w:rFonts w:ascii="Arial" w:hAnsi="Arial" w:cs="Arial"/>
          <w:color w:val="000000" w:themeColor="text1"/>
          <w:sz w:val="22"/>
          <w:szCs w:val="22"/>
        </w:rPr>
        <w:t xml:space="preserve">significantly differed between fish fed different diets. However, we did not find that </w:t>
      </w:r>
      <w:r w:rsidR="00C15BE0" w:rsidRPr="00890188">
        <w:rPr>
          <w:rFonts w:ascii="Arial" w:hAnsi="Arial" w:cs="Arial"/>
          <w:color w:val="000000" w:themeColor="text1"/>
          <w:sz w:val="22"/>
          <w:szCs w:val="22"/>
        </w:rPr>
        <w:t xml:space="preserve">BCS </w:t>
      </w:r>
      <w:r w:rsidRPr="00890188">
        <w:rPr>
          <w:rFonts w:ascii="Arial" w:hAnsi="Arial" w:cs="Arial"/>
          <w:color w:val="000000" w:themeColor="text1"/>
          <w:sz w:val="22"/>
          <w:szCs w:val="22"/>
        </w:rPr>
        <w:t>of fish were impacted by time</w:t>
      </w:r>
      <w:r w:rsidRPr="00890188">
        <w:rPr>
          <w:rFonts w:ascii="Arial" w:hAnsi="Arial" w:cs="Arial"/>
          <w:sz w:val="22"/>
          <w:szCs w:val="22"/>
        </w:rPr>
        <w:t xml:space="preserve"> (</w:t>
      </w:r>
      <w:r w:rsidRPr="00890188">
        <w:rPr>
          <w:rFonts w:ascii="Arial" w:eastAsia="Calibri" w:hAnsi="Arial" w:cs="Arial"/>
          <w:sz w:val="22"/>
          <w:szCs w:val="22"/>
        </w:rPr>
        <w:t xml:space="preserve">P &gt; 0.05; Fig 2E, </w:t>
      </w:r>
      <w:r w:rsidRPr="00890188">
        <w:rPr>
          <w:rFonts w:ascii="Arial" w:hAnsi="Arial" w:cs="Arial"/>
          <w:sz w:val="22"/>
          <w:szCs w:val="22"/>
        </w:rPr>
        <w:t xml:space="preserve">Table S2.1.1). These results indicate that while fish differ in </w:t>
      </w:r>
      <w:r w:rsidR="00C15BE0" w:rsidRPr="00890188">
        <w:rPr>
          <w:rFonts w:ascii="Arial" w:hAnsi="Arial" w:cs="Arial"/>
          <w:color w:val="000000" w:themeColor="text1"/>
          <w:sz w:val="22"/>
          <w:szCs w:val="22"/>
        </w:rPr>
        <w:t xml:space="preserve">BCS </w:t>
      </w:r>
      <w:r w:rsidRPr="00890188">
        <w:rPr>
          <w:rFonts w:ascii="Arial" w:hAnsi="Arial" w:cs="Arial"/>
          <w:sz w:val="22"/>
          <w:szCs w:val="22"/>
        </w:rPr>
        <w:t xml:space="preserve">between diets at 7 </w:t>
      </w:r>
      <w:r w:rsidR="008C692A" w:rsidRPr="00890188">
        <w:rPr>
          <w:rFonts w:ascii="Arial" w:hAnsi="Arial" w:cs="Arial"/>
          <w:sz w:val="22"/>
          <w:szCs w:val="22"/>
        </w:rPr>
        <w:t>mpf</w:t>
      </w:r>
      <w:r w:rsidRPr="00890188">
        <w:rPr>
          <w:rFonts w:ascii="Arial" w:hAnsi="Arial" w:cs="Arial"/>
          <w:sz w:val="22"/>
          <w:szCs w:val="22"/>
        </w:rPr>
        <w:t xml:space="preserve">, their weight and length grow proportionally at a similar rate from 4 to 7 </w:t>
      </w:r>
      <w:r w:rsidR="008C692A" w:rsidRPr="00890188">
        <w:rPr>
          <w:rFonts w:ascii="Arial" w:hAnsi="Arial" w:cs="Arial"/>
          <w:sz w:val="22"/>
          <w:szCs w:val="22"/>
        </w:rPr>
        <w:t>mpf</w:t>
      </w:r>
      <w:r w:rsidRPr="00890188">
        <w:rPr>
          <w:rFonts w:ascii="Arial" w:hAnsi="Arial" w:cs="Arial"/>
          <w:sz w:val="22"/>
          <w:szCs w:val="22"/>
        </w:rPr>
        <w:t xml:space="preserve">. Interestingly, we observed a significant negative association of </w:t>
      </w:r>
      <w:r w:rsidR="00C15BE0" w:rsidRPr="00890188">
        <w:rPr>
          <w:rFonts w:ascii="Arial" w:hAnsi="Arial" w:cs="Arial"/>
          <w:color w:val="000000" w:themeColor="text1"/>
          <w:sz w:val="22"/>
          <w:szCs w:val="22"/>
        </w:rPr>
        <w:t xml:space="preserve">BCS </w:t>
      </w:r>
      <w:r w:rsidRPr="00890188">
        <w:rPr>
          <w:rFonts w:ascii="Arial" w:hAnsi="Arial" w:cs="Arial"/>
          <w:sz w:val="22"/>
          <w:szCs w:val="22"/>
        </w:rPr>
        <w:t xml:space="preserve">and microbial gut diversity uniquely in fish fed the ZIRC diet as measured by Shannon Entropy and Simpson’s Index (P &lt; 0.05; </w:t>
      </w:r>
      <w:r w:rsidRPr="00890188">
        <w:rPr>
          <w:rFonts w:ascii="Arial" w:eastAsia="Calibri" w:hAnsi="Arial" w:cs="Arial"/>
          <w:sz w:val="22"/>
          <w:szCs w:val="22"/>
        </w:rPr>
        <w:t xml:space="preserve">Fig 2F, </w:t>
      </w:r>
      <w:r w:rsidRPr="00890188">
        <w:rPr>
          <w:rFonts w:ascii="Arial" w:hAnsi="Arial" w:cs="Arial"/>
          <w:sz w:val="22"/>
          <w:szCs w:val="22"/>
        </w:rPr>
        <w:t>Table S2.</w:t>
      </w:r>
      <w:r w:rsidR="00B62A4B" w:rsidRPr="00890188">
        <w:rPr>
          <w:rFonts w:ascii="Arial" w:hAnsi="Arial" w:cs="Arial"/>
          <w:sz w:val="22"/>
          <w:szCs w:val="22"/>
        </w:rPr>
        <w:t>1.2.1</w:t>
      </w:r>
      <w:r w:rsidRPr="00890188">
        <w:rPr>
          <w:rFonts w:ascii="Arial" w:hAnsi="Arial" w:cs="Arial"/>
          <w:sz w:val="22"/>
          <w:szCs w:val="22"/>
        </w:rPr>
        <w:t xml:space="preserve">). This result indicates that fish gut microbiomes with higher body masses are lower in diversity compared to fish with lower body mass. For Canberra and </w:t>
      </w:r>
      <w:r w:rsidR="00753242">
        <w:rPr>
          <w:rFonts w:ascii="Arial" w:hAnsi="Arial" w:cs="Arial"/>
          <w:sz w:val="22"/>
          <w:szCs w:val="22"/>
        </w:rPr>
        <w:t>Sørensen</w:t>
      </w:r>
      <w:r w:rsidRPr="00890188">
        <w:rPr>
          <w:rFonts w:ascii="Arial" w:hAnsi="Arial" w:cs="Arial"/>
          <w:sz w:val="22"/>
          <w:szCs w:val="22"/>
        </w:rPr>
        <w:t xml:space="preserve"> beta-diversity metrics, there were significant main effects of body condition score, and significant interaction effects between </w:t>
      </w:r>
      <w:r w:rsidR="00C15BE0" w:rsidRPr="00890188">
        <w:rPr>
          <w:rFonts w:ascii="Arial" w:hAnsi="Arial" w:cs="Arial"/>
          <w:color w:val="000000" w:themeColor="text1"/>
          <w:sz w:val="22"/>
          <w:szCs w:val="22"/>
        </w:rPr>
        <w:t xml:space="preserve">BCS </w:t>
      </w:r>
      <w:r w:rsidRPr="00890188">
        <w:rPr>
          <w:rFonts w:ascii="Arial" w:hAnsi="Arial" w:cs="Arial"/>
          <w:sz w:val="22"/>
          <w:szCs w:val="22"/>
        </w:rPr>
        <w:t>and diet (P &lt; 0.05; Table S2.</w:t>
      </w:r>
      <w:r w:rsidR="00B62A4B" w:rsidRPr="00890188">
        <w:rPr>
          <w:rFonts w:ascii="Arial" w:hAnsi="Arial" w:cs="Arial"/>
          <w:sz w:val="22"/>
          <w:szCs w:val="22"/>
        </w:rPr>
        <w:t>1.2.2</w:t>
      </w:r>
      <w:r w:rsidRPr="00890188">
        <w:rPr>
          <w:rFonts w:ascii="Arial" w:hAnsi="Arial" w:cs="Arial"/>
          <w:sz w:val="22"/>
          <w:szCs w:val="22"/>
        </w:rPr>
        <w:t>). However, the model coefficient for the effect of body condition score and its interaction with diet is far smaller than the coefficient for the effect of diet (Table S2.</w:t>
      </w:r>
      <w:r w:rsidR="00D572F5" w:rsidRPr="00890188">
        <w:rPr>
          <w:rFonts w:ascii="Arial" w:hAnsi="Arial" w:cs="Arial"/>
          <w:sz w:val="22"/>
          <w:szCs w:val="22"/>
        </w:rPr>
        <w:t>1.2.2</w:t>
      </w:r>
      <w:r w:rsidRPr="00890188">
        <w:rPr>
          <w:rFonts w:ascii="Arial" w:hAnsi="Arial" w:cs="Arial"/>
          <w:sz w:val="22"/>
          <w:szCs w:val="22"/>
        </w:rPr>
        <w:t xml:space="preserve">). We did not find a significant association between </w:t>
      </w:r>
      <w:r w:rsidR="00C15BE0" w:rsidRPr="00890188">
        <w:rPr>
          <w:rFonts w:ascii="Arial" w:hAnsi="Arial" w:cs="Arial"/>
          <w:color w:val="000000" w:themeColor="text1"/>
          <w:sz w:val="22"/>
          <w:szCs w:val="22"/>
        </w:rPr>
        <w:t xml:space="preserve">BCS </w:t>
      </w:r>
      <w:r w:rsidRPr="00890188">
        <w:rPr>
          <w:rFonts w:ascii="Arial" w:hAnsi="Arial" w:cs="Arial"/>
          <w:sz w:val="22"/>
          <w:szCs w:val="22"/>
        </w:rPr>
        <w:t>and specific taxon abundance (Table S2.</w:t>
      </w:r>
      <w:r w:rsidR="00D572F5" w:rsidRPr="00890188">
        <w:rPr>
          <w:rFonts w:ascii="Arial" w:hAnsi="Arial" w:cs="Arial"/>
          <w:sz w:val="22"/>
          <w:szCs w:val="22"/>
        </w:rPr>
        <w:t>1.2.2</w:t>
      </w:r>
      <w:r w:rsidRPr="00890188">
        <w:rPr>
          <w:rFonts w:ascii="Arial" w:hAnsi="Arial" w:cs="Arial"/>
          <w:sz w:val="22"/>
          <w:szCs w:val="22"/>
        </w:rPr>
        <w:t xml:space="preserve">). Collectively, these results indicate that while the gut microbiome’s composition associates with </w:t>
      </w:r>
      <w:r w:rsidR="00C15BE0" w:rsidRPr="00890188">
        <w:rPr>
          <w:rFonts w:ascii="Arial" w:hAnsi="Arial" w:cs="Arial"/>
          <w:color w:val="000000" w:themeColor="text1"/>
          <w:sz w:val="22"/>
          <w:szCs w:val="22"/>
        </w:rPr>
        <w:t>BCS</w:t>
      </w:r>
      <w:r w:rsidRPr="00890188">
        <w:rPr>
          <w:rFonts w:ascii="Arial" w:hAnsi="Arial" w:cs="Arial"/>
          <w:sz w:val="22"/>
          <w:szCs w:val="22"/>
        </w:rPr>
        <w:t>, the effect of diet on the gut microbiome is much stronger</w:t>
      </w:r>
      <w:r w:rsidR="00C15BE0" w:rsidRPr="00890188">
        <w:rPr>
          <w:rFonts w:ascii="Arial" w:hAnsi="Arial" w:cs="Arial"/>
          <w:sz w:val="22"/>
          <w:szCs w:val="22"/>
        </w:rPr>
        <w:t>.</w:t>
      </w:r>
    </w:p>
    <w:p w14:paraId="1D7A8409" w14:textId="3BD074DE" w:rsidR="00D82F3A" w:rsidRPr="00890188" w:rsidRDefault="00675FA2" w:rsidP="00FB7810">
      <w:pPr>
        <w:spacing w:line="480" w:lineRule="auto"/>
        <w:rPr>
          <w:rFonts w:ascii="Arial" w:eastAsia="Calibri" w:hAnsi="Arial" w:cs="Arial"/>
          <w:b/>
          <w:bCs/>
          <w:color w:val="000000" w:themeColor="text1"/>
          <w:sz w:val="22"/>
          <w:szCs w:val="22"/>
        </w:rPr>
        <w:pPrChange w:id="47" w:author="Sieler Jr, Michael James" w:date="2023-01-29T12:53:00Z">
          <w:pPr>
            <w:spacing w:line="360" w:lineRule="auto"/>
          </w:pPr>
        </w:pPrChange>
      </w:pPr>
      <w:r w:rsidRPr="00890188">
        <w:rPr>
          <w:rFonts w:ascii="Arial" w:eastAsia="Calibri" w:hAnsi="Arial" w:cs="Arial"/>
          <w:b/>
          <w:bCs/>
          <w:color w:val="000000" w:themeColor="text1"/>
          <w:sz w:val="22"/>
          <w:szCs w:val="22"/>
        </w:rPr>
        <w:lastRenderedPageBreak/>
        <w:t>3</w:t>
      </w:r>
      <w:r w:rsidR="00F01CA1" w:rsidRPr="00890188">
        <w:rPr>
          <w:rFonts w:ascii="Arial" w:eastAsia="Calibri" w:hAnsi="Arial" w:cs="Arial"/>
          <w:b/>
          <w:bCs/>
          <w:color w:val="000000" w:themeColor="text1"/>
          <w:sz w:val="22"/>
          <w:szCs w:val="22"/>
        </w:rPr>
        <w:t xml:space="preserve">. </w:t>
      </w:r>
      <w:r w:rsidR="00641679" w:rsidRPr="00890188">
        <w:rPr>
          <w:rFonts w:ascii="Arial" w:eastAsia="Calibri" w:hAnsi="Arial" w:cs="Arial"/>
          <w:b/>
          <w:bCs/>
          <w:color w:val="000000" w:themeColor="text1"/>
          <w:sz w:val="22"/>
          <w:szCs w:val="22"/>
        </w:rPr>
        <w:t>Diet influences gut microbiome’s sensitivity to pathogen exposure</w:t>
      </w:r>
    </w:p>
    <w:p w14:paraId="1AA00654" w14:textId="74E9F4EF" w:rsidR="00D82F3A" w:rsidRPr="00890188" w:rsidRDefault="00D82F3A" w:rsidP="00FB7810">
      <w:pPr>
        <w:spacing w:line="480" w:lineRule="auto"/>
        <w:rPr>
          <w:rFonts w:ascii="Arial" w:hAnsi="Arial" w:cs="Arial"/>
          <w:sz w:val="22"/>
          <w:szCs w:val="22"/>
        </w:rPr>
        <w:pPrChange w:id="48" w:author="Sieler Jr, Michael James" w:date="2023-01-29T12:53:00Z">
          <w:pPr>
            <w:spacing w:line="360" w:lineRule="auto"/>
          </w:pPr>
        </w:pPrChange>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600"/>
        <w:gridCol w:w="7190"/>
      </w:tblGrid>
      <w:tr w:rsidR="005661B9" w:rsidRPr="00890188" w14:paraId="30695640" w14:textId="054CFDFB" w:rsidTr="59506F59">
        <w:tc>
          <w:tcPr>
            <w:tcW w:w="2172" w:type="dxa"/>
          </w:tcPr>
          <w:p w14:paraId="2B976CD0" w14:textId="6B3630B1" w:rsidR="00DD037B" w:rsidRPr="00890188" w:rsidRDefault="00DD037B" w:rsidP="00FB7810">
            <w:pPr>
              <w:spacing w:line="480" w:lineRule="auto"/>
              <w:rPr>
                <w:rFonts w:ascii="Arial" w:hAnsi="Arial" w:cs="Arial"/>
                <w:sz w:val="22"/>
                <w:szCs w:val="22"/>
              </w:rPr>
              <w:pPrChange w:id="49" w:author="Sieler Jr, Michael James" w:date="2023-01-29T12:53:00Z">
                <w:pPr>
                  <w:spacing w:line="360" w:lineRule="auto"/>
                </w:pPr>
              </w:pPrChange>
            </w:pPr>
            <w:r w:rsidRPr="00890188">
              <w:rPr>
                <w:rFonts w:ascii="Arial" w:hAnsi="Arial" w:cs="Arial"/>
                <w:sz w:val="22"/>
                <w:szCs w:val="22"/>
              </w:rPr>
              <w:t>A</w:t>
            </w:r>
          </w:p>
          <w:p w14:paraId="20807ED1" w14:textId="4202307A" w:rsidR="00A169AB" w:rsidRPr="00890188" w:rsidRDefault="007E7BCF" w:rsidP="00FB7810">
            <w:pPr>
              <w:spacing w:line="480" w:lineRule="auto"/>
              <w:rPr>
                <w:rFonts w:ascii="Arial" w:hAnsi="Arial" w:cs="Arial"/>
                <w:sz w:val="22"/>
                <w:szCs w:val="22"/>
              </w:rPr>
              <w:pPrChange w:id="50" w:author="Sieler Jr, Michael James" w:date="2023-01-29T12:53:00Z">
                <w:pPr>
                  <w:spacing w:line="360" w:lineRule="auto"/>
                </w:pPr>
              </w:pPrChange>
            </w:pPr>
            <w:r w:rsidRPr="00890188">
              <w:rPr>
                <w:rFonts w:ascii="Arial" w:hAnsi="Arial" w:cs="Arial"/>
                <w:noProof/>
                <w:sz w:val="22"/>
                <w:szCs w:val="22"/>
              </w:rPr>
              <w:drawing>
                <wp:inline distT="0" distB="0" distL="0" distR="0" wp14:anchorId="7682D811" wp14:editId="0EEE4734">
                  <wp:extent cx="2148840" cy="2148840"/>
                  <wp:effectExtent l="0" t="0" r="0" b="0"/>
                  <wp:docPr id="65" name="Picture 6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5139B434" w14:textId="2DC2FD44" w:rsidR="00DD037B" w:rsidRPr="00890188" w:rsidRDefault="00DD037B" w:rsidP="00FB7810">
            <w:pPr>
              <w:spacing w:line="480" w:lineRule="auto"/>
              <w:rPr>
                <w:rFonts w:ascii="Arial" w:hAnsi="Arial" w:cs="Arial"/>
                <w:sz w:val="22"/>
                <w:szCs w:val="22"/>
              </w:rPr>
              <w:pPrChange w:id="51" w:author="Sieler Jr, Michael James" w:date="2023-01-29T12:53:00Z">
                <w:pPr>
                  <w:spacing w:line="360" w:lineRule="auto"/>
                </w:pPr>
              </w:pPrChange>
            </w:pPr>
            <w:r w:rsidRPr="00890188">
              <w:rPr>
                <w:rFonts w:ascii="Arial" w:hAnsi="Arial" w:cs="Arial"/>
                <w:sz w:val="22"/>
                <w:szCs w:val="22"/>
              </w:rPr>
              <w:t>B</w:t>
            </w:r>
          </w:p>
          <w:p w14:paraId="75B84532" w14:textId="64A87835" w:rsidR="00A169AB" w:rsidRPr="00890188" w:rsidRDefault="00E30D2D" w:rsidP="00FB7810">
            <w:pPr>
              <w:spacing w:line="480" w:lineRule="auto"/>
              <w:jc w:val="center"/>
              <w:rPr>
                <w:rFonts w:ascii="Arial" w:hAnsi="Arial" w:cs="Arial"/>
                <w:sz w:val="22"/>
                <w:szCs w:val="22"/>
              </w:rPr>
              <w:pPrChange w:id="52" w:author="Sieler Jr, Michael James" w:date="2023-01-29T12:53:00Z">
                <w:pPr>
                  <w:spacing w:line="360" w:lineRule="auto"/>
                  <w:jc w:val="center"/>
                </w:pPr>
              </w:pPrChange>
            </w:pPr>
            <w:r w:rsidRPr="00890188">
              <w:rPr>
                <w:rFonts w:ascii="Arial" w:hAnsi="Arial" w:cs="Arial"/>
                <w:noProof/>
                <w:sz w:val="22"/>
                <w:szCs w:val="22"/>
              </w:rPr>
              <w:drawing>
                <wp:inline distT="0" distB="0" distL="0" distR="0" wp14:anchorId="33BC2EB8" wp14:editId="3D27EBCB">
                  <wp:extent cx="4297680" cy="2246610"/>
                  <wp:effectExtent l="0" t="0" r="0" b="190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21" cstate="print">
                            <a:extLst>
                              <a:ext uri="{28A0092B-C50C-407E-A947-70E740481C1C}">
                                <a14:useLocalDpi xmlns:a14="http://schemas.microsoft.com/office/drawing/2010/main" val="0"/>
                              </a:ext>
                            </a:extLst>
                          </a:blip>
                          <a:srcRect b="5114"/>
                          <a:stretch/>
                        </pic:blipFill>
                        <pic:spPr bwMode="auto">
                          <a:xfrm>
                            <a:off x="0" y="0"/>
                            <a:ext cx="4297680" cy="2246610"/>
                          </a:xfrm>
                          <a:prstGeom prst="rect">
                            <a:avLst/>
                          </a:prstGeom>
                          <a:ln>
                            <a:noFill/>
                          </a:ln>
                          <a:extLst>
                            <a:ext uri="{53640926-AAD7-44D8-BBD7-CCE9431645EC}">
                              <a14:shadowObscured xmlns:a14="http://schemas.microsoft.com/office/drawing/2010/main"/>
                            </a:ext>
                          </a:extLst>
                        </pic:spPr>
                      </pic:pic>
                    </a:graphicData>
                  </a:graphic>
                </wp:inline>
              </w:drawing>
            </w:r>
          </w:p>
        </w:tc>
      </w:tr>
      <w:tr w:rsidR="005661B9" w:rsidRPr="00890188" w14:paraId="6195C852" w14:textId="39438627" w:rsidTr="59506F59">
        <w:tc>
          <w:tcPr>
            <w:tcW w:w="2172" w:type="dxa"/>
          </w:tcPr>
          <w:p w14:paraId="03D82D6E" w14:textId="1753903B" w:rsidR="005E6750" w:rsidRPr="00890188" w:rsidRDefault="005E6750" w:rsidP="00FB7810">
            <w:pPr>
              <w:spacing w:line="480" w:lineRule="auto"/>
              <w:rPr>
                <w:rFonts w:ascii="Arial" w:hAnsi="Arial" w:cs="Arial"/>
                <w:sz w:val="22"/>
                <w:szCs w:val="22"/>
              </w:rPr>
              <w:pPrChange w:id="53" w:author="Sieler Jr, Michael James" w:date="2023-01-29T12:53:00Z">
                <w:pPr>
                  <w:spacing w:line="360" w:lineRule="auto"/>
                </w:pPr>
              </w:pPrChange>
            </w:pPr>
            <w:r w:rsidRPr="00890188">
              <w:rPr>
                <w:rFonts w:ascii="Arial" w:hAnsi="Arial" w:cs="Arial"/>
                <w:sz w:val="22"/>
                <w:szCs w:val="22"/>
              </w:rPr>
              <w:t>C</w:t>
            </w:r>
          </w:p>
          <w:p w14:paraId="541EA0C7" w14:textId="061D1813" w:rsidR="005E6750" w:rsidRPr="00890188" w:rsidRDefault="00C51CFD" w:rsidP="00FB7810">
            <w:pPr>
              <w:spacing w:line="480" w:lineRule="auto"/>
              <w:rPr>
                <w:rFonts w:ascii="Arial" w:hAnsi="Arial" w:cs="Arial"/>
                <w:sz w:val="22"/>
                <w:szCs w:val="22"/>
              </w:rPr>
              <w:pPrChange w:id="54" w:author="Sieler Jr, Michael James" w:date="2023-01-29T12:53:00Z">
                <w:pPr>
                  <w:spacing w:line="360" w:lineRule="auto"/>
                </w:pPr>
              </w:pPrChange>
            </w:pPr>
            <w:r w:rsidRPr="00890188">
              <w:rPr>
                <w:rFonts w:ascii="Arial" w:hAnsi="Arial" w:cs="Arial"/>
                <w:noProof/>
                <w:sz w:val="22"/>
                <w:szCs w:val="22"/>
              </w:rPr>
              <w:drawing>
                <wp:inline distT="0" distB="0" distL="0" distR="0" wp14:anchorId="5946DF92" wp14:editId="30BA0E4D">
                  <wp:extent cx="2148840" cy="2148840"/>
                  <wp:effectExtent l="0" t="0" r="0" b="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48840" cy="2148840"/>
                          </a:xfrm>
                          <a:prstGeom prst="rect">
                            <a:avLst/>
                          </a:prstGeom>
                        </pic:spPr>
                      </pic:pic>
                    </a:graphicData>
                  </a:graphic>
                </wp:inline>
              </w:drawing>
            </w:r>
          </w:p>
        </w:tc>
        <w:tc>
          <w:tcPr>
            <w:tcW w:w="8618" w:type="dxa"/>
          </w:tcPr>
          <w:p w14:paraId="608C14CC" w14:textId="22B85572" w:rsidR="005E6750" w:rsidRPr="00890188" w:rsidRDefault="005E6750" w:rsidP="00FB7810">
            <w:pPr>
              <w:spacing w:line="480" w:lineRule="auto"/>
              <w:rPr>
                <w:rFonts w:ascii="Arial" w:hAnsi="Arial" w:cs="Arial"/>
                <w:sz w:val="22"/>
                <w:szCs w:val="22"/>
              </w:rPr>
              <w:pPrChange w:id="55" w:author="Sieler Jr, Michael James" w:date="2023-01-29T12:53:00Z">
                <w:pPr>
                  <w:spacing w:line="360" w:lineRule="auto"/>
                </w:pPr>
              </w:pPrChange>
            </w:pPr>
            <w:r w:rsidRPr="00890188">
              <w:rPr>
                <w:rFonts w:ascii="Arial" w:hAnsi="Arial" w:cs="Arial"/>
                <w:sz w:val="22"/>
                <w:szCs w:val="22"/>
              </w:rPr>
              <w:t>D</w:t>
            </w:r>
          </w:p>
          <w:p w14:paraId="6E7E4ABA" w14:textId="3ED7C41A" w:rsidR="005E6750" w:rsidRPr="00890188" w:rsidRDefault="005661B9" w:rsidP="00FB7810">
            <w:pPr>
              <w:spacing w:line="480" w:lineRule="auto"/>
              <w:rPr>
                <w:rFonts w:ascii="Arial" w:hAnsi="Arial" w:cs="Arial"/>
                <w:sz w:val="22"/>
                <w:szCs w:val="22"/>
              </w:rPr>
              <w:pPrChange w:id="56" w:author="Sieler Jr, Michael James" w:date="2023-01-29T12:53:00Z">
                <w:pPr>
                  <w:spacing w:line="360" w:lineRule="auto"/>
                </w:pPr>
              </w:pPrChange>
            </w:pPr>
            <w:r w:rsidRPr="00890188">
              <w:rPr>
                <w:rFonts w:ascii="Arial" w:hAnsi="Arial" w:cs="Arial"/>
                <w:noProof/>
                <w:sz w:val="22"/>
                <w:szCs w:val="22"/>
              </w:rPr>
              <w:drawing>
                <wp:inline distT="0" distB="0" distL="0" distR="0" wp14:anchorId="1080D7A0" wp14:editId="6D1DF66D">
                  <wp:extent cx="4297680" cy="2686050"/>
                  <wp:effectExtent l="0" t="0" r="0" b="6350"/>
                  <wp:docPr id="48" name="Picture 4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ox and whisk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97680" cy="2686050"/>
                          </a:xfrm>
                          <a:prstGeom prst="rect">
                            <a:avLst/>
                          </a:prstGeom>
                        </pic:spPr>
                      </pic:pic>
                    </a:graphicData>
                  </a:graphic>
                </wp:inline>
              </w:drawing>
            </w:r>
          </w:p>
        </w:tc>
      </w:tr>
      <w:tr w:rsidR="00A169AB" w:rsidRPr="00890188" w14:paraId="724A9EFA" w14:textId="7E05A320" w:rsidTr="59506F59">
        <w:tc>
          <w:tcPr>
            <w:tcW w:w="10790" w:type="dxa"/>
            <w:gridSpan w:val="2"/>
          </w:tcPr>
          <w:p w14:paraId="394FEFA5" w14:textId="2EA97E92" w:rsidR="00A169AB" w:rsidRPr="00890188" w:rsidRDefault="59506F59" w:rsidP="00FB7810">
            <w:pPr>
              <w:spacing w:line="480" w:lineRule="auto"/>
              <w:rPr>
                <w:rFonts w:ascii="Arial" w:hAnsi="Arial" w:cs="Arial"/>
                <w:b/>
                <w:bCs/>
                <w:sz w:val="22"/>
                <w:szCs w:val="22"/>
              </w:rPr>
              <w:pPrChange w:id="57" w:author="Sieler Jr, Michael James" w:date="2023-01-29T12:53:00Z">
                <w:pPr>
                  <w:spacing w:line="360" w:lineRule="auto"/>
                </w:pPr>
              </w:pPrChange>
            </w:pPr>
            <w:r w:rsidRPr="00890188">
              <w:rPr>
                <w:rFonts w:ascii="Arial" w:hAnsi="Arial" w:cs="Arial"/>
                <w:b/>
                <w:bCs/>
                <w:sz w:val="22"/>
                <w:szCs w:val="22"/>
              </w:rPr>
              <w:t>Figure 4:</w:t>
            </w:r>
            <w:r w:rsidRPr="00890188">
              <w:rPr>
                <w:rFonts w:ascii="Arial" w:hAnsi="Arial" w:cs="Arial"/>
                <w:sz w:val="22"/>
                <w:szCs w:val="22"/>
              </w:rPr>
              <w:t xml:space="preserve"> Exposure to </w:t>
            </w:r>
            <w:r w:rsidRPr="00890188">
              <w:rPr>
                <w:rFonts w:ascii="Arial" w:hAnsi="Arial" w:cs="Arial"/>
                <w:i/>
                <w:iCs/>
                <w:sz w:val="22"/>
                <w:szCs w:val="22"/>
              </w:rPr>
              <w:t>Mycobacterium chelonae</w:t>
            </w:r>
            <w:r w:rsidRPr="00890188">
              <w:rPr>
                <w:rFonts w:ascii="Arial" w:eastAsia="Calibri" w:hAnsi="Arial" w:cs="Arial"/>
                <w:color w:val="000000" w:themeColor="text1"/>
                <w:sz w:val="22"/>
                <w:szCs w:val="22"/>
              </w:rPr>
              <w:t xml:space="preserve"> inhibits diversification of gut microbiome. </w:t>
            </w:r>
            <w:r w:rsidRPr="00890188">
              <w:rPr>
                <w:rFonts w:ascii="Arial" w:eastAsia="Calibri" w:hAnsi="Arial" w:cs="Arial"/>
                <w:b/>
                <w:bCs/>
                <w:color w:val="000000" w:themeColor="text1"/>
                <w:sz w:val="22"/>
                <w:szCs w:val="22"/>
              </w:rPr>
              <w:t xml:space="preserve">(A) </w:t>
            </w:r>
            <w:r w:rsidRPr="00890188">
              <w:rPr>
                <w:rFonts w:ascii="Arial" w:eastAsia="Calibri" w:hAnsi="Arial" w:cs="Arial"/>
                <w:color w:val="000000" w:themeColor="text1"/>
                <w:sz w:val="22"/>
                <w:szCs w:val="22"/>
              </w:rPr>
              <w:t xml:space="preserve">Shannon Index for diversity of pre-exposed </w:t>
            </w:r>
            <w:proofErr w:type="gramStart"/>
            <w:r w:rsidRPr="00890188">
              <w:rPr>
                <w:rFonts w:ascii="Arial" w:eastAsia="Calibri" w:hAnsi="Arial" w:cs="Arial"/>
                <w:color w:val="000000" w:themeColor="text1"/>
                <w:sz w:val="22"/>
                <w:szCs w:val="22"/>
              </w:rPr>
              <w:t>4</w:t>
            </w:r>
            <w:r w:rsidR="00A14A66" w:rsidRPr="00890188">
              <w:rPr>
                <w:rFonts w:ascii="Arial" w:eastAsia="Calibri" w:hAnsi="Arial" w:cs="Arial"/>
                <w:color w:val="000000" w:themeColor="text1"/>
                <w:sz w:val="22"/>
                <w:szCs w:val="22"/>
              </w:rPr>
              <w:t xml:space="preserve"> month</w:t>
            </w:r>
            <w:proofErr w:type="gramEnd"/>
            <w:r w:rsidR="00A14A66" w:rsidRPr="00890188">
              <w:rPr>
                <w:rFonts w:ascii="Arial" w:eastAsia="Calibri" w:hAnsi="Arial" w:cs="Arial"/>
                <w:color w:val="000000" w:themeColor="text1"/>
                <w:sz w:val="22"/>
                <w:szCs w:val="22"/>
              </w:rPr>
              <w:t xml:space="preserve"> post fertilization (mpf)</w:t>
            </w:r>
            <w:r w:rsidRPr="00890188">
              <w:rPr>
                <w:rFonts w:ascii="Arial" w:eastAsia="Calibri" w:hAnsi="Arial" w:cs="Arial"/>
                <w:color w:val="000000" w:themeColor="text1"/>
                <w:sz w:val="22"/>
                <w:szCs w:val="22"/>
              </w:rPr>
              <w:t>, 7</w:t>
            </w:r>
            <w:r w:rsidR="00A14A66" w:rsidRPr="00890188">
              <w:rPr>
                <w:rFonts w:ascii="Arial" w:eastAsia="Calibri" w:hAnsi="Arial" w:cs="Arial"/>
                <w:color w:val="000000" w:themeColor="text1"/>
                <w:sz w:val="22"/>
                <w:szCs w:val="22"/>
              </w:rPr>
              <w:t xml:space="preserve"> mpf</w:t>
            </w:r>
            <w:r w:rsidRPr="00890188">
              <w:rPr>
                <w:rFonts w:ascii="Arial" w:eastAsia="Calibri" w:hAnsi="Arial" w:cs="Arial"/>
                <w:color w:val="000000" w:themeColor="text1"/>
                <w:sz w:val="22"/>
                <w:szCs w:val="22"/>
              </w:rPr>
              <w:t xml:space="preserve"> exposed and unexposed fish, and </w:t>
            </w:r>
            <w:r w:rsidRPr="00890188">
              <w:rPr>
                <w:rFonts w:ascii="Arial" w:eastAsia="Calibri" w:hAnsi="Arial" w:cs="Arial"/>
                <w:b/>
                <w:bCs/>
                <w:color w:val="000000" w:themeColor="text1"/>
                <w:sz w:val="22"/>
                <w:szCs w:val="22"/>
              </w:rPr>
              <w:t>(B)</w:t>
            </w:r>
            <w:r w:rsidRPr="00890188">
              <w:rPr>
                <w:rFonts w:ascii="Arial" w:eastAsia="Calibri" w:hAnsi="Arial" w:cs="Arial"/>
                <w:color w:val="000000" w:themeColor="text1"/>
                <w:sz w:val="22"/>
                <w:szCs w:val="22"/>
              </w:rPr>
              <w:t xml:space="preserve"> for exposure groups within each diet. </w:t>
            </w:r>
            <w:r w:rsidRPr="00890188">
              <w:rPr>
                <w:rFonts w:ascii="Arial" w:hAnsi="Arial" w:cs="Arial"/>
                <w:color w:val="000000" w:themeColor="text1"/>
                <w:sz w:val="22"/>
                <w:szCs w:val="22"/>
              </w:rPr>
              <w:t xml:space="preserve">Capscale ordination based on the Bray-Curtis dissimilarity of gut microbiome composition of fish by </w:t>
            </w:r>
            <w:r w:rsidRPr="00890188">
              <w:rPr>
                <w:rFonts w:ascii="Arial" w:eastAsia="Calibri" w:hAnsi="Arial" w:cs="Arial"/>
                <w:b/>
                <w:bCs/>
                <w:color w:val="000000" w:themeColor="text1"/>
                <w:sz w:val="22"/>
                <w:szCs w:val="22"/>
              </w:rPr>
              <w:t>(C)</w:t>
            </w:r>
            <w:r w:rsidRPr="00890188">
              <w:rPr>
                <w:rFonts w:ascii="Arial" w:eastAsia="Calibri" w:hAnsi="Arial" w:cs="Arial"/>
                <w:color w:val="000000" w:themeColor="text1"/>
                <w:sz w:val="22"/>
                <w:szCs w:val="22"/>
              </w:rPr>
              <w:t xml:space="preserve"> diet</w:t>
            </w:r>
            <w:r w:rsidRPr="00890188">
              <w:rPr>
                <w:rFonts w:ascii="Arial" w:hAnsi="Arial" w:cs="Arial"/>
                <w:color w:val="000000" w:themeColor="text1"/>
                <w:sz w:val="22"/>
                <w:szCs w:val="22"/>
              </w:rPr>
              <w:t xml:space="preserve">. </w:t>
            </w:r>
            <w:r w:rsidRPr="00890188">
              <w:rPr>
                <w:rFonts w:ascii="Arial" w:hAnsi="Arial" w:cs="Arial"/>
                <w:b/>
                <w:bCs/>
                <w:color w:val="000000" w:themeColor="text1"/>
                <w:sz w:val="22"/>
                <w:szCs w:val="22"/>
              </w:rPr>
              <w:t>(D)</w:t>
            </w:r>
            <w:r w:rsidRPr="00890188">
              <w:rPr>
                <w:rFonts w:ascii="Arial" w:hAnsi="Arial" w:cs="Arial"/>
                <w:color w:val="000000" w:themeColor="text1"/>
                <w:sz w:val="22"/>
                <w:szCs w:val="22"/>
              </w:rPr>
              <w:t xml:space="preserve"> Log fold change of </w:t>
            </w:r>
            <w:r w:rsidRPr="00890188">
              <w:rPr>
                <w:rFonts w:ascii="Arial" w:hAnsi="Arial" w:cs="Arial"/>
                <w:i/>
                <w:iCs/>
                <w:color w:val="000000" w:themeColor="text1"/>
                <w:sz w:val="22"/>
                <w:szCs w:val="22"/>
              </w:rPr>
              <w:t>Mycobacterium</w:t>
            </w:r>
            <w:r w:rsidRPr="00890188">
              <w:rPr>
                <w:rFonts w:ascii="Arial" w:hAnsi="Arial" w:cs="Arial"/>
                <w:color w:val="000000" w:themeColor="text1"/>
                <w:sz w:val="22"/>
                <w:szCs w:val="22"/>
              </w:rPr>
              <w:t xml:space="preserve"> of pre-exposed, </w:t>
            </w:r>
            <w:proofErr w:type="gramStart"/>
            <w:r w:rsidRPr="00890188">
              <w:rPr>
                <w:rFonts w:ascii="Arial" w:hAnsi="Arial" w:cs="Arial"/>
                <w:color w:val="000000" w:themeColor="text1"/>
                <w:sz w:val="22"/>
                <w:szCs w:val="22"/>
              </w:rPr>
              <w:t>exposed</w:t>
            </w:r>
            <w:proofErr w:type="gramEnd"/>
            <w:r w:rsidRPr="00890188">
              <w:rPr>
                <w:rFonts w:ascii="Arial" w:hAnsi="Arial" w:cs="Arial"/>
                <w:color w:val="000000" w:themeColor="text1"/>
                <w:sz w:val="22"/>
                <w:szCs w:val="22"/>
              </w:rPr>
              <w:t xml:space="preserve"> and unexposed fish within each diet as calculated by ANCOM-BC. Values are in reference to exposed fish within each diet. The analysis shows </w:t>
            </w:r>
            <w:r w:rsidRPr="00890188">
              <w:rPr>
                <w:rFonts w:ascii="Arial" w:hAnsi="Arial" w:cs="Arial"/>
                <w:sz w:val="22"/>
                <w:szCs w:val="22"/>
              </w:rPr>
              <w:t xml:space="preserve">gut microbiome’s sensitivity to pathogen exposure is linked to diet, but </w:t>
            </w:r>
            <w:r w:rsidRPr="00890188">
              <w:rPr>
                <w:rFonts w:ascii="Arial" w:hAnsi="Arial" w:cs="Arial"/>
                <w:i/>
                <w:iCs/>
                <w:sz w:val="22"/>
                <w:szCs w:val="22"/>
              </w:rPr>
              <w:lastRenderedPageBreak/>
              <w:t>Mycobacterium</w:t>
            </w:r>
            <w:r w:rsidRPr="00890188">
              <w:rPr>
                <w:rFonts w:ascii="Arial" w:hAnsi="Arial" w:cs="Arial"/>
                <w:sz w:val="22"/>
                <w:szCs w:val="22"/>
              </w:rPr>
              <w:t xml:space="preserve">’s abundance is </w:t>
            </w:r>
            <w:proofErr w:type="gramStart"/>
            <w:r w:rsidRPr="00890188">
              <w:rPr>
                <w:rFonts w:ascii="Arial" w:hAnsi="Arial" w:cs="Arial"/>
                <w:sz w:val="22"/>
                <w:szCs w:val="22"/>
              </w:rPr>
              <w:t>diet-dependent</w:t>
            </w:r>
            <w:proofErr w:type="gramEnd"/>
            <w:r w:rsidRPr="00890188">
              <w:rPr>
                <w:rFonts w:ascii="Arial" w:hAnsi="Arial" w:cs="Arial"/>
                <w:color w:val="000000" w:themeColor="text1"/>
                <w:sz w:val="22"/>
                <w:szCs w:val="22"/>
              </w:rPr>
              <w:t>. A “ns” indicates not significantly different, and * indicates significant differences below the 0.05. An “X” indicates a group is significantly differentially abundant compared to the exposed treatment reference group.</w:t>
            </w:r>
          </w:p>
        </w:tc>
      </w:tr>
    </w:tbl>
    <w:p w14:paraId="3FAB84E1" w14:textId="1B74B104" w:rsidR="0015507B" w:rsidRPr="00890188" w:rsidRDefault="0015507B" w:rsidP="00FB7810">
      <w:pPr>
        <w:spacing w:line="480" w:lineRule="auto"/>
        <w:rPr>
          <w:rFonts w:ascii="Arial" w:eastAsiaTheme="minorEastAsia" w:hAnsi="Arial" w:cs="Arial"/>
          <w:sz w:val="22"/>
          <w:szCs w:val="22"/>
        </w:rPr>
        <w:pPrChange w:id="58" w:author="Sieler Jr, Michael James" w:date="2023-01-29T12:53:00Z">
          <w:pPr>
            <w:spacing w:line="360" w:lineRule="auto"/>
          </w:pPr>
        </w:pPrChange>
      </w:pPr>
    </w:p>
    <w:p w14:paraId="777DFE01" w14:textId="11FE1D28" w:rsidR="00882681" w:rsidRPr="00890188" w:rsidRDefault="13449EE1" w:rsidP="00FB7810">
      <w:pPr>
        <w:spacing w:line="480" w:lineRule="auto"/>
        <w:rPr>
          <w:rFonts w:ascii="Arial" w:eastAsiaTheme="minorEastAsia" w:hAnsi="Arial" w:cs="Arial"/>
          <w:sz w:val="22"/>
          <w:szCs w:val="22"/>
        </w:rPr>
        <w:pPrChange w:id="59" w:author="Sieler Jr, Michael James" w:date="2023-01-29T12:53:00Z">
          <w:pPr>
            <w:spacing w:line="360" w:lineRule="auto"/>
          </w:pPr>
        </w:pPrChange>
      </w:pPr>
      <w:r w:rsidRPr="00890188">
        <w:rPr>
          <w:rFonts w:ascii="Arial" w:eastAsiaTheme="minorEastAsia" w:hAnsi="Arial" w:cs="Arial"/>
          <w:sz w:val="22"/>
          <w:szCs w:val="22"/>
        </w:rPr>
        <w:t>Lastly, we sought to determine how diet impacts the gut microbiome’s sensitivity to exogenous stressors, in particular exposure to the common pathogen</w:t>
      </w:r>
      <w:r w:rsidR="00821848" w:rsidRPr="00890188">
        <w:rPr>
          <w:rFonts w:ascii="Arial" w:eastAsiaTheme="minorEastAsia" w:hAnsi="Arial" w:cs="Arial"/>
          <w:sz w:val="22"/>
          <w:szCs w:val="22"/>
        </w:rPr>
        <w:t xml:space="preserve"> of zebrafis</w:t>
      </w:r>
      <w:r w:rsidR="00821848" w:rsidRPr="00890188">
        <w:rPr>
          <w:rFonts w:ascii="Arial" w:eastAsiaTheme="minorEastAsia" w:hAnsi="Arial" w:cs="Arial"/>
          <w:color w:val="000000" w:themeColor="text1"/>
          <w:sz w:val="22"/>
          <w:szCs w:val="22"/>
        </w:rPr>
        <w:t>h</w:t>
      </w:r>
      <w:r w:rsidRPr="00890188">
        <w:rPr>
          <w:rFonts w:ascii="Arial" w:eastAsiaTheme="minorEastAsia" w:hAnsi="Arial" w:cs="Arial"/>
          <w:color w:val="000000" w:themeColor="text1"/>
          <w:sz w:val="22"/>
          <w:szCs w:val="22"/>
        </w:rPr>
        <w:t xml:space="preserve">, </w:t>
      </w:r>
      <w:r w:rsidRPr="00890188">
        <w:rPr>
          <w:rFonts w:ascii="Arial" w:eastAsiaTheme="minorEastAsia" w:hAnsi="Arial" w:cs="Arial"/>
          <w:i/>
          <w:iCs/>
          <w:color w:val="000000" w:themeColor="text1"/>
          <w:sz w:val="22"/>
          <w:szCs w:val="22"/>
        </w:rPr>
        <w:t>Mycobacterium chelonae.</w:t>
      </w:r>
      <w:r w:rsidRPr="00890188">
        <w:rPr>
          <w:rFonts w:ascii="Arial" w:eastAsiaTheme="minorEastAsia" w:hAnsi="Arial" w:cs="Arial"/>
          <w:color w:val="000000" w:themeColor="text1"/>
          <w:sz w:val="22"/>
          <w:szCs w:val="22"/>
        </w:rPr>
        <w:t xml:space="preserve"> </w:t>
      </w:r>
      <w:r w:rsidR="00A026BF" w:rsidRPr="00890188">
        <w:rPr>
          <w:rFonts w:ascii="Arial" w:eastAsiaTheme="minorEastAsia" w:hAnsi="Arial" w:cs="Arial"/>
          <w:color w:val="000000" w:themeColor="text1"/>
          <w:sz w:val="22"/>
          <w:szCs w:val="22"/>
        </w:rPr>
        <w:t>Mycobacteria</w:t>
      </w:r>
      <w:r w:rsidR="00CD43C6" w:rsidRPr="00890188">
        <w:rPr>
          <w:rFonts w:ascii="Arial" w:eastAsiaTheme="minorEastAsia" w:hAnsi="Arial" w:cs="Arial"/>
          <w:color w:val="000000" w:themeColor="text1"/>
          <w:sz w:val="22"/>
          <w:szCs w:val="22"/>
        </w:rPr>
        <w:t xml:space="preserve"> has </w:t>
      </w:r>
      <w:r w:rsidR="00CD43C6" w:rsidRPr="00890188">
        <w:rPr>
          <w:rFonts w:ascii="Arial" w:eastAsiaTheme="minorEastAsia" w:hAnsi="Arial" w:cs="Arial"/>
          <w:color w:val="000000" w:themeColor="text1"/>
          <w:sz w:val="22"/>
          <w:szCs w:val="22"/>
        </w:rPr>
        <w:t>been reported in zebrafish from about 40% of research facilities</w:t>
      </w:r>
      <w:r w:rsidR="00AC34B4"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V6z5VZIf","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AC34B4" w:rsidRPr="00890188">
        <w:rPr>
          <w:rFonts w:ascii="Arial" w:eastAsiaTheme="minorEastAsia" w:hAnsi="Arial" w:cs="Arial"/>
          <w:sz w:val="22"/>
          <w:szCs w:val="22"/>
        </w:rPr>
        <w:fldChar w:fldCharType="separate"/>
      </w:r>
      <w:r w:rsidR="006258E4">
        <w:rPr>
          <w:rFonts w:ascii="Arial" w:hAnsi="Arial" w:cs="Arial"/>
          <w:sz w:val="22"/>
          <w:szCs w:val="22"/>
        </w:rPr>
        <w:t>[25]</w:t>
      </w:r>
      <w:r w:rsidR="00AC34B4" w:rsidRPr="00890188">
        <w:rPr>
          <w:rFonts w:ascii="Arial" w:eastAsiaTheme="minorEastAsia" w:hAnsi="Arial" w:cs="Arial"/>
          <w:sz w:val="22"/>
          <w:szCs w:val="22"/>
        </w:rPr>
        <w:fldChar w:fldCharType="end"/>
      </w:r>
      <w:r w:rsidR="00AC34B4" w:rsidRPr="00890188">
        <w:rPr>
          <w:rFonts w:ascii="Arial" w:eastAsiaTheme="minorEastAsia" w:hAnsi="Arial" w:cs="Arial"/>
          <w:sz w:val="22"/>
          <w:szCs w:val="22"/>
        </w:rPr>
        <w:t>.</w:t>
      </w:r>
      <w:r w:rsidR="00CD43C6" w:rsidRPr="00890188">
        <w:rPr>
          <w:rFonts w:ascii="Arial" w:eastAsiaTheme="minorEastAsia" w:hAnsi="Arial" w:cs="Arial"/>
          <w:sz w:val="22"/>
          <w:szCs w:val="22"/>
        </w:rPr>
        <w:t xml:space="preserve"> </w:t>
      </w:r>
    </w:p>
    <w:p w14:paraId="02507749" w14:textId="77777777" w:rsidR="00882681" w:rsidRPr="00890188" w:rsidRDefault="00882681" w:rsidP="00FB7810">
      <w:pPr>
        <w:spacing w:line="480" w:lineRule="auto"/>
        <w:rPr>
          <w:rFonts w:ascii="Arial" w:eastAsiaTheme="minorEastAsia" w:hAnsi="Arial" w:cs="Arial"/>
          <w:sz w:val="22"/>
          <w:szCs w:val="22"/>
        </w:rPr>
        <w:pPrChange w:id="60" w:author="Sieler Jr, Michael James" w:date="2023-01-29T12:53:00Z">
          <w:pPr>
            <w:spacing w:line="360" w:lineRule="auto"/>
          </w:pPr>
        </w:pPrChange>
      </w:pPr>
    </w:p>
    <w:p w14:paraId="0E9188C1" w14:textId="5DACA148" w:rsidR="00FB0816" w:rsidRPr="00890188" w:rsidRDefault="00CD43C6" w:rsidP="00FB7810">
      <w:pPr>
        <w:spacing w:line="480" w:lineRule="auto"/>
        <w:rPr>
          <w:rFonts w:ascii="Arial" w:eastAsiaTheme="minorEastAsia" w:hAnsi="Arial" w:cs="Arial"/>
          <w:sz w:val="22"/>
          <w:szCs w:val="22"/>
        </w:rPr>
        <w:pPrChange w:id="61" w:author="Sieler Jr, Michael James" w:date="2023-01-29T12:53:00Z">
          <w:pPr>
            <w:spacing w:line="360" w:lineRule="auto"/>
          </w:pPr>
        </w:pPrChange>
      </w:pPr>
      <w:r w:rsidRPr="00890188">
        <w:rPr>
          <w:rFonts w:ascii="Arial" w:eastAsiaTheme="minorEastAsia" w:hAnsi="Arial" w:cs="Arial"/>
          <w:sz w:val="22"/>
          <w:szCs w:val="22"/>
        </w:rPr>
        <w:t xml:space="preserve">The infection is usually only diagnosed by histology, and hence s only diagnosed to the genus level based on the presence of </w:t>
      </w:r>
      <w:r w:rsidR="00A026BF" w:rsidRPr="00890188">
        <w:rPr>
          <w:rFonts w:ascii="Arial" w:eastAsiaTheme="minorEastAsia" w:hAnsi="Arial" w:cs="Arial"/>
          <w:sz w:val="22"/>
          <w:szCs w:val="22"/>
        </w:rPr>
        <w:t>acid-fast</w:t>
      </w:r>
      <w:r w:rsidRPr="00890188">
        <w:rPr>
          <w:rFonts w:ascii="Arial" w:eastAsiaTheme="minorEastAsia" w:hAnsi="Arial" w:cs="Arial"/>
          <w:sz w:val="22"/>
          <w:szCs w:val="22"/>
        </w:rPr>
        <w:t xml:space="preserve"> bacteria. When species identifications are made using molecular methods, the identification is most frequently M. chelonae</w:t>
      </w:r>
      <w:r w:rsidR="00AC34B4" w:rsidRPr="00890188">
        <w:rPr>
          <w:rFonts w:ascii="Arial" w:eastAsiaTheme="minorEastAsia" w:hAnsi="Arial" w:cs="Arial"/>
          <w:sz w:val="22"/>
          <w:szCs w:val="22"/>
        </w:rPr>
        <w:fldChar w:fldCharType="begin"/>
      </w:r>
      <w:r w:rsidR="006258E4">
        <w:rPr>
          <w:rFonts w:ascii="Arial" w:eastAsiaTheme="minorEastAsia" w:hAnsi="Arial" w:cs="Arial"/>
          <w:sz w:val="22"/>
          <w:szCs w:val="22"/>
        </w:rPr>
        <w:instrText xml:space="preserve"> ADDIN ZOTERO_ITEM CSL_CITATION {"citationID":"Cru0l9e7","properties":{"formattedCitation":"[26]","plainCitation":"[26]","noteIndex":0},"citationItems":[{"id":8413,"uris":["http://zotero.org/users/5603014/items/Z2K2I2XN"],"itemData":{"id":8413,"type":"article-journal","container-title":"Journal of Fish Diseases","DOI":"10.1111/j.1365-2761.2006.00729.x","ISSN":"0140-7775, 1365-2761","issue":"7","journalAbbreviation":"J Fish Diseases","language":"en","page":"383-393","source":"DOI.org (Crossref)","title":"Distribution of mycobacteria in clinically healthy ornamental fish and their aquarium environment","volume":"29","author":[{"family":"Beran","given":"V"},{"family":"Matlova","given":"L"},{"family":"Dvorska","given":"L"},{"family":"Svastova","given":"P"},{"family":"Pavlik","given":"I"}],"issued":{"date-parts":[["2006",7]]},"citation-key":"beran2006"}}],"schema":"https://github.com/citation-style-language/schema/raw/master/csl-citation.json"} </w:instrText>
      </w:r>
      <w:r w:rsidR="00AC34B4" w:rsidRPr="00890188">
        <w:rPr>
          <w:rFonts w:ascii="Arial" w:eastAsiaTheme="minorEastAsia" w:hAnsi="Arial" w:cs="Arial"/>
          <w:sz w:val="22"/>
          <w:szCs w:val="22"/>
        </w:rPr>
        <w:fldChar w:fldCharType="separate"/>
      </w:r>
      <w:r w:rsidR="006258E4">
        <w:rPr>
          <w:rFonts w:ascii="Arial" w:hAnsi="Arial" w:cs="Arial"/>
          <w:sz w:val="22"/>
          <w:szCs w:val="22"/>
        </w:rPr>
        <w:t>[26]</w:t>
      </w:r>
      <w:r w:rsidR="00AC34B4" w:rsidRPr="00890188">
        <w:rPr>
          <w:rFonts w:ascii="Arial" w:eastAsiaTheme="minorEastAsia" w:hAnsi="Arial" w:cs="Arial"/>
          <w:sz w:val="22"/>
          <w:szCs w:val="22"/>
        </w:rPr>
        <w:fldChar w:fldCharType="end"/>
      </w:r>
      <w:r w:rsidR="00AC34B4" w:rsidRPr="00890188">
        <w:rPr>
          <w:rFonts w:ascii="Arial" w:eastAsiaTheme="minorEastAsia" w:hAnsi="Arial" w:cs="Arial"/>
          <w:sz w:val="22"/>
          <w:szCs w:val="22"/>
        </w:rPr>
        <w:t xml:space="preserve">. </w:t>
      </w:r>
      <w:r w:rsidRPr="00890188">
        <w:rPr>
          <w:rFonts w:ascii="Arial" w:hAnsi="Arial" w:cs="Arial"/>
          <w:sz w:val="22"/>
          <w:szCs w:val="22"/>
        </w:rPr>
        <w:t xml:space="preserve">It </w:t>
      </w:r>
      <w:r w:rsidR="002B16BA" w:rsidRPr="00890188">
        <w:rPr>
          <w:rFonts w:ascii="Arial" w:hAnsi="Arial" w:cs="Arial"/>
          <w:sz w:val="22"/>
          <w:szCs w:val="22"/>
        </w:rPr>
        <w:t xml:space="preserve">is </w:t>
      </w:r>
      <w:r w:rsidR="13449EE1" w:rsidRPr="00890188">
        <w:rPr>
          <w:rFonts w:ascii="Arial" w:hAnsi="Arial" w:cs="Arial"/>
          <w:sz w:val="22"/>
          <w:szCs w:val="22"/>
        </w:rPr>
        <w:t>hypothesized to be introduced through diet early in life</w:t>
      </w:r>
      <w:r w:rsidR="577E9FC0"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17xZ2UYx","properties":{"formattedCitation":"[25, 27, 28]","plainCitation":"[25, 27, 28]","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id":12,"uris":["http://zotero.org/users/5603014/items/87QW2F9B"],"itemData":{"id":12,"type":"article-journal","issue":"2","journalAbbreviation":"ILAR Journal","note":"number: 2","page":"89-94","title":"Use of Zebrafi sh in Research and Importance of Health and Husbandry","volume":"53","author":[{"family":"Kent","given":"Michael"},{"family":"Varga","given":"Zoltán"}],"issued":{"date-parts":[["2012"]]},"citation-key":"kent2012"}},{"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schema":"https://github.com/citation-style-language/schema/raw/master/csl-citation.json"} </w:instrText>
      </w:r>
      <w:r w:rsidR="577E9FC0" w:rsidRPr="00890188">
        <w:rPr>
          <w:rFonts w:ascii="Arial" w:hAnsi="Arial" w:cs="Arial"/>
          <w:sz w:val="22"/>
          <w:szCs w:val="22"/>
        </w:rPr>
        <w:fldChar w:fldCharType="separate"/>
      </w:r>
      <w:r w:rsidR="006258E4">
        <w:rPr>
          <w:rFonts w:ascii="Arial" w:hAnsi="Arial" w:cs="Arial"/>
          <w:sz w:val="22"/>
          <w:szCs w:val="22"/>
        </w:rPr>
        <w:t>[25, 27, 28]</w:t>
      </w:r>
      <w:r w:rsidR="577E9FC0" w:rsidRPr="00890188">
        <w:rPr>
          <w:rFonts w:ascii="Arial" w:hAnsi="Arial" w:cs="Arial"/>
          <w:sz w:val="22"/>
          <w:szCs w:val="22"/>
        </w:rPr>
        <w:fldChar w:fldCharType="end"/>
      </w:r>
      <w:r w:rsidR="13449EE1" w:rsidRPr="00890188">
        <w:rPr>
          <w:rFonts w:ascii="Arial" w:hAnsi="Arial" w:cs="Arial"/>
          <w:sz w:val="22"/>
          <w:szCs w:val="22"/>
        </w:rPr>
        <w:t xml:space="preserve">. </w:t>
      </w:r>
      <w:r w:rsidR="13449EE1" w:rsidRPr="00890188">
        <w:rPr>
          <w:rFonts w:ascii="Arial" w:hAnsi="Arial" w:cs="Arial"/>
          <w:i/>
          <w:iCs/>
          <w:sz w:val="22"/>
          <w:szCs w:val="22"/>
        </w:rPr>
        <w:t>M. chelonae</w:t>
      </w:r>
      <w:r w:rsidR="13449EE1" w:rsidRPr="00890188">
        <w:rPr>
          <w:rFonts w:ascii="Arial" w:hAnsi="Arial" w:cs="Arial"/>
          <w:sz w:val="22"/>
          <w:szCs w:val="22"/>
        </w:rPr>
        <w:t xml:space="preserve"> forms granulomas</w:t>
      </w:r>
      <w:r w:rsidR="00EB787A" w:rsidRPr="00890188">
        <w:rPr>
          <w:rFonts w:ascii="Arial" w:hAnsi="Arial" w:cs="Arial"/>
          <w:sz w:val="22"/>
          <w:szCs w:val="22"/>
        </w:rPr>
        <w:t xml:space="preserve"> coelomic organs, swim bladder and kidney</w:t>
      </w:r>
      <w:r w:rsidR="13449EE1" w:rsidRPr="00890188">
        <w:rPr>
          <w:rFonts w:ascii="Arial" w:hAnsi="Arial" w:cs="Arial"/>
          <w:sz w:val="22"/>
          <w:szCs w:val="22"/>
        </w:rPr>
        <w:t xml:space="preserve">, </w:t>
      </w:r>
      <w:r w:rsidR="00EB787A" w:rsidRPr="00890188">
        <w:rPr>
          <w:rFonts w:ascii="Arial" w:hAnsi="Arial" w:cs="Arial"/>
          <w:sz w:val="22"/>
          <w:szCs w:val="22"/>
        </w:rPr>
        <w:t xml:space="preserve">and in many </w:t>
      </w:r>
      <w:proofErr w:type="gramStart"/>
      <w:r w:rsidR="00EB787A" w:rsidRPr="00890188">
        <w:rPr>
          <w:rFonts w:ascii="Arial" w:hAnsi="Arial" w:cs="Arial"/>
          <w:sz w:val="22"/>
          <w:szCs w:val="22"/>
        </w:rPr>
        <w:t>cases</w:t>
      </w:r>
      <w:proofErr w:type="gramEnd"/>
      <w:r w:rsidR="00EB787A" w:rsidRPr="00890188">
        <w:rPr>
          <w:rFonts w:ascii="Arial" w:hAnsi="Arial" w:cs="Arial"/>
          <w:sz w:val="22"/>
          <w:szCs w:val="22"/>
        </w:rPr>
        <w:t xml:space="preserve"> it ultimately causes death. </w:t>
      </w:r>
      <w:r w:rsidR="13449EE1" w:rsidRPr="00890188">
        <w:rPr>
          <w:rFonts w:ascii="Arial" w:hAnsi="Arial" w:cs="Arial"/>
          <w:sz w:val="22"/>
          <w:szCs w:val="22"/>
        </w:rPr>
        <w:t>These can introduce inconsistencies in study outcomes, but the impacts on the gut microbiome are not known</w:t>
      </w:r>
      <w:r w:rsidR="577E9FC0" w:rsidRPr="00890188">
        <w:rPr>
          <w:rFonts w:ascii="Arial" w:hAnsi="Arial" w:cs="Arial"/>
          <w:sz w:val="22"/>
          <w:szCs w:val="22"/>
        </w:rPr>
        <w:fldChar w:fldCharType="begin"/>
      </w:r>
      <w:r w:rsidR="006258E4">
        <w:rPr>
          <w:rFonts w:ascii="Arial" w:hAnsi="Arial" w:cs="Arial"/>
          <w:sz w:val="22"/>
          <w:szCs w:val="22"/>
        </w:rPr>
        <w:instrText xml:space="preserve"> ADDIN ZOTERO_ITEM CSL_CITATION {"citationID":"OE8Ygf7h","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577E9FC0" w:rsidRPr="00890188">
        <w:rPr>
          <w:rFonts w:ascii="Arial" w:hAnsi="Arial" w:cs="Arial"/>
          <w:sz w:val="22"/>
          <w:szCs w:val="22"/>
        </w:rPr>
        <w:fldChar w:fldCharType="separate"/>
      </w:r>
      <w:r w:rsidR="006258E4">
        <w:rPr>
          <w:rFonts w:ascii="Arial" w:hAnsi="Arial" w:cs="Arial"/>
          <w:sz w:val="22"/>
          <w:szCs w:val="22"/>
        </w:rPr>
        <w:t>[25]</w:t>
      </w:r>
      <w:r w:rsidR="577E9FC0" w:rsidRPr="00890188">
        <w:rPr>
          <w:rFonts w:ascii="Arial" w:hAnsi="Arial" w:cs="Arial"/>
          <w:sz w:val="22"/>
          <w:szCs w:val="22"/>
        </w:rPr>
        <w:fldChar w:fldCharType="end"/>
      </w:r>
      <w:r w:rsidR="13449EE1" w:rsidRPr="00890188">
        <w:rPr>
          <w:rFonts w:ascii="Arial" w:hAnsi="Arial" w:cs="Arial"/>
          <w:sz w:val="22"/>
          <w:szCs w:val="22"/>
        </w:rPr>
        <w:t>.</w:t>
      </w:r>
      <w:r w:rsidR="13449EE1" w:rsidRPr="00890188">
        <w:rPr>
          <w:rFonts w:ascii="Arial" w:eastAsiaTheme="minorEastAsia" w:hAnsi="Arial" w:cs="Arial"/>
          <w:sz w:val="22"/>
          <w:szCs w:val="22"/>
        </w:rPr>
        <w:t xml:space="preserve"> To clarify</w:t>
      </w:r>
      <w:r w:rsidR="00C22BB5" w:rsidRPr="00890188">
        <w:rPr>
          <w:rFonts w:ascii="Arial" w:eastAsiaTheme="minorEastAsia" w:hAnsi="Arial" w:cs="Arial"/>
          <w:sz w:val="22"/>
          <w:szCs w:val="22"/>
        </w:rPr>
        <w:t xml:space="preserve"> effect of </w:t>
      </w:r>
      <w:r w:rsidR="00C22BB5" w:rsidRPr="00890188">
        <w:rPr>
          <w:rFonts w:ascii="Arial" w:eastAsiaTheme="minorEastAsia" w:hAnsi="Arial" w:cs="Arial"/>
          <w:i/>
          <w:sz w:val="22"/>
          <w:szCs w:val="22"/>
        </w:rPr>
        <w:t>M. chelonae</w:t>
      </w:r>
      <w:r w:rsidR="00C22BB5" w:rsidRPr="00890188">
        <w:rPr>
          <w:rFonts w:ascii="Arial" w:eastAsiaTheme="minorEastAsia" w:hAnsi="Arial" w:cs="Arial"/>
          <w:sz w:val="22"/>
          <w:szCs w:val="22"/>
        </w:rPr>
        <w:t xml:space="preserve"> infection on the gut microbiome, and whether these effects vary by </w:t>
      </w:r>
      <w:proofErr w:type="gramStart"/>
      <w:r w:rsidR="00C22BB5" w:rsidRPr="00890188">
        <w:rPr>
          <w:rFonts w:ascii="Arial" w:eastAsiaTheme="minorEastAsia" w:hAnsi="Arial" w:cs="Arial"/>
          <w:sz w:val="22"/>
          <w:szCs w:val="22"/>
        </w:rPr>
        <w:t xml:space="preserve">diet, </w:t>
      </w:r>
      <w:r w:rsidR="13449EE1" w:rsidRPr="00890188">
        <w:rPr>
          <w:rFonts w:ascii="Arial" w:eastAsiaTheme="minorEastAsia" w:hAnsi="Arial" w:cs="Arial"/>
          <w:sz w:val="22"/>
          <w:szCs w:val="22"/>
        </w:rPr>
        <w:t xml:space="preserve"> we</w:t>
      </w:r>
      <w:proofErr w:type="gramEnd"/>
      <w:r w:rsidR="13449EE1" w:rsidRPr="00890188">
        <w:rPr>
          <w:rFonts w:ascii="Arial" w:eastAsiaTheme="minorEastAsia" w:hAnsi="Arial" w:cs="Arial"/>
          <w:sz w:val="22"/>
          <w:szCs w:val="22"/>
        </w:rPr>
        <w:t xml:space="preserve"> injected </w:t>
      </w:r>
      <w:r w:rsidR="13449EE1" w:rsidRPr="00890188">
        <w:rPr>
          <w:rFonts w:ascii="Arial" w:eastAsiaTheme="minorEastAsia" w:hAnsi="Arial" w:cs="Arial"/>
          <w:i/>
          <w:iCs/>
          <w:sz w:val="22"/>
          <w:szCs w:val="22"/>
        </w:rPr>
        <w:t>M. chelonae</w:t>
      </w:r>
      <w:r w:rsidR="13449EE1" w:rsidRPr="00890188">
        <w:rPr>
          <w:rFonts w:ascii="Arial" w:eastAsiaTheme="minorEastAsia" w:hAnsi="Arial" w:cs="Arial"/>
          <w:sz w:val="22"/>
          <w:szCs w:val="22"/>
        </w:rPr>
        <w:t xml:space="preserve"> into the coelomic cavities of fish from each diet cohort at 4 mpf following fecal collection. These </w:t>
      </w:r>
      <w:r w:rsidR="13449EE1" w:rsidRPr="00890188">
        <w:rPr>
          <w:rFonts w:ascii="Arial" w:eastAsiaTheme="minorEastAsia" w:hAnsi="Arial" w:cs="Arial"/>
          <w:i/>
          <w:iCs/>
          <w:sz w:val="22"/>
          <w:szCs w:val="22"/>
        </w:rPr>
        <w:t>M. chelonae</w:t>
      </w:r>
      <w:r w:rsidR="13449EE1" w:rsidRPr="00890188">
        <w:rPr>
          <w:rFonts w:ascii="Arial" w:eastAsiaTheme="minorEastAsia" w:hAnsi="Arial" w:cs="Arial"/>
          <w:sz w:val="22"/>
          <w:szCs w:val="22"/>
        </w:rPr>
        <w:t xml:space="preserve"> injected fish comprised the pathogen exposure cohort for this experiment, which we compared to the remaining, unexposed cohort of fish. At 7 mpf, we collected fecal samples from exposed and unexposed fish to measure microbial gut diversity, composition, and taxon abundance, performed a histopathological analysis of intestinal tissue to assess infection severity, and measured body condition score.</w:t>
      </w:r>
    </w:p>
    <w:p w14:paraId="3EF8E19F" w14:textId="2E4A5B76" w:rsidR="00265A41" w:rsidRPr="00890188" w:rsidRDefault="00265A41" w:rsidP="00FB7810">
      <w:pPr>
        <w:spacing w:line="480" w:lineRule="auto"/>
        <w:rPr>
          <w:rFonts w:ascii="Arial" w:eastAsiaTheme="minorEastAsia" w:hAnsi="Arial" w:cs="Arial"/>
          <w:sz w:val="22"/>
          <w:szCs w:val="22"/>
        </w:rPr>
        <w:pPrChange w:id="62" w:author="Sieler Jr, Michael James" w:date="2023-01-29T12:53:00Z">
          <w:pPr>
            <w:spacing w:line="360" w:lineRule="auto"/>
          </w:pPr>
        </w:pPrChange>
      </w:pPr>
    </w:p>
    <w:p w14:paraId="75A39B4D" w14:textId="24B5054C" w:rsidR="00265A41" w:rsidRPr="00890188" w:rsidRDefault="00265A41" w:rsidP="00FB7810">
      <w:pPr>
        <w:spacing w:line="480" w:lineRule="auto"/>
        <w:rPr>
          <w:rFonts w:ascii="Arial" w:eastAsiaTheme="minorEastAsia" w:hAnsi="Arial" w:cs="Arial"/>
          <w:sz w:val="22"/>
          <w:szCs w:val="22"/>
        </w:rPr>
        <w:pPrChange w:id="63" w:author="Sieler Jr, Michael James" w:date="2023-01-29T12:53:00Z">
          <w:pPr>
            <w:spacing w:line="360" w:lineRule="auto"/>
          </w:pPr>
        </w:pPrChange>
      </w:pPr>
      <w:r w:rsidRPr="00890188">
        <w:rPr>
          <w:rFonts w:ascii="Arial" w:eastAsiaTheme="minorEastAsia" w:hAnsi="Arial" w:cs="Arial"/>
          <w:sz w:val="22"/>
          <w:szCs w:val="22"/>
        </w:rPr>
        <w:t>We first evaluated whether diet impacted infection outcomes, as determined by histological confirmation of infection 3</w:t>
      </w:r>
      <w:r w:rsidR="008A5697" w:rsidRPr="00890188">
        <w:rPr>
          <w:rFonts w:ascii="Arial" w:eastAsiaTheme="minorEastAsia" w:hAnsi="Arial" w:cs="Arial"/>
          <w:sz w:val="22"/>
          <w:szCs w:val="22"/>
        </w:rPr>
        <w:t>.5</w:t>
      </w:r>
      <w:r w:rsidRPr="00890188">
        <w:rPr>
          <w:rFonts w:ascii="Arial" w:eastAsiaTheme="minorEastAsia" w:hAnsi="Arial" w:cs="Arial"/>
          <w:sz w:val="22"/>
          <w:szCs w:val="22"/>
        </w:rPr>
        <w:t xml:space="preserve"> months following pathogen injection. </w:t>
      </w:r>
      <w:r w:rsidR="00245868" w:rsidRPr="00890188">
        <w:rPr>
          <w:rFonts w:ascii="Arial" w:eastAsiaTheme="minorEastAsia" w:hAnsi="Arial" w:cs="Arial"/>
          <w:sz w:val="22"/>
          <w:szCs w:val="22"/>
        </w:rPr>
        <w:t>We conducted a Chi-Square test to compare the infection count between fish fed the three diets. The results showed that there was a statistically significant difference in proportion of positive infection counts between the groups, X</w:t>
      </w:r>
      <w:r w:rsidR="00245868" w:rsidRPr="00890188">
        <w:rPr>
          <w:rFonts w:ascii="Arial" w:eastAsiaTheme="minorEastAsia" w:hAnsi="Arial" w:cs="Arial"/>
          <w:sz w:val="22"/>
          <w:szCs w:val="22"/>
          <w:vertAlign w:val="superscript"/>
        </w:rPr>
        <w:t>2</w:t>
      </w:r>
      <w:r w:rsidR="00245868" w:rsidRPr="00890188">
        <w:rPr>
          <w:rFonts w:ascii="Arial" w:eastAsiaTheme="minorEastAsia" w:hAnsi="Arial" w:cs="Arial"/>
          <w:sz w:val="22"/>
          <w:szCs w:val="22"/>
        </w:rPr>
        <w:t xml:space="preserve"> (2</w:t>
      </w:r>
      <w:r w:rsidR="00245868" w:rsidRPr="00890188">
        <w:rPr>
          <w:rFonts w:ascii="Arial" w:eastAsia="Arial" w:hAnsi="Arial" w:cs="Arial"/>
          <w:noProof/>
          <w:sz w:val="22"/>
          <w:szCs w:val="22"/>
        </w:rPr>
        <w:t xml:space="preserve">, N = 66) </w:t>
      </w:r>
      <w:r w:rsidR="00245868" w:rsidRPr="00890188">
        <w:rPr>
          <w:rFonts w:ascii="Arial" w:eastAsiaTheme="minorEastAsia" w:hAnsi="Arial" w:cs="Arial"/>
          <w:sz w:val="22"/>
          <w:szCs w:val="22"/>
        </w:rPr>
        <w:t xml:space="preserve">= </w:t>
      </w:r>
      <w:r w:rsidR="00245868" w:rsidRPr="00890188">
        <w:rPr>
          <w:rFonts w:ascii="Arial" w:eastAsia="Arial" w:hAnsi="Arial" w:cs="Arial"/>
          <w:noProof/>
          <w:sz w:val="22"/>
          <w:szCs w:val="22"/>
        </w:rPr>
        <w:t xml:space="preserve">11.519, P </w:t>
      </w:r>
      <w:r w:rsidR="00245868" w:rsidRPr="00890188">
        <w:rPr>
          <w:rFonts w:ascii="Arial" w:eastAsiaTheme="minorEastAsia" w:hAnsi="Arial" w:cs="Arial"/>
          <w:sz w:val="22"/>
          <w:szCs w:val="22"/>
        </w:rPr>
        <w:t>&lt; 0.05 (Table S3.</w:t>
      </w:r>
      <w:r w:rsidR="009F749C" w:rsidRPr="00890188">
        <w:rPr>
          <w:rFonts w:ascii="Arial" w:eastAsiaTheme="minorEastAsia" w:hAnsi="Arial" w:cs="Arial"/>
          <w:sz w:val="22"/>
          <w:szCs w:val="22"/>
        </w:rPr>
        <w:t>1.1</w:t>
      </w:r>
      <w:r w:rsidR="00245868" w:rsidRPr="00890188">
        <w:rPr>
          <w:rFonts w:ascii="Arial" w:eastAsiaTheme="minorEastAsia" w:hAnsi="Arial" w:cs="Arial"/>
          <w:sz w:val="22"/>
          <w:szCs w:val="22"/>
        </w:rPr>
        <w:t xml:space="preserve">). Across all three diets, all females had infected ovaries. In contrast, we observed the following infection outcomes for male fish </w:t>
      </w:r>
      <w:r w:rsidR="00B96FA8" w:rsidRPr="00890188">
        <w:rPr>
          <w:rFonts w:ascii="Arial" w:eastAsiaTheme="minorEastAsia" w:hAnsi="Arial" w:cs="Arial"/>
          <w:sz w:val="22"/>
          <w:szCs w:val="22"/>
        </w:rPr>
        <w:t xml:space="preserve">with extra-intestinal infections </w:t>
      </w:r>
      <w:r w:rsidR="00245868" w:rsidRPr="00890188">
        <w:rPr>
          <w:rFonts w:ascii="Arial" w:eastAsiaTheme="minorEastAsia" w:hAnsi="Arial" w:cs="Arial"/>
          <w:sz w:val="22"/>
          <w:szCs w:val="22"/>
        </w:rPr>
        <w:t xml:space="preserve">Gemma 3/12 (25%), Watts 5/24 (20.8%), and ZIRC </w:t>
      </w:r>
      <w:r w:rsidR="00245868" w:rsidRPr="00890188">
        <w:rPr>
          <w:rFonts w:ascii="Arial" w:eastAsiaTheme="minorEastAsia" w:hAnsi="Arial" w:cs="Arial"/>
          <w:sz w:val="22"/>
          <w:szCs w:val="22"/>
        </w:rPr>
        <w:lastRenderedPageBreak/>
        <w:t>18/24 (70.6%) (Table 3.5.2.2.1). In male fish only, we also found a statistically significant difference in proportion of infected fish across the three diets (</w:t>
      </w:r>
      <w:r w:rsidR="00164AC3" w:rsidRPr="00890188">
        <w:rPr>
          <w:rFonts w:ascii="Arial" w:eastAsiaTheme="minorEastAsia" w:hAnsi="Arial" w:cs="Arial"/>
          <w:sz w:val="22"/>
          <w:szCs w:val="22"/>
        </w:rPr>
        <w:t>X</w:t>
      </w:r>
      <w:r w:rsidR="00164AC3" w:rsidRPr="00890188">
        <w:rPr>
          <w:rFonts w:ascii="Arial" w:eastAsiaTheme="minorEastAsia" w:hAnsi="Arial" w:cs="Arial"/>
          <w:sz w:val="22"/>
          <w:szCs w:val="22"/>
          <w:vertAlign w:val="superscript"/>
        </w:rPr>
        <w:t>2</w:t>
      </w:r>
      <w:r w:rsidR="00164AC3" w:rsidRPr="00890188">
        <w:rPr>
          <w:rFonts w:ascii="Arial" w:eastAsiaTheme="minorEastAsia" w:hAnsi="Arial" w:cs="Arial"/>
          <w:sz w:val="22"/>
          <w:szCs w:val="22"/>
        </w:rPr>
        <w:t xml:space="preserve"> = 11.556, df = </w:t>
      </w:r>
      <w:r w:rsidR="00245868" w:rsidRPr="00890188">
        <w:rPr>
          <w:rFonts w:ascii="Arial" w:eastAsiaTheme="minorEastAsia" w:hAnsi="Arial" w:cs="Arial"/>
          <w:sz w:val="22"/>
          <w:szCs w:val="22"/>
        </w:rPr>
        <w:t>2</w:t>
      </w:r>
      <w:r w:rsidR="00245868" w:rsidRPr="00890188">
        <w:rPr>
          <w:rFonts w:ascii="Arial" w:eastAsia="Arial" w:hAnsi="Arial" w:cs="Arial"/>
          <w:noProof/>
          <w:sz w:val="22"/>
          <w:szCs w:val="22"/>
        </w:rPr>
        <w:t xml:space="preserve">, N = 53, P </w:t>
      </w:r>
      <w:r w:rsidR="00245868" w:rsidRPr="00890188">
        <w:rPr>
          <w:rFonts w:ascii="Arial" w:eastAsiaTheme="minorEastAsia" w:hAnsi="Arial" w:cs="Arial"/>
          <w:sz w:val="22"/>
          <w:szCs w:val="22"/>
        </w:rPr>
        <w:t>&lt; 0.05</w:t>
      </w:r>
      <w:r w:rsidR="00164AC3" w:rsidRPr="00890188">
        <w:rPr>
          <w:rFonts w:ascii="Arial" w:eastAsiaTheme="minorEastAsia" w:hAnsi="Arial" w:cs="Arial"/>
          <w:sz w:val="22"/>
          <w:szCs w:val="22"/>
        </w:rPr>
        <w:t xml:space="preserve">; </w:t>
      </w:r>
      <w:r w:rsidR="00245868" w:rsidRPr="00890188">
        <w:rPr>
          <w:rFonts w:ascii="Arial" w:eastAsiaTheme="minorEastAsia" w:hAnsi="Arial" w:cs="Arial"/>
          <w:sz w:val="22"/>
          <w:szCs w:val="22"/>
        </w:rPr>
        <w:t>Table S</w:t>
      </w:r>
      <w:r w:rsidR="00245868" w:rsidRPr="00890188">
        <w:rPr>
          <w:rFonts w:ascii="Arial" w:eastAsiaTheme="minorEastAsia" w:hAnsi="Arial" w:cs="Arial"/>
          <w:sz w:val="22"/>
          <w:szCs w:val="22"/>
        </w:rPr>
        <w:t>3.</w:t>
      </w:r>
      <w:r w:rsidR="009F749C" w:rsidRPr="00890188">
        <w:rPr>
          <w:rFonts w:ascii="Arial" w:eastAsiaTheme="minorEastAsia" w:hAnsi="Arial" w:cs="Arial"/>
          <w:sz w:val="22"/>
          <w:szCs w:val="22"/>
        </w:rPr>
        <w:t>1.2</w:t>
      </w:r>
      <w:r w:rsidR="00245868" w:rsidRPr="00890188">
        <w:rPr>
          <w:rFonts w:ascii="Arial" w:eastAsiaTheme="minorEastAsia" w:hAnsi="Arial" w:cs="Arial"/>
          <w:sz w:val="22"/>
          <w:szCs w:val="22"/>
        </w:rPr>
        <w:t xml:space="preserve">). </w:t>
      </w:r>
      <w:r w:rsidR="00164AC3" w:rsidRPr="00890188">
        <w:rPr>
          <w:rFonts w:ascii="Arial" w:eastAsiaTheme="minorEastAsia" w:hAnsi="Arial" w:cs="Arial"/>
          <w:sz w:val="22"/>
          <w:szCs w:val="22"/>
        </w:rPr>
        <w:t>When we conduct the same analysis with just fish sampled for microbiome analysis (Table S</w:t>
      </w:r>
      <w:r w:rsidR="00903052" w:rsidRPr="00890188">
        <w:rPr>
          <w:rFonts w:ascii="Arial" w:eastAsia="Arial" w:hAnsi="Arial" w:cs="Arial"/>
          <w:noProof/>
          <w:sz w:val="22"/>
          <w:szCs w:val="22"/>
        </w:rPr>
        <w:t>3.5.1.3.1</w:t>
      </w:r>
      <w:r w:rsidR="00164AC3" w:rsidRPr="00890188">
        <w:rPr>
          <w:rFonts w:ascii="Arial" w:eastAsiaTheme="minorEastAsia" w:hAnsi="Arial" w:cs="Arial"/>
          <w:sz w:val="22"/>
          <w:szCs w:val="22"/>
        </w:rPr>
        <w:t>), we do not observe significant effects (X</w:t>
      </w:r>
      <w:r w:rsidR="00164AC3" w:rsidRPr="00890188">
        <w:rPr>
          <w:rFonts w:ascii="Arial" w:eastAsiaTheme="minorEastAsia" w:hAnsi="Arial" w:cs="Arial"/>
          <w:sz w:val="22"/>
          <w:szCs w:val="22"/>
          <w:vertAlign w:val="superscript"/>
        </w:rPr>
        <w:t>2</w:t>
      </w:r>
      <w:r w:rsidR="00164AC3" w:rsidRPr="00890188">
        <w:rPr>
          <w:rFonts w:ascii="Arial" w:eastAsiaTheme="minorEastAsia" w:hAnsi="Arial" w:cs="Arial"/>
          <w:sz w:val="22"/>
          <w:szCs w:val="22"/>
        </w:rPr>
        <w:t xml:space="preserve"> = 4.069, df = 2</w:t>
      </w:r>
      <w:r w:rsidR="00164AC3" w:rsidRPr="00890188">
        <w:rPr>
          <w:rFonts w:ascii="Arial" w:eastAsia="Arial" w:hAnsi="Arial" w:cs="Arial"/>
          <w:noProof/>
          <w:sz w:val="22"/>
          <w:szCs w:val="22"/>
        </w:rPr>
        <w:t xml:space="preserve">, N = </w:t>
      </w:r>
      <w:r w:rsidR="007649D7" w:rsidRPr="00890188">
        <w:rPr>
          <w:rFonts w:ascii="Arial" w:eastAsia="Arial" w:hAnsi="Arial" w:cs="Arial"/>
          <w:noProof/>
          <w:sz w:val="22"/>
          <w:szCs w:val="22"/>
        </w:rPr>
        <w:t>44</w:t>
      </w:r>
      <w:r w:rsidR="00164AC3" w:rsidRPr="00890188">
        <w:rPr>
          <w:rFonts w:ascii="Arial" w:eastAsia="Arial" w:hAnsi="Arial" w:cs="Arial"/>
          <w:noProof/>
          <w:sz w:val="22"/>
          <w:szCs w:val="22"/>
        </w:rPr>
        <w:t xml:space="preserve">, P </w:t>
      </w:r>
      <w:r w:rsidR="00164AC3" w:rsidRPr="00890188">
        <w:rPr>
          <w:rFonts w:ascii="Arial" w:eastAsiaTheme="minorEastAsia" w:hAnsi="Arial" w:cs="Arial"/>
          <w:sz w:val="22"/>
          <w:szCs w:val="22"/>
        </w:rPr>
        <w:t>&gt; 0.05; Table S3.</w:t>
      </w:r>
      <w:r w:rsidR="000A5688" w:rsidRPr="00890188">
        <w:rPr>
          <w:rFonts w:ascii="Arial" w:eastAsiaTheme="minorEastAsia" w:hAnsi="Arial" w:cs="Arial"/>
          <w:sz w:val="22"/>
          <w:szCs w:val="22"/>
        </w:rPr>
        <w:t>1.3</w:t>
      </w:r>
      <w:r w:rsidR="00164AC3" w:rsidRPr="00890188">
        <w:rPr>
          <w:rFonts w:ascii="Arial" w:eastAsiaTheme="minorEastAsia" w:hAnsi="Arial" w:cs="Arial"/>
          <w:sz w:val="22"/>
          <w:szCs w:val="22"/>
        </w:rPr>
        <w:t>), likely due to being underpowered to detect these effects</w:t>
      </w:r>
      <w:r w:rsidR="00245868" w:rsidRPr="00890188">
        <w:rPr>
          <w:rFonts w:ascii="Arial" w:eastAsiaTheme="minorEastAsia" w:hAnsi="Arial" w:cs="Arial"/>
          <w:sz w:val="22"/>
          <w:szCs w:val="22"/>
        </w:rPr>
        <w:t>.</w:t>
      </w:r>
      <w:r w:rsidR="00B96FA8" w:rsidRPr="00890188">
        <w:rPr>
          <w:rFonts w:ascii="Arial" w:eastAsiaTheme="minorEastAsia" w:hAnsi="Arial" w:cs="Arial"/>
          <w:sz w:val="22"/>
          <w:szCs w:val="22"/>
        </w:rPr>
        <w:t xml:space="preserve">  </w:t>
      </w:r>
      <w:r w:rsidR="008A05E6" w:rsidRPr="00890188">
        <w:rPr>
          <w:rFonts w:ascii="Arial" w:eastAsiaTheme="minorEastAsia" w:hAnsi="Arial" w:cs="Arial"/>
          <w:sz w:val="22"/>
          <w:szCs w:val="22"/>
        </w:rPr>
        <w:t>Infections</w:t>
      </w:r>
      <w:r w:rsidR="00B96FA8" w:rsidRPr="00890188">
        <w:rPr>
          <w:rFonts w:ascii="Arial" w:eastAsiaTheme="minorEastAsia" w:hAnsi="Arial" w:cs="Arial"/>
          <w:sz w:val="22"/>
          <w:szCs w:val="22"/>
        </w:rPr>
        <w:t xml:space="preserve"> in males included the testis, coelomic cavity, swim bladder and kidney (</w:t>
      </w:r>
      <w:r w:rsidR="009077FE" w:rsidRPr="00890188">
        <w:rPr>
          <w:rFonts w:ascii="Arial" w:eastAsiaTheme="minorEastAsia" w:hAnsi="Arial" w:cs="Arial"/>
          <w:sz w:val="22"/>
          <w:szCs w:val="22"/>
        </w:rPr>
        <w:t>Figure S3.1.2</w:t>
      </w:r>
      <w:r w:rsidR="00B96FA8" w:rsidRPr="00890188">
        <w:rPr>
          <w:rFonts w:ascii="Arial" w:eastAsiaTheme="minorEastAsia" w:hAnsi="Arial" w:cs="Arial"/>
          <w:sz w:val="22"/>
          <w:szCs w:val="22"/>
        </w:rPr>
        <w:t xml:space="preserve">).  </w:t>
      </w:r>
      <w:r w:rsidR="008A05E6" w:rsidRPr="00890188">
        <w:rPr>
          <w:rFonts w:ascii="Arial" w:eastAsiaTheme="minorEastAsia" w:hAnsi="Arial" w:cs="Arial"/>
          <w:sz w:val="22"/>
          <w:szCs w:val="22"/>
        </w:rPr>
        <w:t>With females, all showed the infections within the ovaries, with one with a coelomic infection.</w:t>
      </w:r>
      <w:r w:rsidR="00245868" w:rsidRPr="00890188">
        <w:rPr>
          <w:rFonts w:ascii="Arial" w:eastAsiaTheme="minorEastAsia" w:hAnsi="Arial" w:cs="Arial"/>
          <w:sz w:val="22"/>
          <w:szCs w:val="22"/>
        </w:rPr>
        <w:t xml:space="preserve"> </w:t>
      </w:r>
      <w:r w:rsidR="008A05E6" w:rsidRPr="00890188">
        <w:rPr>
          <w:rFonts w:ascii="Arial" w:eastAsiaTheme="minorEastAsia" w:hAnsi="Arial" w:cs="Arial"/>
          <w:sz w:val="22"/>
          <w:szCs w:val="22"/>
        </w:rPr>
        <w:t xml:space="preserve"> </w:t>
      </w:r>
      <w:r w:rsidR="00A026BF" w:rsidRPr="00890188">
        <w:rPr>
          <w:rFonts w:ascii="Arial" w:eastAsiaTheme="minorEastAsia" w:hAnsi="Arial" w:cs="Arial"/>
          <w:sz w:val="22"/>
          <w:szCs w:val="22"/>
        </w:rPr>
        <w:t>Colonization</w:t>
      </w:r>
      <w:r w:rsidR="008A05E6" w:rsidRPr="00890188">
        <w:rPr>
          <w:rFonts w:ascii="Arial" w:eastAsiaTheme="minorEastAsia" w:hAnsi="Arial" w:cs="Arial"/>
          <w:sz w:val="22"/>
          <w:szCs w:val="22"/>
        </w:rPr>
        <w:t xml:space="preserve"> of the intestinal lumen by acid fast bacteria were observed in 17 exposed and 7 control fish across the diets. </w:t>
      </w:r>
      <w:r w:rsidRPr="00890188">
        <w:rPr>
          <w:rFonts w:ascii="Arial" w:eastAsiaTheme="minorEastAsia" w:hAnsi="Arial" w:cs="Arial"/>
          <w:sz w:val="22"/>
          <w:szCs w:val="22"/>
        </w:rPr>
        <w:t xml:space="preserve">This result indicates that the diets considered in our study appear to dictate the progression of infection of </w:t>
      </w:r>
      <w:r w:rsidRPr="00890188">
        <w:rPr>
          <w:rFonts w:ascii="Arial" w:eastAsiaTheme="minorEastAsia" w:hAnsi="Arial" w:cs="Arial"/>
          <w:i/>
          <w:sz w:val="22"/>
          <w:szCs w:val="22"/>
        </w:rPr>
        <w:t>M. chelonae</w:t>
      </w:r>
      <w:r w:rsidRPr="00890188">
        <w:rPr>
          <w:rFonts w:ascii="Arial" w:eastAsiaTheme="minorEastAsia" w:hAnsi="Arial" w:cs="Arial"/>
          <w:sz w:val="22"/>
          <w:szCs w:val="22"/>
        </w:rPr>
        <w:t xml:space="preserve">, but of the samples we collected for microbiome analysis we may be underpowered to detect a difference. Next, we assessed whether infection status links to body condition score as well as measures of gut microbiome diversity and composition. We did not observe significant associations between infection status and body condition score based on </w:t>
      </w:r>
      <w:r w:rsidR="0098575A" w:rsidRPr="00890188">
        <w:rPr>
          <w:rFonts w:ascii="Arial" w:eastAsiaTheme="minorEastAsia" w:hAnsi="Arial" w:cs="Arial"/>
          <w:sz w:val="22"/>
          <w:szCs w:val="22"/>
        </w:rPr>
        <w:t xml:space="preserve">linear regression </w:t>
      </w:r>
      <w:r w:rsidRPr="00890188">
        <w:rPr>
          <w:rFonts w:ascii="Arial" w:eastAsiaTheme="minorEastAsia" w:hAnsi="Arial" w:cs="Arial"/>
          <w:sz w:val="22"/>
          <w:szCs w:val="22"/>
        </w:rPr>
        <w:t>(P &gt; 0.05; Table S3.</w:t>
      </w:r>
      <w:r w:rsidR="000A5688" w:rsidRPr="00890188">
        <w:rPr>
          <w:rFonts w:ascii="Arial" w:eastAsiaTheme="minorEastAsia" w:hAnsi="Arial" w:cs="Arial"/>
          <w:sz w:val="22"/>
          <w:szCs w:val="22"/>
        </w:rPr>
        <w:t>1.4</w:t>
      </w:r>
      <w:r w:rsidRPr="00890188">
        <w:rPr>
          <w:rFonts w:ascii="Arial" w:eastAsiaTheme="minorEastAsia" w:hAnsi="Arial" w:cs="Arial"/>
          <w:sz w:val="22"/>
          <w:szCs w:val="22"/>
        </w:rPr>
        <w:t>) or any of the gut microbiome diversity and composition measures (P &gt; 0.05; Table S3.</w:t>
      </w:r>
      <w:r w:rsidR="000A5688" w:rsidRPr="00890188">
        <w:rPr>
          <w:rFonts w:ascii="Arial" w:eastAsiaTheme="minorEastAsia" w:hAnsi="Arial" w:cs="Arial"/>
          <w:sz w:val="22"/>
          <w:szCs w:val="22"/>
        </w:rPr>
        <w:t xml:space="preserve">1.5 </w:t>
      </w:r>
      <w:r w:rsidRPr="00890188">
        <w:rPr>
          <w:rFonts w:ascii="Arial" w:eastAsiaTheme="minorEastAsia" w:hAnsi="Arial" w:cs="Arial"/>
          <w:sz w:val="22"/>
          <w:szCs w:val="22"/>
        </w:rPr>
        <w:t>&amp;</w:t>
      </w:r>
      <w:r w:rsidR="000A5688" w:rsidRPr="00890188">
        <w:rPr>
          <w:rFonts w:ascii="Arial" w:eastAsiaTheme="minorEastAsia" w:hAnsi="Arial" w:cs="Arial"/>
          <w:sz w:val="22"/>
          <w:szCs w:val="22"/>
        </w:rPr>
        <w:t xml:space="preserve"> </w:t>
      </w:r>
      <w:r w:rsidRPr="00890188">
        <w:rPr>
          <w:rFonts w:ascii="Arial" w:eastAsiaTheme="minorEastAsia" w:hAnsi="Arial" w:cs="Arial"/>
          <w:sz w:val="22"/>
          <w:szCs w:val="22"/>
        </w:rPr>
        <w:t>S3.</w:t>
      </w:r>
      <w:r w:rsidR="000A5688" w:rsidRPr="00890188">
        <w:rPr>
          <w:rFonts w:ascii="Arial" w:eastAsiaTheme="minorEastAsia" w:hAnsi="Arial" w:cs="Arial"/>
          <w:sz w:val="22"/>
          <w:szCs w:val="22"/>
        </w:rPr>
        <w:t>1.6</w:t>
      </w:r>
      <w:r w:rsidRPr="00890188">
        <w:rPr>
          <w:rFonts w:ascii="Arial" w:eastAsiaTheme="minorEastAsia" w:hAnsi="Arial" w:cs="Arial"/>
          <w:sz w:val="22"/>
          <w:szCs w:val="22"/>
        </w:rPr>
        <w:t xml:space="preserve">). Together, these results indicate that infection endpoints are </w:t>
      </w:r>
      <w:r w:rsidR="0098575A" w:rsidRPr="00890188">
        <w:rPr>
          <w:rFonts w:ascii="Arial" w:eastAsiaTheme="minorEastAsia" w:hAnsi="Arial" w:cs="Arial"/>
          <w:sz w:val="22"/>
          <w:szCs w:val="22"/>
        </w:rPr>
        <w:t>linked to diet, but not</w:t>
      </w:r>
      <w:r w:rsidRPr="00890188">
        <w:rPr>
          <w:rFonts w:ascii="Arial" w:eastAsiaTheme="minorEastAsia" w:hAnsi="Arial" w:cs="Arial"/>
          <w:sz w:val="22"/>
          <w:szCs w:val="22"/>
        </w:rPr>
        <w:t xml:space="preserve"> body condition score or the gut microbiome.</w:t>
      </w:r>
    </w:p>
    <w:p w14:paraId="25EC421E" w14:textId="6E1440EA" w:rsidR="00401F90" w:rsidRPr="00890188" w:rsidRDefault="00401F90" w:rsidP="00FB7810">
      <w:pPr>
        <w:spacing w:line="480" w:lineRule="auto"/>
        <w:rPr>
          <w:rFonts w:ascii="Arial" w:eastAsiaTheme="minorEastAsia" w:hAnsi="Arial" w:cs="Arial"/>
          <w:sz w:val="22"/>
          <w:szCs w:val="22"/>
        </w:rPr>
        <w:pPrChange w:id="64" w:author="Sieler Jr, Michael James" w:date="2023-01-29T12:53:00Z">
          <w:pPr>
            <w:spacing w:line="360" w:lineRule="auto"/>
          </w:pPr>
        </w:pPrChange>
      </w:pPr>
    </w:p>
    <w:p w14:paraId="5CED10A5" w14:textId="6840A899" w:rsidR="00401F90" w:rsidRPr="00890188" w:rsidRDefault="6E19DA83" w:rsidP="00FB7810">
      <w:pPr>
        <w:spacing w:line="480" w:lineRule="auto"/>
        <w:rPr>
          <w:rFonts w:ascii="Arial" w:hAnsi="Arial" w:cs="Arial"/>
          <w:sz w:val="22"/>
          <w:szCs w:val="22"/>
        </w:rPr>
        <w:pPrChange w:id="65" w:author="Sieler Jr, Michael James" w:date="2023-01-29T12:53:00Z">
          <w:pPr>
            <w:spacing w:line="360" w:lineRule="auto"/>
          </w:pPr>
        </w:pPrChange>
      </w:pPr>
      <w:r w:rsidRPr="00890188">
        <w:rPr>
          <w:rFonts w:ascii="Arial" w:eastAsiaTheme="minorEastAsia" w:hAnsi="Arial" w:cs="Arial"/>
          <w:sz w:val="22"/>
          <w:szCs w:val="22"/>
        </w:rPr>
        <w:t xml:space="preserve">We next considered that exposure to the pathogen could impact the gut microbiome, </w:t>
      </w:r>
      <w:r w:rsidR="00990CC1" w:rsidRPr="00890188">
        <w:rPr>
          <w:rFonts w:ascii="Arial" w:eastAsiaTheme="minorEastAsia" w:hAnsi="Arial" w:cs="Arial"/>
          <w:sz w:val="22"/>
          <w:szCs w:val="22"/>
        </w:rPr>
        <w:t>even though</w:t>
      </w:r>
      <w:r w:rsidRPr="00890188">
        <w:rPr>
          <w:rFonts w:ascii="Arial" w:eastAsiaTheme="minorEastAsia" w:hAnsi="Arial" w:cs="Arial"/>
          <w:sz w:val="22"/>
          <w:szCs w:val="22"/>
        </w:rPr>
        <w:t xml:space="preserve"> ultimate infection outcomes among exposed individuals may not. Comparing exposed to unexposed fish found </w:t>
      </w:r>
      <w:r w:rsidRPr="00890188">
        <w:rPr>
          <w:rFonts w:ascii="Arial" w:hAnsi="Arial" w:cs="Arial"/>
          <w:sz w:val="22"/>
          <w:szCs w:val="22"/>
        </w:rPr>
        <w:t>that microbial gut diversity significantly differs between exposure groups as measured by richness and Shannon Entropy alpha-diversity metrics (P &lt; 0.05; Figure 4A, Table S3.</w:t>
      </w:r>
      <w:r w:rsidR="000306E5" w:rsidRPr="00890188">
        <w:rPr>
          <w:rFonts w:ascii="Arial" w:hAnsi="Arial" w:cs="Arial"/>
          <w:sz w:val="22"/>
          <w:szCs w:val="22"/>
        </w:rPr>
        <w:t>2.1</w:t>
      </w:r>
      <w:r w:rsidRPr="00890188">
        <w:rPr>
          <w:rFonts w:ascii="Arial" w:hAnsi="Arial" w:cs="Arial"/>
          <w:sz w:val="22"/>
          <w:szCs w:val="22"/>
        </w:rPr>
        <w:t xml:space="preserve">). That said, based on linear regression, the impact of exposure on the gut microbiome alpha-diversity does not appear to differ as a function of diet, as the interaction term for these covariates did not yield a significant </w:t>
      </w:r>
      <w:proofErr w:type="gramStart"/>
      <w:r w:rsidRPr="00890188">
        <w:rPr>
          <w:rFonts w:ascii="Arial" w:hAnsi="Arial" w:cs="Arial"/>
          <w:sz w:val="22"/>
          <w:szCs w:val="22"/>
        </w:rPr>
        <w:t>effect  (</w:t>
      </w:r>
      <w:proofErr w:type="gramEnd"/>
      <w:r w:rsidRPr="00890188">
        <w:rPr>
          <w:rFonts w:ascii="Arial" w:hAnsi="Arial" w:cs="Arial"/>
          <w:sz w:val="22"/>
          <w:szCs w:val="22"/>
        </w:rPr>
        <w:t>P &gt; 0.05; Table S3.</w:t>
      </w:r>
      <w:r w:rsidR="000306E5" w:rsidRPr="00890188">
        <w:rPr>
          <w:rFonts w:ascii="Arial" w:hAnsi="Arial" w:cs="Arial"/>
          <w:sz w:val="22"/>
          <w:szCs w:val="22"/>
        </w:rPr>
        <w:t>2.1</w:t>
      </w:r>
      <w:r w:rsidRPr="00890188">
        <w:rPr>
          <w:rFonts w:ascii="Arial" w:hAnsi="Arial" w:cs="Arial"/>
          <w:sz w:val="22"/>
          <w:szCs w:val="22"/>
        </w:rPr>
        <w:t>).  Furthermore, we used a post hoc Tukey test to clarify whether microbial gut diversity of fish differed between exposure groups by diet. Unique to ZIRC-diet fed fish, we observed microbiome diversity differed in unexposed controls compared to exposed fish as measured by all alpha-diversity metrics (P &lt; 0.05, Table S3.</w:t>
      </w:r>
      <w:r w:rsidR="000306E5" w:rsidRPr="00890188">
        <w:rPr>
          <w:rFonts w:ascii="Arial" w:hAnsi="Arial" w:cs="Arial"/>
          <w:sz w:val="22"/>
          <w:szCs w:val="22"/>
        </w:rPr>
        <w:t>2.2</w:t>
      </w:r>
      <w:r w:rsidRPr="00890188">
        <w:rPr>
          <w:rFonts w:ascii="Arial" w:hAnsi="Arial" w:cs="Arial"/>
          <w:sz w:val="22"/>
          <w:szCs w:val="22"/>
        </w:rPr>
        <w:t>). Watts-diet fed fish differed in unexposed controls compared to exposed fish in terms of richness (P &lt; 0.05, Table S3.</w:t>
      </w:r>
      <w:r w:rsidR="000306E5" w:rsidRPr="00890188">
        <w:rPr>
          <w:rFonts w:ascii="Arial" w:hAnsi="Arial" w:cs="Arial"/>
          <w:sz w:val="22"/>
          <w:szCs w:val="22"/>
        </w:rPr>
        <w:t>2.2</w:t>
      </w:r>
      <w:r w:rsidRPr="00890188">
        <w:rPr>
          <w:rFonts w:ascii="Arial" w:hAnsi="Arial" w:cs="Arial"/>
          <w:sz w:val="22"/>
          <w:szCs w:val="22"/>
        </w:rPr>
        <w:t xml:space="preserve">). These results suggest that the gut microbiome diversity of ZIRC-diet fed fish, and to some extent Watts-diet fed fish, are sensitive to the effects of </w:t>
      </w:r>
      <w:r w:rsidRPr="00890188">
        <w:rPr>
          <w:rFonts w:ascii="Arial" w:hAnsi="Arial" w:cs="Arial"/>
          <w:i/>
          <w:iCs/>
          <w:sz w:val="22"/>
          <w:szCs w:val="22"/>
        </w:rPr>
        <w:t>M. chelonae</w:t>
      </w:r>
      <w:r w:rsidRPr="00890188">
        <w:rPr>
          <w:rFonts w:ascii="Arial" w:hAnsi="Arial" w:cs="Arial"/>
          <w:sz w:val="22"/>
          <w:szCs w:val="22"/>
        </w:rPr>
        <w:t xml:space="preserve"> exposure, but Gemma-diet fed fish are resistant to </w:t>
      </w:r>
      <w:r w:rsidRPr="00890188">
        <w:rPr>
          <w:rFonts w:ascii="Arial" w:hAnsi="Arial" w:cs="Arial"/>
          <w:sz w:val="22"/>
          <w:szCs w:val="22"/>
        </w:rPr>
        <w:lastRenderedPageBreak/>
        <w:t xml:space="preserve">pathogen exposure. While the gut microbiomes are sensitive to the effects of pathogen exposure, we find the statistical effect of diet shaping the gut microbiome is an order of magnitude greater across all alpha-diversity metrics </w:t>
      </w:r>
      <w:r w:rsidRPr="00890188">
        <w:rPr>
          <w:rFonts w:ascii="Arial" w:eastAsia="Arial" w:hAnsi="Arial" w:cs="Arial"/>
          <w:sz w:val="22"/>
          <w:szCs w:val="22"/>
        </w:rPr>
        <w:t>(P &lt; 0.05, Table S3.</w:t>
      </w:r>
      <w:r w:rsidR="000306E5" w:rsidRPr="00890188">
        <w:rPr>
          <w:rFonts w:ascii="Arial" w:eastAsia="Arial" w:hAnsi="Arial" w:cs="Arial"/>
          <w:sz w:val="22"/>
          <w:szCs w:val="22"/>
        </w:rPr>
        <w:t>2.1</w:t>
      </w:r>
      <w:r w:rsidRPr="00890188">
        <w:rPr>
          <w:rFonts w:ascii="Arial" w:eastAsia="Arial" w:hAnsi="Arial" w:cs="Arial"/>
          <w:sz w:val="22"/>
          <w:szCs w:val="22"/>
        </w:rPr>
        <w:t>)</w:t>
      </w:r>
      <w:r w:rsidRPr="00890188">
        <w:rPr>
          <w:rFonts w:ascii="Arial" w:hAnsi="Arial" w:cs="Arial"/>
          <w:sz w:val="22"/>
          <w:szCs w:val="22"/>
        </w:rPr>
        <w:t xml:space="preserve">. Collectively, these results indicate that gut microbiome diversity is sensitive to </w:t>
      </w:r>
      <w:r w:rsidRPr="00890188">
        <w:rPr>
          <w:rFonts w:ascii="Arial" w:hAnsi="Arial" w:cs="Arial"/>
          <w:i/>
          <w:iCs/>
          <w:sz w:val="22"/>
          <w:szCs w:val="22"/>
        </w:rPr>
        <w:t>M. chelonae</w:t>
      </w:r>
      <w:r w:rsidRPr="00890188">
        <w:rPr>
          <w:rFonts w:ascii="Arial" w:hAnsi="Arial" w:cs="Arial"/>
          <w:sz w:val="22"/>
          <w:szCs w:val="22"/>
        </w:rPr>
        <w:t xml:space="preserve"> exposure, but diet is the primary driver of gut microbiome diversity.</w:t>
      </w:r>
    </w:p>
    <w:p w14:paraId="34EF0C9F" w14:textId="77777777" w:rsidR="00EC7DBC" w:rsidRPr="00890188" w:rsidRDefault="00EC7DBC" w:rsidP="00FB7810">
      <w:pPr>
        <w:spacing w:line="480" w:lineRule="auto"/>
        <w:rPr>
          <w:rFonts w:ascii="Arial" w:hAnsi="Arial" w:cs="Arial"/>
          <w:sz w:val="22"/>
          <w:szCs w:val="22"/>
        </w:rPr>
        <w:pPrChange w:id="66" w:author="Sieler Jr, Michael James" w:date="2023-01-29T12:53:00Z">
          <w:pPr>
            <w:spacing w:line="360" w:lineRule="auto"/>
          </w:pPr>
        </w:pPrChange>
      </w:pPr>
    </w:p>
    <w:p w14:paraId="0BE6CD56" w14:textId="48D77CEA" w:rsidR="00451477" w:rsidRPr="00890188" w:rsidRDefault="1A0390FE" w:rsidP="00FB7810">
      <w:pPr>
        <w:spacing w:line="480" w:lineRule="auto"/>
        <w:rPr>
          <w:rFonts w:ascii="Arial" w:hAnsi="Arial" w:cs="Arial"/>
          <w:sz w:val="22"/>
          <w:szCs w:val="22"/>
        </w:rPr>
        <w:pPrChange w:id="67" w:author="Sieler Jr, Michael James" w:date="2023-01-29T12:53:00Z">
          <w:pPr>
            <w:spacing w:line="360" w:lineRule="auto"/>
          </w:pPr>
        </w:pPrChange>
      </w:pPr>
      <w:r w:rsidRPr="00890188">
        <w:rPr>
          <w:rFonts w:ascii="Arial" w:hAnsi="Arial" w:cs="Arial"/>
          <w:sz w:val="22"/>
          <w:szCs w:val="22"/>
        </w:rPr>
        <w:t>Next, we evaluated how pathogen exposure influenced microbial community composition across fish fed each diet. For each beta-diversity metric considered, PERMANOVA tests found that the main effects of diet and pathogen exposure significantly explained the variation in microbiome composition, but that the main effect of diet was consistently larger than the effect of exposure (P &lt; 0.05; Fig 4C, Table S3.</w:t>
      </w:r>
      <w:r w:rsidR="003B1E82" w:rsidRPr="00890188">
        <w:rPr>
          <w:rFonts w:ascii="Arial" w:hAnsi="Arial" w:cs="Arial"/>
          <w:sz w:val="22"/>
          <w:szCs w:val="22"/>
        </w:rPr>
        <w:t>3.1</w:t>
      </w:r>
      <w:r w:rsidRPr="00890188">
        <w:rPr>
          <w:rFonts w:ascii="Arial" w:hAnsi="Arial" w:cs="Arial"/>
          <w:sz w:val="22"/>
          <w:szCs w:val="22"/>
        </w:rPr>
        <w:t xml:space="preserve">). Furthermore, a PERMANOVA test found that the model coefficient effect for the interaction of diet and pathogen exposure was statistically significant when considering Canberra and </w:t>
      </w:r>
      <w:r w:rsidR="00753242">
        <w:rPr>
          <w:rFonts w:ascii="Arial" w:hAnsi="Arial" w:cs="Arial"/>
          <w:sz w:val="22"/>
          <w:szCs w:val="22"/>
        </w:rPr>
        <w:t>Sørensen</w:t>
      </w:r>
      <w:r w:rsidRPr="00890188">
        <w:rPr>
          <w:rFonts w:ascii="Arial" w:hAnsi="Arial" w:cs="Arial"/>
          <w:sz w:val="22"/>
          <w:szCs w:val="22"/>
        </w:rPr>
        <w:t xml:space="preserve"> beta-diversity metrics, however this effect was marginal as compared to the </w:t>
      </w:r>
      <w:proofErr w:type="gramStart"/>
      <w:r w:rsidRPr="00890188">
        <w:rPr>
          <w:rFonts w:ascii="Arial" w:hAnsi="Arial" w:cs="Arial"/>
          <w:sz w:val="22"/>
          <w:szCs w:val="22"/>
        </w:rPr>
        <w:t>aforementioned main</w:t>
      </w:r>
      <w:proofErr w:type="gramEnd"/>
      <w:r w:rsidRPr="00890188">
        <w:rPr>
          <w:rFonts w:ascii="Arial" w:hAnsi="Arial" w:cs="Arial"/>
          <w:sz w:val="22"/>
          <w:szCs w:val="22"/>
        </w:rPr>
        <w:t xml:space="preserve"> effects. Moreover, a pairwise analysis of beta-dispersion did not find significant levels of dispersion between exposed and unexposed fish within each diet (P &gt; 0.05; Table S3.</w:t>
      </w:r>
      <w:r w:rsidR="000B7ABF" w:rsidRPr="00890188">
        <w:rPr>
          <w:rFonts w:ascii="Arial" w:hAnsi="Arial" w:cs="Arial"/>
          <w:sz w:val="22"/>
          <w:szCs w:val="22"/>
        </w:rPr>
        <w:t>4.1-3</w:t>
      </w:r>
      <w:r w:rsidRPr="00890188">
        <w:rPr>
          <w:rFonts w:ascii="Arial" w:hAnsi="Arial" w:cs="Arial"/>
          <w:sz w:val="22"/>
          <w:szCs w:val="22"/>
        </w:rPr>
        <w:t xml:space="preserve">). These results indicate that exposure to </w:t>
      </w:r>
      <w:r w:rsidRPr="00890188">
        <w:rPr>
          <w:rFonts w:ascii="Arial" w:hAnsi="Arial" w:cs="Arial"/>
          <w:i/>
          <w:iCs/>
          <w:sz w:val="22"/>
          <w:szCs w:val="22"/>
        </w:rPr>
        <w:t>M. chelonae</w:t>
      </w:r>
      <w:r w:rsidRPr="00890188">
        <w:rPr>
          <w:rFonts w:ascii="Arial" w:hAnsi="Arial" w:cs="Arial"/>
          <w:sz w:val="22"/>
          <w:szCs w:val="22"/>
        </w:rPr>
        <w:t xml:space="preserve"> did not affect dispersion of the gut microbiome communities. Collectively, these results indicate that the gut microbiome is sensitive to pathogen exposure, but that dietary effects tend to overwhelm evidence of this sensitivity. </w:t>
      </w:r>
    </w:p>
    <w:p w14:paraId="34DB23F2" w14:textId="55FED98C" w:rsidR="00451477" w:rsidRPr="00890188" w:rsidRDefault="00451477" w:rsidP="00FB7810">
      <w:pPr>
        <w:spacing w:line="480" w:lineRule="auto"/>
        <w:rPr>
          <w:rFonts w:ascii="Arial" w:hAnsi="Arial" w:cs="Arial"/>
          <w:sz w:val="22"/>
          <w:szCs w:val="22"/>
        </w:rPr>
        <w:pPrChange w:id="68" w:author="Sieler Jr, Michael James" w:date="2023-01-29T12:53:00Z">
          <w:pPr>
            <w:spacing w:line="360" w:lineRule="auto"/>
          </w:pPr>
        </w:pPrChange>
      </w:pPr>
    </w:p>
    <w:p w14:paraId="694BCFBD" w14:textId="3991C4CC" w:rsidR="577E9FC0" w:rsidRPr="00890188" w:rsidRDefault="0E08E5DE" w:rsidP="00FB7810">
      <w:pPr>
        <w:spacing w:line="480" w:lineRule="auto"/>
        <w:rPr>
          <w:rFonts w:ascii="Arial" w:eastAsiaTheme="minorEastAsia" w:hAnsi="Arial" w:cs="Arial"/>
          <w:sz w:val="22"/>
          <w:szCs w:val="22"/>
        </w:rPr>
        <w:sectPr w:rsidR="577E9FC0" w:rsidRPr="00890188" w:rsidSect="00061986">
          <w:pgSz w:w="12240" w:h="15840"/>
          <w:pgMar w:top="720" w:right="720" w:bottom="720" w:left="720" w:header="720" w:footer="720" w:gutter="0"/>
          <w:lnNumType w:countBy="1" w:restart="continuous"/>
          <w:cols w:space="720"/>
          <w:docGrid w:linePitch="360"/>
        </w:sectPr>
        <w:pPrChange w:id="69" w:author="Sieler Jr, Michael James" w:date="2023-01-29T12:53:00Z">
          <w:pPr>
            <w:spacing w:line="360" w:lineRule="auto"/>
          </w:pPr>
        </w:pPrChange>
      </w:pPr>
      <w:r w:rsidRPr="00890188">
        <w:rPr>
          <w:rFonts w:ascii="Arial" w:eastAsiaTheme="minorEastAsia" w:hAnsi="Arial" w:cs="Arial"/>
          <w:sz w:val="22"/>
          <w:szCs w:val="22"/>
        </w:rPr>
        <w:t xml:space="preserve">We also observed several </w:t>
      </w:r>
      <w:proofErr w:type="gramStart"/>
      <w:r w:rsidRPr="00890188">
        <w:rPr>
          <w:rFonts w:ascii="Arial" w:eastAsiaTheme="minorEastAsia" w:hAnsi="Arial" w:cs="Arial"/>
          <w:sz w:val="22"/>
          <w:szCs w:val="22"/>
        </w:rPr>
        <w:t>microbiota</w:t>
      </w:r>
      <w:proofErr w:type="gramEnd"/>
      <w:r w:rsidRPr="00890188">
        <w:rPr>
          <w:rFonts w:ascii="Arial" w:eastAsiaTheme="minorEastAsia" w:hAnsi="Arial" w:cs="Arial"/>
          <w:sz w:val="22"/>
          <w:szCs w:val="22"/>
        </w:rPr>
        <w:t xml:space="preserve"> that stratified exposed and unexposed groups of fish in both diet-robust and diet-dependent manners. Unexposed Gemma-diet fed fish were enriched for </w:t>
      </w:r>
      <w:r w:rsidRPr="00890188">
        <w:rPr>
          <w:rFonts w:ascii="Arial" w:eastAsiaTheme="minorEastAsia" w:hAnsi="Arial" w:cs="Arial"/>
          <w:i/>
          <w:iCs/>
          <w:sz w:val="22"/>
          <w:szCs w:val="22"/>
        </w:rPr>
        <w:t>Macellibacteroides</w:t>
      </w:r>
      <w:r w:rsidRPr="00890188">
        <w:rPr>
          <w:rFonts w:ascii="Arial" w:eastAsiaTheme="minorEastAsia" w:hAnsi="Arial" w:cs="Arial"/>
          <w:sz w:val="22"/>
          <w:szCs w:val="22"/>
        </w:rPr>
        <w:t xml:space="preserve"> and </w:t>
      </w:r>
      <w:r w:rsidRPr="00890188">
        <w:rPr>
          <w:rFonts w:ascii="Arial" w:eastAsiaTheme="minorEastAsia" w:hAnsi="Arial" w:cs="Arial"/>
          <w:i/>
          <w:iCs/>
          <w:sz w:val="22"/>
          <w:szCs w:val="22"/>
        </w:rPr>
        <w:t>Aurantisolimonas</w:t>
      </w:r>
      <w:r w:rsidRPr="00890188">
        <w:rPr>
          <w:rFonts w:ascii="Arial" w:eastAsiaTheme="minorEastAsia" w:hAnsi="Arial" w:cs="Arial"/>
          <w:sz w:val="22"/>
          <w:szCs w:val="22"/>
        </w:rPr>
        <w:t xml:space="preserve"> (Table S3.</w:t>
      </w:r>
      <w:r w:rsidR="000B7ABF" w:rsidRPr="00890188">
        <w:rPr>
          <w:rFonts w:ascii="Arial" w:eastAsiaTheme="minorEastAsia" w:hAnsi="Arial" w:cs="Arial"/>
          <w:sz w:val="22"/>
          <w:szCs w:val="22"/>
        </w:rPr>
        <w:t>5.2</w:t>
      </w:r>
      <w:r w:rsidRPr="00890188">
        <w:rPr>
          <w:rFonts w:ascii="Arial" w:eastAsiaTheme="minorEastAsia" w:hAnsi="Arial" w:cs="Arial"/>
          <w:sz w:val="22"/>
          <w:szCs w:val="22"/>
        </w:rPr>
        <w:t xml:space="preserve">), unexposed Watts-diet fed fish were enriched for an unnamed genus of </w:t>
      </w:r>
      <w:r w:rsidRPr="00890188">
        <w:rPr>
          <w:rFonts w:ascii="Arial" w:eastAsiaTheme="minorEastAsia" w:hAnsi="Arial" w:cs="Arial"/>
          <w:i/>
          <w:iCs/>
          <w:sz w:val="22"/>
          <w:szCs w:val="22"/>
        </w:rPr>
        <w:t>Barnesiellaceae</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Fluviicola</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Paucibacter</w:t>
      </w:r>
      <w:r w:rsidRPr="00890188">
        <w:rPr>
          <w:rFonts w:ascii="Arial" w:eastAsiaTheme="minorEastAsia" w:hAnsi="Arial" w:cs="Arial"/>
          <w:sz w:val="22"/>
          <w:szCs w:val="22"/>
        </w:rPr>
        <w:t xml:space="preserve">, and </w:t>
      </w:r>
      <w:r w:rsidRPr="00890188">
        <w:rPr>
          <w:rFonts w:ascii="Arial" w:eastAsiaTheme="minorEastAsia" w:hAnsi="Arial" w:cs="Arial"/>
          <w:i/>
          <w:iCs/>
          <w:sz w:val="22"/>
          <w:szCs w:val="22"/>
        </w:rPr>
        <w:t>Brevibacterium</w:t>
      </w:r>
      <w:r w:rsidRPr="00890188">
        <w:rPr>
          <w:rFonts w:ascii="Arial" w:eastAsiaTheme="minorEastAsia" w:hAnsi="Arial" w:cs="Arial"/>
          <w:sz w:val="22"/>
          <w:szCs w:val="22"/>
        </w:rPr>
        <w:t xml:space="preserve"> (Table S3.</w:t>
      </w:r>
      <w:r w:rsidR="000B7ABF" w:rsidRPr="00890188">
        <w:rPr>
          <w:rFonts w:ascii="Arial" w:eastAsiaTheme="minorEastAsia" w:hAnsi="Arial" w:cs="Arial"/>
          <w:sz w:val="22"/>
          <w:szCs w:val="22"/>
        </w:rPr>
        <w:t>5.3</w:t>
      </w:r>
      <w:r w:rsidRPr="00890188">
        <w:rPr>
          <w:rFonts w:ascii="Arial" w:eastAsiaTheme="minorEastAsia" w:hAnsi="Arial" w:cs="Arial"/>
          <w:sz w:val="22"/>
          <w:szCs w:val="22"/>
        </w:rPr>
        <w:t xml:space="preserve">), and unexposed ZIRC-diet fed fish were enriched for </w:t>
      </w:r>
      <w:r w:rsidRPr="00890188">
        <w:rPr>
          <w:rFonts w:ascii="Arial" w:eastAsiaTheme="minorEastAsia" w:hAnsi="Arial" w:cs="Arial"/>
          <w:i/>
          <w:iCs/>
          <w:sz w:val="22"/>
          <w:szCs w:val="22"/>
        </w:rPr>
        <w:t>Macellibacteroides</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Bacteroides</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and unnamed genera of </w:t>
      </w:r>
      <w:r w:rsidRPr="00890188">
        <w:rPr>
          <w:rFonts w:ascii="Arial" w:eastAsiaTheme="minorEastAsia" w:hAnsi="Arial" w:cs="Arial"/>
          <w:i/>
          <w:iCs/>
          <w:sz w:val="22"/>
          <w:szCs w:val="22"/>
        </w:rPr>
        <w:t>Barnesiellaceae</w:t>
      </w:r>
      <w:r w:rsidRPr="00890188">
        <w:rPr>
          <w:rFonts w:ascii="Arial" w:eastAsiaTheme="minorEastAsia" w:hAnsi="Arial" w:cs="Arial"/>
          <w:sz w:val="22"/>
          <w:szCs w:val="22"/>
        </w:rPr>
        <w:t xml:space="preserve"> and </w:t>
      </w:r>
      <w:r w:rsidRPr="00890188">
        <w:rPr>
          <w:rFonts w:ascii="Arial" w:eastAsiaTheme="minorEastAsia" w:hAnsi="Arial" w:cs="Arial"/>
          <w:i/>
          <w:iCs/>
          <w:sz w:val="22"/>
          <w:szCs w:val="22"/>
        </w:rPr>
        <w:t>Sutterelaceae</w:t>
      </w:r>
      <w:r w:rsidRPr="00890188">
        <w:rPr>
          <w:rFonts w:ascii="Arial" w:eastAsiaTheme="minorEastAsia" w:hAnsi="Arial" w:cs="Arial"/>
          <w:sz w:val="22"/>
          <w:szCs w:val="22"/>
        </w:rPr>
        <w:t xml:space="preserve"> (Table S3.</w:t>
      </w:r>
      <w:r w:rsidR="000B7ABF" w:rsidRPr="00890188">
        <w:rPr>
          <w:rFonts w:ascii="Arial" w:eastAsiaTheme="minorEastAsia" w:hAnsi="Arial" w:cs="Arial"/>
          <w:sz w:val="22"/>
          <w:szCs w:val="22"/>
        </w:rPr>
        <w:t>5</w:t>
      </w:r>
      <w:r w:rsidRPr="00890188">
        <w:rPr>
          <w:rFonts w:ascii="Arial" w:eastAsiaTheme="minorEastAsia" w:hAnsi="Arial" w:cs="Arial"/>
          <w:sz w:val="22"/>
          <w:szCs w:val="22"/>
        </w:rPr>
        <w:t xml:space="preserve">.4). Across all the diets, </w:t>
      </w:r>
      <w:r w:rsidR="002B16BA" w:rsidRPr="00890188">
        <w:rPr>
          <w:rFonts w:ascii="Arial" w:eastAsiaTheme="minorEastAsia" w:hAnsi="Arial" w:cs="Arial"/>
          <w:sz w:val="22"/>
          <w:szCs w:val="22"/>
        </w:rPr>
        <w:t xml:space="preserve">the </w:t>
      </w:r>
      <w:r w:rsidRPr="00890188">
        <w:rPr>
          <w:rFonts w:ascii="Arial" w:eastAsiaTheme="minorEastAsia" w:hAnsi="Arial" w:cs="Arial"/>
          <w:sz w:val="22"/>
          <w:szCs w:val="22"/>
        </w:rPr>
        <w:t xml:space="preserve">taxa that were more abundant in unexposed, control fish included </w:t>
      </w:r>
      <w:r w:rsidRPr="00890188">
        <w:rPr>
          <w:rFonts w:ascii="Arial" w:eastAsiaTheme="minorEastAsia" w:hAnsi="Arial" w:cs="Arial"/>
          <w:i/>
          <w:iCs/>
          <w:sz w:val="22"/>
          <w:szCs w:val="22"/>
        </w:rPr>
        <w:t>Macellibecateroides</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Fluviicola</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Bacteroides</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Aurantisolimonas</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Cerasicoccus</w:t>
      </w:r>
      <w:r w:rsidRPr="00890188">
        <w:rPr>
          <w:rFonts w:ascii="Arial" w:eastAsiaTheme="minorEastAsia" w:hAnsi="Arial" w:cs="Arial"/>
          <w:sz w:val="22"/>
          <w:szCs w:val="22"/>
        </w:rPr>
        <w:t xml:space="preserve">, and three unnamed genera of </w:t>
      </w:r>
      <w:r w:rsidRPr="00890188">
        <w:rPr>
          <w:rFonts w:ascii="Arial" w:eastAsiaTheme="minorEastAsia" w:hAnsi="Arial" w:cs="Arial"/>
          <w:i/>
          <w:iCs/>
          <w:sz w:val="22"/>
          <w:szCs w:val="22"/>
        </w:rPr>
        <w:t>Barnesiellaceae</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Commonadaceae</w:t>
      </w:r>
      <w:r w:rsidRPr="00890188">
        <w:rPr>
          <w:rFonts w:ascii="Arial" w:eastAsiaTheme="minorEastAsia" w:hAnsi="Arial" w:cs="Arial"/>
          <w:sz w:val="22"/>
          <w:szCs w:val="22"/>
        </w:rPr>
        <w:t xml:space="preserve">, and </w:t>
      </w:r>
      <w:r w:rsidRPr="00890188">
        <w:rPr>
          <w:rFonts w:ascii="Arial" w:eastAsiaTheme="minorEastAsia" w:hAnsi="Arial" w:cs="Arial"/>
          <w:i/>
          <w:iCs/>
          <w:sz w:val="22"/>
          <w:szCs w:val="22"/>
        </w:rPr>
        <w:t>Sutterellaceae</w:t>
      </w:r>
      <w:r w:rsidRPr="00890188">
        <w:rPr>
          <w:rFonts w:ascii="Arial" w:eastAsiaTheme="minorEastAsia" w:hAnsi="Arial" w:cs="Arial"/>
          <w:sz w:val="22"/>
          <w:szCs w:val="22"/>
        </w:rPr>
        <w:t xml:space="preserve">. </w:t>
      </w:r>
      <w:r w:rsidRPr="00890188">
        <w:rPr>
          <w:rFonts w:ascii="Arial" w:eastAsiaTheme="minorEastAsia" w:hAnsi="Arial" w:cs="Arial"/>
          <w:i/>
          <w:iCs/>
          <w:sz w:val="22"/>
          <w:szCs w:val="22"/>
        </w:rPr>
        <w:t>Plesiomonas</w:t>
      </w:r>
      <w:r w:rsidRPr="00890188">
        <w:rPr>
          <w:rFonts w:ascii="Arial" w:eastAsiaTheme="minorEastAsia" w:hAnsi="Arial" w:cs="Arial"/>
          <w:sz w:val="22"/>
          <w:szCs w:val="22"/>
        </w:rPr>
        <w:t xml:space="preserve"> were more abundant in exposed fish compared to controls (Table S3.</w:t>
      </w:r>
      <w:r w:rsidR="000B7ABF" w:rsidRPr="00890188">
        <w:rPr>
          <w:rFonts w:ascii="Arial" w:eastAsiaTheme="minorEastAsia" w:hAnsi="Arial" w:cs="Arial"/>
          <w:sz w:val="22"/>
          <w:szCs w:val="22"/>
        </w:rPr>
        <w:t>5.1</w:t>
      </w:r>
      <w:r w:rsidRPr="00890188">
        <w:rPr>
          <w:rFonts w:ascii="Arial" w:eastAsiaTheme="minorEastAsia" w:hAnsi="Arial" w:cs="Arial"/>
          <w:sz w:val="22"/>
          <w:szCs w:val="22"/>
        </w:rPr>
        <w:t xml:space="preserve">). These results indicate that pathogen exposure impacts the abundance of certain taxa within and across the diets. Next, to see if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species </w:t>
      </w:r>
      <w:r w:rsidRPr="00890188">
        <w:rPr>
          <w:rFonts w:ascii="Arial" w:eastAsiaTheme="minorEastAsia" w:hAnsi="Arial" w:cs="Arial"/>
          <w:sz w:val="22"/>
          <w:szCs w:val="22"/>
        </w:rPr>
        <w:lastRenderedPageBreak/>
        <w:t xml:space="preserve">abundance differed from background, pre-exposure levels we compared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abundance between pre-exposure and unexposed control fish to that of exposed fish within each diet. Unexposed Gemma- and ZIRC-diet fed fish had significantly higher abundances of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to exposed (Figure 4D, Table S3.</w:t>
      </w:r>
      <w:r w:rsidR="009D7F82" w:rsidRPr="00890188">
        <w:rPr>
          <w:rFonts w:ascii="Arial" w:eastAsiaTheme="minorEastAsia" w:hAnsi="Arial" w:cs="Arial"/>
          <w:sz w:val="22"/>
          <w:szCs w:val="22"/>
        </w:rPr>
        <w:t>5.5</w:t>
      </w:r>
      <w:r w:rsidRPr="00890188">
        <w:rPr>
          <w:rFonts w:ascii="Arial" w:eastAsiaTheme="minorEastAsia" w:hAnsi="Arial" w:cs="Arial"/>
          <w:sz w:val="22"/>
          <w:szCs w:val="22"/>
        </w:rPr>
        <w:t xml:space="preserve">). Pre-exposed Watts-diet fed fish had significantly more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compared to pre-exposed fish, but they did not differ significantly from unexposed control fish. These results indicate that the abundance of taxa from the genus </w:t>
      </w:r>
      <w:r w:rsidRPr="00890188">
        <w:rPr>
          <w:rFonts w:ascii="Arial" w:eastAsiaTheme="minorEastAsia" w:hAnsi="Arial" w:cs="Arial"/>
          <w:i/>
          <w:iCs/>
          <w:sz w:val="22"/>
          <w:szCs w:val="22"/>
        </w:rPr>
        <w:t>Mycobacterium</w:t>
      </w:r>
      <w:r w:rsidRPr="00890188">
        <w:rPr>
          <w:rFonts w:ascii="Arial" w:eastAsiaTheme="minorEastAsia" w:hAnsi="Arial" w:cs="Arial"/>
          <w:sz w:val="22"/>
          <w:szCs w:val="22"/>
        </w:rPr>
        <w:t xml:space="preserve"> </w:t>
      </w:r>
      <w:r w:rsidRPr="00890188">
        <w:rPr>
          <w:rFonts w:ascii="Arial" w:eastAsiaTheme="minorEastAsia" w:hAnsi="Arial" w:cs="Arial"/>
          <w:sz w:val="22"/>
          <w:szCs w:val="22"/>
        </w:rPr>
        <w:t xml:space="preserve">changes in response to exposure to a pathogenic species in a diet-dependent manner. </w:t>
      </w:r>
    </w:p>
    <w:p w14:paraId="2B274496" w14:textId="0DC939FA" w:rsidR="00023796" w:rsidRPr="00890188" w:rsidRDefault="4BD8A3C9" w:rsidP="00FB7810">
      <w:pPr>
        <w:spacing w:line="480" w:lineRule="auto"/>
        <w:rPr>
          <w:rFonts w:ascii="Arial" w:eastAsia="Arial" w:hAnsi="Arial" w:cs="Arial"/>
          <w:b/>
          <w:bCs/>
          <w:sz w:val="22"/>
          <w:szCs w:val="22"/>
        </w:rPr>
        <w:pPrChange w:id="70" w:author="Sieler Jr, Michael James" w:date="2023-01-29T12:53:00Z">
          <w:pPr>
            <w:spacing w:line="360" w:lineRule="auto"/>
          </w:pPr>
        </w:pPrChange>
      </w:pPr>
      <w:r w:rsidRPr="00890188">
        <w:rPr>
          <w:rFonts w:ascii="Arial" w:eastAsia="Arial" w:hAnsi="Arial" w:cs="Arial"/>
          <w:b/>
          <w:bCs/>
          <w:sz w:val="22"/>
          <w:szCs w:val="22"/>
        </w:rPr>
        <w:lastRenderedPageBreak/>
        <w:t>Discussion</w:t>
      </w:r>
    </w:p>
    <w:p w14:paraId="1C7EF168" w14:textId="77777777" w:rsidR="00023796" w:rsidRPr="00890188" w:rsidRDefault="00023796" w:rsidP="00FB7810">
      <w:pPr>
        <w:spacing w:line="480" w:lineRule="auto"/>
        <w:rPr>
          <w:rFonts w:ascii="Arial" w:eastAsia="Arial" w:hAnsi="Arial" w:cs="Arial"/>
          <w:sz w:val="22"/>
          <w:szCs w:val="22"/>
        </w:rPr>
        <w:pPrChange w:id="71" w:author="Sieler Jr, Michael James" w:date="2023-01-29T12:53:00Z">
          <w:pPr>
            <w:spacing w:line="360" w:lineRule="auto"/>
          </w:pPr>
        </w:pPrChange>
      </w:pPr>
    </w:p>
    <w:p w14:paraId="6E08261B" w14:textId="36A692CC" w:rsidR="00D25EBF" w:rsidRPr="00890188" w:rsidRDefault="7593FD0B" w:rsidP="00FB7810">
      <w:pPr>
        <w:spacing w:line="480" w:lineRule="auto"/>
        <w:rPr>
          <w:rFonts w:ascii="Arial" w:eastAsia="Arial" w:hAnsi="Arial" w:cs="Arial"/>
          <w:color w:val="000000" w:themeColor="text1"/>
          <w:sz w:val="22"/>
          <w:szCs w:val="22"/>
        </w:rPr>
        <w:pPrChange w:id="72" w:author="Sieler Jr, Michael James" w:date="2023-01-29T12:53:00Z">
          <w:pPr>
            <w:spacing w:line="360" w:lineRule="auto"/>
          </w:pPr>
        </w:pPrChange>
      </w:pPr>
      <w:r w:rsidRPr="00890188">
        <w:rPr>
          <w:rFonts w:ascii="Arial" w:eastAsia="Arial" w:hAnsi="Arial" w:cs="Arial"/>
          <w:color w:val="000000" w:themeColor="text1"/>
          <w:sz w:val="22"/>
          <w:szCs w:val="22"/>
        </w:rPr>
        <w:t>Zebrafish are an important emerging model organism for understanding the microbiome. Yet, there is little consistency</w:t>
      </w:r>
      <w:r w:rsidR="00D25EBF" w:rsidRPr="00890188">
        <w:rPr>
          <w:rFonts w:ascii="Arial" w:eastAsia="Arial" w:hAnsi="Arial" w:cs="Arial"/>
          <w:color w:val="000000" w:themeColor="text1"/>
          <w:sz w:val="22"/>
          <w:szCs w:val="22"/>
        </w:rPr>
        <w:t xml:space="preserve"> across studies</w:t>
      </w:r>
      <w:r w:rsidRPr="00890188">
        <w:rPr>
          <w:rFonts w:ascii="Arial" w:eastAsia="Arial" w:hAnsi="Arial" w:cs="Arial"/>
          <w:color w:val="000000" w:themeColor="text1"/>
          <w:sz w:val="22"/>
          <w:szCs w:val="22"/>
        </w:rPr>
        <w:t xml:space="preserve"> </w:t>
      </w:r>
      <w:r w:rsidR="00D25EBF" w:rsidRPr="00890188">
        <w:rPr>
          <w:rFonts w:ascii="Arial" w:eastAsia="Arial" w:hAnsi="Arial" w:cs="Arial"/>
          <w:color w:val="000000" w:themeColor="text1"/>
          <w:sz w:val="22"/>
          <w:szCs w:val="22"/>
        </w:rPr>
        <w:t xml:space="preserve">in terms of the husbandry practices used to conduct zebrafish microbiome experiments, especially in terms of diet.  This lack of consistency likely stems from a dearth of knowledge about how different standard zebrafish diets impact study outcomes, both in terms of the gut microbiome’s composition as well as the physiological endpoints of the host. Our study offers critical insight into how three standard zebrafish dietary formulations impacts these outcomes, finding that the zebrafish gut microbiome’s development and response to pathogen exposure is sensitive to diet. These observations help clarify inconsistencies across studies, </w:t>
      </w:r>
      <w:r w:rsidR="00F428EC" w:rsidRPr="00890188">
        <w:rPr>
          <w:rFonts w:ascii="Arial" w:eastAsia="Arial" w:hAnsi="Arial" w:cs="Arial"/>
          <w:color w:val="000000" w:themeColor="text1"/>
          <w:sz w:val="22"/>
          <w:szCs w:val="22"/>
        </w:rPr>
        <w:t xml:space="preserve">underscore the importance of considering diet when integrating data across investigations, and </w:t>
      </w:r>
      <w:r w:rsidR="00D25EBF" w:rsidRPr="00890188">
        <w:rPr>
          <w:rFonts w:ascii="Arial" w:eastAsia="Arial" w:hAnsi="Arial" w:cs="Arial"/>
          <w:color w:val="000000" w:themeColor="text1"/>
          <w:sz w:val="22"/>
          <w:szCs w:val="22"/>
        </w:rPr>
        <w:t xml:space="preserve">inform on efforts to </w:t>
      </w:r>
      <w:r w:rsidR="00F428EC" w:rsidRPr="00890188">
        <w:rPr>
          <w:rFonts w:ascii="Arial" w:eastAsia="Arial" w:hAnsi="Arial" w:cs="Arial"/>
          <w:color w:val="000000" w:themeColor="text1"/>
          <w:sz w:val="22"/>
          <w:szCs w:val="22"/>
        </w:rPr>
        <w:t>develop standard approaches in zebrafish microbiome research.</w:t>
      </w:r>
    </w:p>
    <w:p w14:paraId="457DEFEA" w14:textId="77777777" w:rsidR="00F428EC" w:rsidRPr="00890188" w:rsidRDefault="00F428EC" w:rsidP="00FB7810">
      <w:pPr>
        <w:spacing w:line="480" w:lineRule="auto"/>
        <w:rPr>
          <w:rFonts w:ascii="Arial" w:eastAsia="Arial" w:hAnsi="Arial" w:cs="Arial"/>
          <w:color w:val="000000" w:themeColor="text1"/>
          <w:sz w:val="22"/>
          <w:szCs w:val="22"/>
        </w:rPr>
        <w:pPrChange w:id="73" w:author="Sieler Jr, Michael James" w:date="2023-01-29T12:53:00Z">
          <w:pPr>
            <w:spacing w:line="360" w:lineRule="auto"/>
          </w:pPr>
        </w:pPrChange>
      </w:pPr>
    </w:p>
    <w:p w14:paraId="328DE01C" w14:textId="01F466CC" w:rsidR="7593FD0B" w:rsidRPr="00890188" w:rsidRDefault="7593FD0B" w:rsidP="00FB7810">
      <w:pPr>
        <w:spacing w:line="480" w:lineRule="auto"/>
        <w:rPr>
          <w:rFonts w:ascii="Arial" w:hAnsi="Arial" w:cs="Arial"/>
          <w:sz w:val="22"/>
          <w:szCs w:val="22"/>
        </w:rPr>
        <w:pPrChange w:id="74" w:author="Sieler Jr, Michael James" w:date="2023-01-29T12:53:00Z">
          <w:pPr>
            <w:spacing w:line="360" w:lineRule="auto"/>
          </w:pPr>
        </w:pPrChange>
      </w:pPr>
      <w:r w:rsidRPr="00890188">
        <w:rPr>
          <w:rFonts w:ascii="Arial" w:eastAsia="Arial" w:hAnsi="Arial" w:cs="Arial"/>
          <w:color w:val="000000" w:themeColor="text1"/>
          <w:sz w:val="22"/>
          <w:szCs w:val="22"/>
        </w:rPr>
        <w:t>We found that diet had a substantial impact on the structure of the gut microbiome in adult zebrafish. Previous research has found that diets with</w:t>
      </w:r>
      <w:r w:rsidR="00F428EC" w:rsidRPr="00890188">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varying compositions of key macronutrients (e.g., protein, lipids and fiber content) impacts zebrafish physiology and the gut microbiome</w:t>
      </w:r>
      <w:r w:rsidR="00990CC1"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38WYqyFR","properties":{"formattedCitation":"[5, 16\\uc0\\u8211{}18, 29\\uc0\\u8211{}32]","plainCitation":"[5, 16–18, 29–32]","noteIndex":0},"citationItems":[{"id":30,"uris":["http://zotero.org/users/5603014/items/3DJTJURT"],"itemData":{"id":30,"type":"article-journal","abstract":"The value of the zebrafish (Danio rerio) as a model organism continues to expand. In developing the model, current feeding practice in zebrafish laboratories includes the use of commercially available diets. In this study, we compared outcomes in growth, body composition, and reproduction among zebrafish fed five highly utilized commercial diets and one formulated chemically defined reference diet. Wild-type zebrafish larvae were raised on live feed until 21 days postfertilization and then fed diets for 16 weeks. All fish received a daily ration of &gt;5% of body weight (adjusted biweekly). Growth varied among diets throughout the feeding trial, and at study termination (week 16), significant differences among diets were observed for terminal weight gain, body condition index, body fat deposition, and reproductive outcomes. In addition, the proportion of viable embryos produced from females fed the formulated reference diet was high relative to the commercial diets. These data suggest that metabolic profiles, most likely reflecting nutrient/energy availability, utilization, and allocation, vary relative to diet in zebrafish. Undefined differences in metabolic profiles could result in erroneous predictions of health outcomes and make comparisons among laboratories more challenging. We recommend that dietary standards should be defined for zebrafish to support their common utility in biomedical research.","container-title":"Zebrafish","DOI":"10.1089/zeb.2019.1742","ISSN":"1545-8547","issue":"6","journalAbbreviation":"Zebrafish","note":"number: 6\nPMID: 31381491\nPMCID: PMC6916735","page":"508-521","source":"PubMed Central","title":"Influence of Commercial and Laboratory Diets on Growth, Body Composition, and Reproduction in the Zebrafish Danio rerio","volume":"16","author":[{"family":"Fowler","given":"L. Adele"},{"family":"Williams","given":"Michael B."},{"family":"Dennis-Cornelius","given":"Lacey N."},{"family":"Farmer","given":"Susan"},{"family":"Barry","given":"R. Jeff"},{"family":"Powell","given":"Mickie L."},{"family":"Watts","given":"Stephen A."}],"issued":{"date-parts":[["2019",12,1]]},"citation-key":"fowler2019"}},{"id":4170,"uris":["http://zotero.org/users/5603014/items/PFS6DLLW"],"itemData":{"id":4170,"type":"article-journal","abstract":"Chemical reactor theory (CRT) suggests that the digestive tract functions as a chemical reactor for processing food. Presumably, gut structure and function should match diet to ensure adequate nutrient and energy uptake to maintain performance. Within CRT, dietary biochemical composition is the most important factor affecting gut structure and function in vertebrates. We fed Danio rerio (zebrafish) diets ranging from high- to moderate- to low-quality (i.e., ranging from high-protein, low-fiber to low-protein, high-fiber), and observed how gut length and surface area, as well as the activity levels of digestive enzymes (amylase, maltase, trypsin, aminopeptidase, and lipase) shifted in response to these dietary changes. Fish on the low-quality diet had the longest guts with the largest intestinal epithelial surface area and enterocyte cellular volumes. Fish on the moderatequality diet had intermediate values of most of these parameters, and fish on the high-quality diet, the lowest. These data largely support CRT. Digestive enzyme activity levels were generally elevated in fish fed the moderate- and lowquality diets, but were highest in the fish fed the moderatequality diet, suggesting that a diet with protein levels closest to that of the natural diet of D. rerio (they are omnivorous in nature) may elicit the best gut performance. However, fish fed the carnivore diet reached the largest terminal body size.","container-title":"Journal of Comparative Physiology B","DOI":"10.1007/s00360-017-1122-5","ISSN":"0174-1578, 1432-136X","issue":"2","journalAbbreviation":"J Comp Physiol B","language":"en","page":"237-253","source":"DOI.org (Crossref)","title":"The effects of protein and fiber content on gut structure and function in zebrafish (Danio rerio)","volume":"188","author":[{"family":"Leigh","given":"Samantha C."},{"family":"Nguyen-Phuc","given":"Bao-Quang"},{"family":"German","given":"Donovan P."}],"issued":{"date-parts":[["2018",3]]},"citation-key":"leigh2018"}},{"id":5501,"uris":["http://zotero.org/users/5603014/items/2U86LXQ4"],"itemData":{"id":5501,"type":"article-journal","abstract":"Alterations to ratios of protein and fiber in an organism's diet have been shown to structurally and functionally alter its individual digestive physiology. However, it is unclear how these dietary changes may affect phenotypic changes across generations. We utilized feeding trials, morphological analyses, enzyme activities, and 16S rRNA sequencing of the gut microbiome of zebrafish (Danio rerio) to determine how variations to fiber and protein concentrations, kept consistent across sequential generations, affect phenotypic changes. Our results show that Parental (P) and first generation (F1) fish did not differ from each other in terms of their intestine length, intestine mass, enzyme activity levels, and microbial community composition for any of the three experimental diets (high-protein/low-fiber, moderate-protein/fiber, and low-protein/high-fiber). However, each of the three experimental diets for the P and F1 fish, as well as the ancestral diet fish, did have distinct microbial community structure from one another. This indicates that there is a strong dietary effect on digestive physiology and gut microbial community and that these effects are consistent when the diet is kept homogenous across generations.","container-title":"Comparative Biochemistry and Physiology Part A: Molecular &amp; Integrative Physiology","DOI":"10.1016/j.cbpa.2022.111285","ISSN":"1095-6433","journalAbbreviation":"Comparative Biochemistry and Physiology Part A: Molecular &amp; Integrative Physiology","language":"en","page":"111285","source":"ScienceDirect","title":"Sustained changes in digestive physiology and microbiome across sequential generations of zebrafish fed different diets","volume":"273","author":[{"family":"Leigh","given":"Samantha C."},{"family":"Catabay","given":"Caitlyn"},{"family":"German","given":"Donovan P."}],"issued":{"date-parts":[["2022",11,1]]},"citation-key":"leigh2022"}},{"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990CC1" w:rsidRPr="00890188">
        <w:rPr>
          <w:rFonts w:ascii="Arial" w:eastAsia="Arial" w:hAnsi="Arial" w:cs="Arial"/>
          <w:color w:val="000000" w:themeColor="text1"/>
          <w:sz w:val="22"/>
          <w:szCs w:val="22"/>
        </w:rPr>
        <w:fldChar w:fldCharType="separate"/>
      </w:r>
      <w:r w:rsidR="006258E4" w:rsidRPr="006258E4">
        <w:rPr>
          <w:rFonts w:ascii="Arial" w:hAnsi="Arial" w:cs="Arial"/>
          <w:color w:val="000000"/>
          <w:sz w:val="22"/>
        </w:rPr>
        <w:t>[5, 16–18, 29–32]</w:t>
      </w:r>
      <w:r w:rsidR="00990CC1"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Moreover, diet's effect on restructuring the host's gut microbiome has been observed across an evolutionarily diverse array of vertebrate and invertebrate animal hosts</w:t>
      </w:r>
      <w:r w:rsidR="00990CC1"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zsPeCtuE","properties":{"formattedCitation":"[8, 9, 11, 12, 33]","plainCitation":"[8, 9, 11, 12, 33]","noteIndex":0},"citationItems":[{"id":34,"uris":["http://zotero.org/users/5603014/items/7ZY3DLVI"],"itemData":{"id":34,"type":"article-journal","abstract":"Maintenance of a reduced body weight is accompanied by a decrease in energy expenditure beyond that accounted for by reduced body mass and composition, as well as by an increased drive to eat. These effects appear to be due—in part—to reductions in circulating leptin concentrations due to loss of body fat. Gut microbiota have been implicated in the regulation of body weight. The effects of weight loss on qualitative aspects of gut microbiota have been studied in humans and mice, but these studies have been confounded by concurrent changes in diet composition, which influence microbial community composition. We studied the impact of 20% weight loss on the microbiota of diet-induced obese (DIO: 60% calories fat) mice on a high-fat diet (HFD). Weight-reduced DIO (DIO-WR) mice had the same body weight and composition as control (CON) ad-libitum (AL) fed mice being fed a control diet (10% calories fat), allowing a direct comparison of diet and weight-perturbation effects. Microbial community composition was assessed by pyrosequencing 16S rRNA genes derived from the ceca of sacrificed animals. There was a strong effect of diet composition on the diversity and composition of the microbiota. The relative abundance of specific members of the microbiota was correlated with circulating leptin concentrations and gene expression levels of inflammation markers in subcutaneous white adipose tissue in all mice. Together, these results suggest that both host adiposity and diet composition impact microbiota composition, possibly through leptin-mediated regulation of mucus production and/or inflammatory processes that alter the gut habitat.","container-title":"Obesity","DOI":"10.1038/oby.2011.111","ISSN":"1930-739X","issue":"4","language":"en","note":"number: 4\n_eprint: https://onlinelibrary.wiley.com/doi/pdf/10.1038/oby.2011.111","page":"738-747","source":"Wiley Online Library","title":"Responses of Gut Microbiota to Diet Composition and Weight Loss in Lean and Obese Mice","volume":"20","author":[{"family":"Ravussin","given":"Yann"},{"family":"Koren","given":"Omry"},{"family":"Spor","given":"Ayme"},{"family":"LeDuc","given":"Charles"},{"family":"Gutman","given":"Roee"},{"family":"Stombaugh","given":"Jesse"},{"family":"Knight","given":"Rob"},{"family":"Ley","given":"Ruth E."},{"family":"Leibel","given":"Rudolph L."}],"issued":{"date-parts":[["2012"]]},"citation-key":"ravussin2012"}},{"id":7193,"uris":["http://zotero.org/users/5603014/items/2SMMGXHG"],"itemData":{"id":7193,"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citation-key":"turnbaugh2008"}},{"id":5839,"uris":["http://zotero.org/users/5603014/items/GB79W8VC"],"itemData":{"id":5839,"type":"article-journal","abstract":"It is presently unclear how much individual community members contribute to the overall metabolic output of a gut microbiota. To address this question, we used the honey bee, which harbors a relatively simple and remarkably conserved gut microbiota with striking parallels to the mammalian system and importance for bee health. Using untargeted metabolomics, we profiled metabolic changes in gnotobiotic bees that were colonized with the complete microbiota reconstituted from cultured strains. We then determined the contribution of individual community members in mono-colonized bees and recapitulated our findings using in vitro cultures. Our results show that the honey bee gut microbiota utilizes a wide range of pollen-derived substrates, including flavonoids and outer pollen wall components, suggesting a key role for degradation of recalcitrant secondary plant metabolites and pollen digestion. In turn, multiple species were responsible for the accumulation of organic acids and aromatic compound degradation intermediates. Moreover, a specific gut symbiont, Bifidobacterium asteroides, stimulated the production of host hormones known to impact bee development. While we found evidence for cross-feeding interactions, approximately 80% of the identified metabolic changes were also observed in mono-colonized bees, with Lactobacilli being responsible for the largest share of the metabolic output. These results show that, despite prolonged evolutionary associations, honey bee gut bacteria can independently establish and metabolize a wide range of compounds in the gut. Our study reveals diverse bacterial functions that are likely to contribute to bee health and provide fundamental insights into how metabolic activities are partitioned within gut communities.","container-title":"PLOS Biology","DOI":"10.1371/journal.pbio.2003467","ISSN":"1545-7885","issue":"12","journalAbbreviation":"PLOS Biology","page":"e2003467","source":"PLoS Journals","title":"Disentangling metabolic functions of bacteria in the honey bee gut","volume":"15","author":[{"family":"Kešnerová","given":"Lucie"},{"family":"Mars","given":"Ruben A. T."},{"family":"Ellegaard","given":"Kirsten M."},{"family":"Troilo","given":"Michaël"},{"family":"Sauer","given":"Uwe"},{"family":"Engel","given":"Philipp"}],"issued":{"date-parts":[["2017",12,12]]},"citation-key":"kesnerova2017"}},{"id":7196,"uris":["http://zotero.org/users/5603014/items/TRHZ7AGW"],"itemData":{"id":7196,"type":"article-journal","abstract":"Mammals are metagenomic in that they are composed not only of their own gene complements but also those of all of their associated microbes. To understand the co-evolution of the mammals and their indigenous microbial communities, we conducted a network-based analysis of bacterial 16S rRNA gene sequences from the fecal microbiota of humans and 59 other mammalian species living in two zoos and the wild. The results indicate that host diet and phylogeny both influence bacterial diversity, which increases from carnivory to omnivory to herbivory, that bacterial communities co-diversified with their hosts, and that the gut microbiota of humans living a modern lifestyle is typical of omnivorous primates.","container-title":"Science (New York, N.Y.)","DOI":"10.1126/science.1155725","ISSN":"0036-8075","issue":"5883","journalAbbreviation":"Science","note":"PMID: 18497261\nPMCID: PMC2649005","page":"1647-1651","source":"PubMed Central","title":"Evolution of mammals and their gut microbes","volume":"320","author":[{"family":"Ley","given":"Ruth E."},{"family":"Hamady","given":"Micah"},{"family":"Lozupone","given":"Catherine"},{"family":"Turnbaugh","given":"Peter"},{"family":"Ramey","given":"Rob Roy"},{"family":"Bircher","given":"J. Stephen"},{"family":"Schlegel","given":"Michael. L."},{"family":"Tucker","given":"Tammy A."},{"family":"Schrenzel","given":"Mark D."},{"family":"Knight","given":"Rob"},{"family":"Gordon","given":"Jeffrey I."}],"issued":{"date-parts":[["2008",6,20]]},"citation-key":"ley2008a"}},{"id":6250,"uris":["http://zotero.org/users/5603014/items/DHKQQI6M"],"itemData":{"id":6250,"type":"article-journal","abstract":"Darwin referred to life as a struggle. Organisms compete for limited resources in nature, and their traits inﬂuence the outcome. Victory carries great weight as winners survive, reproduce, and progenate subsequent generations. Consequently, organismal traits that inﬂuence ﬁtness drive adaptation and their discovery clariﬁes evolution. Recent research implicates the vertebrate gut microbiome as an agent of ﬁtness, selection, and evolution. Going forward, we must deﬁne the functional effects of the gut microbiome to determine how it impacts evolution. Speciﬁcally, we must quantify how gut microbiome function diversiﬁes in concert with vertebrate radiation and resolve speciﬁc functions that inﬂuence natural selection. In so doing, we can discover and potentially capitalize upon the mechanisms by which our gut microbiomes impact our physiology and ﬁtness. Ultimately, we may come to ﬁnd that while life involves struggle, it also depends upon cooperation.","container-title":"mSystems","DOI":"10.1128/mSystems.00174-17","ISSN":"2379-5077","issue":"2","journalAbbreviation":"mSystems","language":"en","page":"e00174-17","source":"DOI.org (Crossref)","title":"Role of the Gut Microbiome in Vertebrate Evolution","volume":"3","author":[{"family":"Sharpton","given":"Thomas J."}],"issued":{"date-parts":[["2018",4,24]]},"citation-key":"sharpton2018"}}],"schema":"https://github.com/citation-style-language/schema/raw/master/csl-citation.json"} </w:instrText>
      </w:r>
      <w:r w:rsidR="00990CC1"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8, 9, 11, 12, 33]</w:t>
      </w:r>
      <w:r w:rsidR="00990CC1"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However, the nutritional compositions used in these prior studies tend to vary considerably. In particular, </w:t>
      </w:r>
      <w:r w:rsidR="00F428EC" w:rsidRPr="00890188">
        <w:rPr>
          <w:rFonts w:ascii="Arial" w:eastAsia="Arial" w:hAnsi="Arial" w:cs="Arial"/>
          <w:color w:val="000000" w:themeColor="text1"/>
          <w:sz w:val="22"/>
          <w:szCs w:val="22"/>
        </w:rPr>
        <w:t xml:space="preserve">the </w:t>
      </w:r>
      <w:r w:rsidRPr="00890188">
        <w:rPr>
          <w:rFonts w:ascii="Arial" w:eastAsia="Arial" w:hAnsi="Arial" w:cs="Arial"/>
          <w:color w:val="000000" w:themeColor="text1"/>
          <w:sz w:val="22"/>
          <w:szCs w:val="22"/>
        </w:rPr>
        <w:t xml:space="preserve">feeds </w:t>
      </w:r>
      <w:r w:rsidR="00F428EC" w:rsidRPr="00890188">
        <w:rPr>
          <w:rFonts w:ascii="Arial" w:eastAsia="Arial" w:hAnsi="Arial" w:cs="Arial"/>
          <w:color w:val="000000" w:themeColor="text1"/>
          <w:sz w:val="22"/>
          <w:szCs w:val="22"/>
        </w:rPr>
        <w:t>our study considered are far more consistent in their composition than the diets that are typically included in studies of the effect of diet on the gut microbiome (e.g., high-fast v. low-fat diets). Moreover, a</w:t>
      </w:r>
      <w:r w:rsidRPr="00890188">
        <w:rPr>
          <w:rFonts w:ascii="Arial" w:eastAsia="Arial" w:hAnsi="Arial" w:cs="Arial"/>
          <w:color w:val="000000" w:themeColor="text1"/>
          <w:sz w:val="22"/>
          <w:szCs w:val="22"/>
        </w:rPr>
        <w:t xml:space="preserve"> unique strength of our study is that fish were fed the same diet</w:t>
      </w:r>
      <w:r w:rsidR="003569B7" w:rsidRPr="00890188">
        <w:rPr>
          <w:rFonts w:ascii="Arial" w:eastAsia="Arial" w:hAnsi="Arial" w:cs="Arial"/>
          <w:color w:val="000000" w:themeColor="text1"/>
          <w:sz w:val="22"/>
          <w:szCs w:val="22"/>
        </w:rPr>
        <w:t>s</w:t>
      </w:r>
      <w:r w:rsidRPr="00890188">
        <w:rPr>
          <w:rFonts w:ascii="Arial" w:eastAsia="Arial" w:hAnsi="Arial" w:cs="Arial"/>
          <w:color w:val="000000" w:themeColor="text1"/>
          <w:sz w:val="22"/>
          <w:szCs w:val="22"/>
        </w:rPr>
        <w:t xml:space="preserve"> </w:t>
      </w:r>
      <w:r w:rsidR="00F428EC" w:rsidRPr="00890188">
        <w:rPr>
          <w:rFonts w:ascii="Arial" w:eastAsia="Arial" w:hAnsi="Arial" w:cs="Arial"/>
          <w:color w:val="000000" w:themeColor="text1"/>
          <w:sz w:val="22"/>
          <w:szCs w:val="22"/>
        </w:rPr>
        <w:t xml:space="preserve">over </w:t>
      </w:r>
      <w:proofErr w:type="gramStart"/>
      <w:r w:rsidR="00F428EC" w:rsidRPr="00890188">
        <w:rPr>
          <w:rFonts w:ascii="Arial" w:eastAsia="Arial" w:hAnsi="Arial" w:cs="Arial"/>
          <w:color w:val="000000" w:themeColor="text1"/>
          <w:sz w:val="22"/>
          <w:szCs w:val="22"/>
        </w:rPr>
        <w:t>the vast majority of</w:t>
      </w:r>
      <w:proofErr w:type="gramEnd"/>
      <w:r w:rsidR="00F428EC" w:rsidRPr="00890188">
        <w:rPr>
          <w:rFonts w:ascii="Arial" w:eastAsia="Arial" w:hAnsi="Arial" w:cs="Arial"/>
          <w:color w:val="000000" w:themeColor="text1"/>
          <w:sz w:val="22"/>
          <w:szCs w:val="22"/>
        </w:rPr>
        <w:t xml:space="preserve"> their lifespan (</w:t>
      </w:r>
      <w:r w:rsidRPr="00890188">
        <w:rPr>
          <w:rFonts w:ascii="Arial" w:eastAsia="Arial" w:hAnsi="Arial" w:cs="Arial"/>
          <w:color w:val="000000" w:themeColor="text1"/>
          <w:sz w:val="22"/>
          <w:szCs w:val="22"/>
        </w:rPr>
        <w:t xml:space="preserve">30 to 214 </w:t>
      </w:r>
      <w:r w:rsidR="00F428EC" w:rsidRPr="00890188">
        <w:rPr>
          <w:rFonts w:ascii="Arial" w:eastAsia="Arial" w:hAnsi="Arial" w:cs="Arial"/>
          <w:color w:val="000000" w:themeColor="text1"/>
          <w:sz w:val="22"/>
          <w:szCs w:val="22"/>
        </w:rPr>
        <w:t>dpf)</w:t>
      </w:r>
      <w:r w:rsidRPr="00890188">
        <w:rPr>
          <w:rFonts w:ascii="Arial" w:eastAsia="Arial" w:hAnsi="Arial" w:cs="Arial"/>
          <w:color w:val="000000" w:themeColor="text1"/>
          <w:sz w:val="22"/>
          <w:szCs w:val="22"/>
        </w:rPr>
        <w:t xml:space="preserve">, </w:t>
      </w:r>
      <w:r w:rsidR="00F428EC" w:rsidRPr="00890188">
        <w:rPr>
          <w:rFonts w:ascii="Arial" w:eastAsia="Arial" w:hAnsi="Arial" w:cs="Arial"/>
          <w:color w:val="000000" w:themeColor="text1"/>
          <w:sz w:val="22"/>
          <w:szCs w:val="22"/>
        </w:rPr>
        <w:t xml:space="preserve">which is more consistent with a standard husbandry approach that maintains fish on a specific diet than the relatively </w:t>
      </w:r>
      <w:r w:rsidR="00890188" w:rsidRPr="00890188">
        <w:rPr>
          <w:rFonts w:ascii="Arial" w:eastAsia="Arial" w:hAnsi="Arial" w:cs="Arial"/>
          <w:color w:val="000000" w:themeColor="text1"/>
          <w:sz w:val="22"/>
          <w:szCs w:val="22"/>
        </w:rPr>
        <w:t>short-term</w:t>
      </w:r>
      <w:r w:rsidR="00F428EC" w:rsidRPr="00890188">
        <w:rPr>
          <w:rFonts w:ascii="Arial" w:eastAsia="Arial" w:hAnsi="Arial" w:cs="Arial"/>
          <w:color w:val="000000" w:themeColor="text1"/>
          <w:sz w:val="22"/>
          <w:szCs w:val="22"/>
        </w:rPr>
        <w:t xml:space="preserve"> exposures to different types of diet that are typically employed in related research.  Because of these features of our experimental design, our work provides important clarity into how seemingly subtle differences in husbandry practice can result in substantial differences in the composition of the adult zebrafish gut microbiome.   </w:t>
      </w:r>
    </w:p>
    <w:p w14:paraId="762C7C82" w14:textId="154A23E8" w:rsidR="7593FD0B" w:rsidRPr="00890188" w:rsidRDefault="7593FD0B" w:rsidP="00FB7810">
      <w:pPr>
        <w:spacing w:line="480" w:lineRule="auto"/>
        <w:rPr>
          <w:rFonts w:ascii="Arial" w:hAnsi="Arial" w:cs="Arial"/>
          <w:sz w:val="22"/>
          <w:szCs w:val="22"/>
        </w:rPr>
        <w:pPrChange w:id="75" w:author="Sieler Jr, Michael James" w:date="2023-01-29T12:53:00Z">
          <w:pPr>
            <w:spacing w:line="360" w:lineRule="auto"/>
          </w:pPr>
        </w:pPrChange>
      </w:pPr>
      <w:r w:rsidRPr="00890188">
        <w:rPr>
          <w:rFonts w:ascii="Arial" w:eastAsia="Arial" w:hAnsi="Arial" w:cs="Arial"/>
          <w:color w:val="000000" w:themeColor="text1"/>
          <w:sz w:val="22"/>
          <w:szCs w:val="22"/>
        </w:rPr>
        <w:t xml:space="preserve">                        </w:t>
      </w:r>
    </w:p>
    <w:p w14:paraId="41513343" w14:textId="2DF2E82B" w:rsidR="7593FD0B" w:rsidRPr="00890188" w:rsidRDefault="7593FD0B" w:rsidP="00FB7810">
      <w:pPr>
        <w:spacing w:line="480" w:lineRule="auto"/>
        <w:rPr>
          <w:rFonts w:ascii="Arial" w:hAnsi="Arial" w:cs="Arial"/>
          <w:sz w:val="22"/>
          <w:szCs w:val="22"/>
        </w:rPr>
        <w:pPrChange w:id="76" w:author="Sieler Jr, Michael James" w:date="2023-01-29T12:53:00Z">
          <w:pPr>
            <w:spacing w:line="360" w:lineRule="auto"/>
          </w:pPr>
        </w:pPrChange>
      </w:pPr>
      <w:r w:rsidRPr="00890188">
        <w:rPr>
          <w:rFonts w:ascii="Arial" w:eastAsia="Arial" w:hAnsi="Arial" w:cs="Arial"/>
          <w:color w:val="000000" w:themeColor="text1"/>
          <w:sz w:val="22"/>
          <w:szCs w:val="22"/>
        </w:rPr>
        <w:lastRenderedPageBreak/>
        <w:t xml:space="preserve">We also found that diet impacts the developmental variation in the gut microbiome. Prior work investigating the successional development of </w:t>
      </w:r>
      <w:r w:rsidR="003569B7" w:rsidRPr="00890188">
        <w:rPr>
          <w:rFonts w:ascii="Arial" w:eastAsia="Arial" w:hAnsi="Arial" w:cs="Arial"/>
          <w:color w:val="000000" w:themeColor="text1"/>
          <w:sz w:val="22"/>
          <w:szCs w:val="22"/>
        </w:rPr>
        <w:t xml:space="preserve">the </w:t>
      </w:r>
      <w:r w:rsidRPr="00890188">
        <w:rPr>
          <w:rFonts w:ascii="Arial" w:eastAsia="Arial" w:hAnsi="Arial" w:cs="Arial"/>
          <w:color w:val="000000" w:themeColor="text1"/>
          <w:sz w:val="22"/>
          <w:szCs w:val="22"/>
        </w:rPr>
        <w:t>zebrafish gut microbiome has had inconsistent results</w:t>
      </w:r>
      <w:r w:rsidR="00F428EC" w:rsidRPr="00890188">
        <w:rPr>
          <w:rFonts w:ascii="Arial" w:eastAsia="Arial" w:hAnsi="Arial" w:cs="Arial"/>
          <w:color w:val="000000" w:themeColor="text1"/>
          <w:sz w:val="22"/>
          <w:szCs w:val="22"/>
        </w:rPr>
        <w:t xml:space="preserve">; our efforts indicate that these inconsistencies may be attributable to the different diets utilized in these prior studies </w:t>
      </w:r>
      <w:r w:rsidR="0022329E" w:rsidRPr="00890188">
        <w:rPr>
          <w:rFonts w:ascii="Arial" w:eastAsia="Arial" w:hAnsi="Arial" w:cs="Arial"/>
          <w:color w:val="000000" w:themeColor="text1"/>
          <w:sz w:val="22"/>
          <w:szCs w:val="22"/>
        </w:rPr>
        <w:fldChar w:fldCharType="begin"/>
      </w:r>
      <w:r w:rsidR="00C37A17" w:rsidRPr="00890188">
        <w:rPr>
          <w:rFonts w:ascii="Arial" w:eastAsia="Arial" w:hAnsi="Arial" w:cs="Arial"/>
          <w:color w:val="000000" w:themeColor="text1"/>
          <w:sz w:val="22"/>
          <w:szCs w:val="22"/>
        </w:rPr>
        <w:instrText xml:space="preserve"> ADDIN ZOTERO_ITEM CSL_CITATION {"citationID":"4R0wV8Ig","properties":{"formattedCitation":"\\super 16,25,26,28,28\\nosupersub{}","plainCitation":"16,25,26,28,28","dontUpdate":true,"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label":"page"},{"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4C70E7" w:rsidRPr="00890188">
        <w:rPr>
          <w:rFonts w:ascii="Arial" w:hAnsi="Arial" w:cs="Arial"/>
          <w:color w:val="000000"/>
          <w:sz w:val="22"/>
          <w:szCs w:val="22"/>
          <w:vertAlign w:val="superscript"/>
        </w:rPr>
        <w:t>16,25,26,28</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For instance, Stephens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used a variety of live and dry food diets and found that juvenile zebrafish gut microbiomes were highly diverse but declined with age</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LU0EcI9m","properties":{"formattedCitation":"[30]","plainCitation":"[30]","noteIndex":0},"citationItems":[{"id":3553,"uris":["http://zotero.org/users/5603014/items/LD57TBSM"],"itemData":{"id":3553,"type":"article-journal","abstract":"The assembly of resident microbial communities is an important event in animal development; however, the extent to which this process mirrors the developmental programs of host tissues is unknown. Here we surveyed the intestinal bacteria at key developmental time points in a sibling group of 135 individuals of a model vertebrate, the zebrafish (Danio rerio). Our survey revealed stage-specific signatures in the intestinal microbiota and extensive interindividual variation, even within the same developmental stage. Microbial community shifts were apparent during periods of constant diet and environmental conditions, as well as in concert with dietary and environmental change. Interindividual variation in the intestinal microbiota increased with age, as did the difference between the intestinal microbiota and microbes in the surrounding environment. Our results indicate that zebrafish intestinal microbiota assemble into distinct communities throughout development, and that these communities are increasingly different from the surrounding environment and from one another.","container-title":"The ISME Journal","DOI":"10.1038/ismej.2015.140","ISSN":"1751-7370","issue":"3","journalAbbreviation":"ISME J","language":"en","license":"2016 International Society for Microbial Ecology","note":"number: 3\npublisher: Nature Publishing Group","page":"644-654","source":"www.nature.com","title":"The composition of the zebrafish intestinal microbial community varies across development","volume":"10","author":[{"family":"Stephens","given":"W. Zac"},{"family":"Burns","given":"Adam R."},{"family":"Stagaman","given":"Keaton"},{"family":"Wong","given":"Sandi"},{"family":"Rawls","given":"John F."},{"family":"Guillemin","given":"Karen"},{"family":"Bohannan","given":"Brendan J. M."}],"issued":{"date-parts":[["2016",3]]},"citation-key":"stephens2016"}}],"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30]</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while Wong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found opposite results for juvenile zebrafish that were fed defined diets</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hKOBbHhS","properties":{"formattedCitation":"[18]","plainCitation":"[18]","noteIndex":0},"citationItems":[{"id":1427,"uris":["http://zotero.org/users/5603014/items/CYMD444I"],"itemData":{"id":1427,"type":"article-journal","abstract":"Gut microbiota inﬂuence the development and physiology of their animal hosts, and these effects are determined in part by the composition of these microbial communities. Gut microbiota composition can be affected by introduction of microbes from the environment, changes in the gut habitat during development, and acute dietary alterations. However, little is known about the relationship between gut and environmental microbiotas or about how host development and dietary differences during development impact the assembly of gut microbiota. We sought to explore these relationships using zebraﬁsh, an ideal model because they are constantly immersed in a deﬁned environment and can be fed the same diet for their entire lives. We conducted a cross-sectional study in zebraﬁsh raised on a high-fat, control, or low-fat diet and used bacterial 16S rRNA gene sequencing to survey microbial communities in the gut and external environment at different developmental ages. Gut and environmental microbiota compositions rapidly diverged following the initiation of feeding and became increasingly different as zebraﬁsh grew under conditions of a constant diet. Different dietary fat levels were associated with distinct gut microbiota compositions at different ages. In addition to alterations in individual bacterial taxa, we identiﬁed putative assemblages of bacterial lineages that covaried in abundance as a function of age, diet, and location. These results reveal dynamic relationships between dietary fat levels and the microbial communities residing in the intestine and the surrounding environment during ontogenesis. IMPORTANCE The ability of gut microbiota to inﬂuence host health is determined in part by their composition. However, little is known about the relationship between gut and environmental microbiotas or about how ontogenetic differences in dietary fat impact gut microbiota composition. We addressed these gaps in knowledge using zebraﬁsh, an ideal model organism because their environment can be thoroughly sampled and they can be fed the same diet for their entire lives. We found that microbial communities in the gut changed as zebraﬁsh aged under conditions of a constant diet and became increasingly different from microbial communities in their surrounding environment. Further, we observed that the amount of fat in the diet had distinct age-speciﬁc effects on gut community assembly. These results reveal the complex relationships between microbial communities residing in the intestine and those in the surrounding environment and show that these relationships are shaped by dietary fat throughout the life of animal hosts.","container-title":"mBio","DOI":"10.1128/mBio.00687-15","ISSN":"2161-2129, 2150-7511","issue":"5","journalAbbreviation":"mBio","language":"en","source":"DOI.org (Crossref)","title":"Ontogenetic Differences in Dietary Fat Influence Microbiota Assembly in the Zebrafish Gut","URL":"https://journals.asm.org/doi/10.1128/mBio.00687-15","volume":"6","author":[{"family":"Wong","given":"Sandi"},{"family":"Stephens","given":"W. Zac"},{"family":"Burns","given":"Adam R."},{"family":"Stagaman","given":"Keaton"},{"family":"David","given":"Lawrence A."},{"family":"Bohannan","given":"Brendan J. M."},{"family":"Guillemin","given":"Karen"},{"family":"Rawls","given":"John F."}],"editor":[{"family":"Maldonado","given":"Ana"},{"family":"Dominguez Bello","given":"Maria Gloria"}],"accessed":{"date-parts":[["2022",3,2]]},"issued":{"date-parts":[["2015",10,30]]},"citation-key":"wong2015"}}],"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18]</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Furthermore, Burns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xml:space="preserve">. and Xiao </w:t>
      </w:r>
      <w:r w:rsidRPr="00890188">
        <w:rPr>
          <w:rFonts w:ascii="Arial" w:eastAsia="Arial" w:hAnsi="Arial" w:cs="Arial"/>
          <w:i/>
          <w:iCs/>
          <w:color w:val="000000" w:themeColor="text1"/>
          <w:sz w:val="22"/>
          <w:szCs w:val="22"/>
        </w:rPr>
        <w:t>et al</w:t>
      </w:r>
      <w:r w:rsidRPr="00890188">
        <w:rPr>
          <w:rFonts w:ascii="Arial" w:eastAsia="Arial" w:hAnsi="Arial" w:cs="Arial"/>
          <w:color w:val="000000" w:themeColor="text1"/>
          <w:sz w:val="22"/>
          <w:szCs w:val="22"/>
        </w:rPr>
        <w:t>. noted that the observed early life variability of the gut microbiome could be a result of husbandry choices involving diet</w:t>
      </w:r>
      <w:r w:rsidR="0022329E"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lGmlCrnf","properties":{"formattedCitation":"[29, 31, 32]","plainCitation":"[29, 31, 32]","noteIndex":0},"citationItems":[{"id":3027,"uris":["http://zotero.org/users/5603014/items/54E6488M"],"itemData":{"id":3027,"type":"article-journal","abstract":"Despite their importance to host health and development, the communities of microorganisms associated with humans and other animals are characterized by a large degree of unexplained variation across individual hosts. The processes that drive such inter-individual variation are not well understood. To address this, we surveyed the microbial communities associated with the intestine of the zebrafish, Danio rerio, over developmental time. We compared our observations of community composition and distribution across hosts with that predicted by a neutral assembly model, which assumes that community assembly is driven solely by chance and dispersal. We found that as hosts develop from larvae to adults, the fit of the model to observed microbial distributions decreases, suggesting that the relative importance of non-neutral processes, such as microbe-microbe interactions, active dispersal, or selection by the host, increases as hosts mature. We also observed that taxa which depart in their distributions from the neutral prediction form ecologically distinct sub-groups, which are phylogenetically clustered with respect to the full metacommunity. These results demonstrate that neutral processes are sufficient to generate substantial variation in microbiota composition across individual hosts, and suggest that potentially unique or important taxa may be identified by their divergence from neutral distributions.","container-title":"The ISME Journal","DOI":"10.1038/ismej.2015.142","ISSN":"1751-7370","issue":"3","journalAbbreviation":"ISME J","language":"en","license":"2016 International Society for Microbial Ecology","note":"number: 3\npublisher: Nature Publishing Group","page":"655-664","source":"www.nature.com","title":"Contribution of neutral processes to the assembly of gut microbial communities in the zebrafish over host development","volume":"10","author":[{"family":"Burns","given":"Adam R."},{"family":"Stephens","given":"W. Zac"},{"family":"Stagaman","given":"Keaton"},{"family":"Wong","given":"Sandi"},{"family":"Rawls","given":"John F."},{"family":"Guillemin","given":"Karen"},{"family":"Bohannan","given":"Brendan JM"}],"issued":{"date-parts":[["2016",3]]},"citation-key":"burns2016"}},{"id":2978,"uris":["http://zotero.org/users/5603014/items/7T2TY38B"],"itemData":{"id":2978,"type":"article-journal","abstract":"Clarifying mechanisms underlying the ecological succession of gut microbiota is a central theme of gut ecology. Under experimental manipulations of zebrafish hatching and rearing environments, we test our core hypothesis that the host development will overwhelm environmental dispersal in governing fish gut microbial community succession due to host genetics, immunology, and gut nutrient niches. We find that zebrafish developmental stage substantially explains the gut microbial community succession, whereas the environmental effects do not significantly affect the gut microbiota succession from larvae to adult fish. The gut microbiotas of zebrafish are clearly separated according to fish developmental stages, and the degree of homogeneous selection governing gut microbiota succession is increasing with host development. This study advances our mechanistic understanding of the gut microbiota assembly and succession by integrating the host and environmental effects, which also provides new insights into the gut ecology of other aquatic animals.","container-title":"npj Biofilms and Microbiomes","DOI":"10.1038/s41522-020-00176-2","ISSN":"2055-5008","issue":"1","journalAbbreviation":"npj Biofilms Microbiomes","language":"en","license":"2021 The Author(s)","note":"number: 1\npublisher: Nature Publishing Group","page":"1-12","source":"www.nature.com","title":"Host development overwhelms environmental dispersal in governing the ecological succession of zebrafish gut microbiota","volume":"7","author":[{"family":"Xiao","given":"Fanshu"},{"family":"Zhu","given":"Wengen"},{"family":"Yu","given":"Yuhe"},{"family":"He","given":"Zhili"},{"family":"Wu","given":"Bo"},{"family":"Wang","given":"Cheng"},{"family":"Shu","given":"Longfei"},{"family":"Li","given":"Xinghao"},{"family":"Yin","given":"Huaqun"},{"family":"Wang","given":"Jianjun"},{"family":"Juneau","given":"Philippe"},{"family":"Zheng","given":"Xiafei"},{"family":"Wu","given":"Yongjie"},{"family":"Li","given":"Juan"},{"family":"Chen","given":"Xiaojuan"},{"family":"Hou","given":"Dongwei"},{"family":"Huang","given":"Zhijian"},{"family":"He","given":"Jianguo"},{"family":"Xu","given":"Guohuan"},{"family":"Xie","given":"Liwei"},{"family":"Huang","given":"Jie"},{"family":"Yan","given":"Qingyun"}],"issued":{"date-parts":[["2021",1,19]]},"citation-key":"xiao2021"}},{"id":2982,"uris":["http://zotero.org/users/5603014/items/4KH6QC8W"],"itemData":{"id":2982,"type":"article-journal","abstract":"Understanding interactions within the gut microbiome and its stability are of critical importance for deciphering ecological issues within the gut ecosystem. Recent studies indicate that long-term instability of gut microbiota is associated with human diseases, and recovery of stability is helpful in the return to health. However, much less is known about such topics in ﬁsh, which encompass nearly half of all vertebrate diversity. Here, we examined the assembly and succession of gut microbiota in more than 550 zebraﬁsh, and evaluated the variations of microbial interactions and stability across ﬁsh development from larva to adult using molecular ecological network analysis. We found that microbial interactions and stability in the ﬁsh gut ecosystem generally increased with host development. This could be attributed to the development of the zebraﬁsh immune system, the increasing amount of space available for microbial colonization within the gut, and the greater stability of nutrients available for the colonized microbiota in adult zebraﬁsh. Moreover, the potential keystone taxa, even those with relatively low abundances, played important roles in affecting the microbial interactions and stability. These ﬁndings indicate that regulating rare keystone taxa in adult ﬁsh may have great potential in gut microbial management to maintain gut ecosystem stability, which could also provide references for managing gut microbiota in humans and other animals.","container-title":"Microbiology Spectrum","DOI":"10.1128/spectrum.01696-21","ISSN":"2165-0497","issue":"2","journalAbbreviation":"Microbiol Spectr","language":"en","page":"e01696-21","source":"DOI.org (Crossref)","title":"Interactions and Stability of Gut Microbiota in Zebrafish Increase with Host Development","volume":"10","author":[{"family":"Xiao","given":"Fanshu"},{"family":"Zhu","given":"Wengen"},{"family":"Yu","given":"Yuhe"},{"family":"Huang","given":"Jie"},{"family":"Li","given":"Juan"},{"family":"He","given":"Zhili"},{"family":"Wang","given":"Jianjun"},{"family":"Yin","given":"Huaqun"},{"family":"Yu","given":"Huang"},{"family":"Liu","given":"Shengwei"},{"family":"Chen","given":"Pubo"},{"family":"Huang","given":"Zhijian"},{"family":"He","given":"Jianguo"},{"family":"Wang","given":"Cheng"},{"family":"Shu","given":"Longfei"},{"family":"Yan","given":"Qingyun"}],"editor":[{"family":"Seedorf","given":"Henning"}],"issued":{"date-parts":[["2022",4,27]]},"citation-key":"xiao2022"}}],"schema":"https://github.com/citation-style-language/schema/raw/master/csl-citation.json"} </w:instrText>
      </w:r>
      <w:r w:rsidR="0022329E"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9, 31, 32]</w:t>
      </w:r>
      <w:r w:rsidR="0022329E"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While our study differed in exact length and sampling time points </w:t>
      </w:r>
      <w:r w:rsidR="009E1C32" w:rsidRPr="00890188">
        <w:rPr>
          <w:rFonts w:ascii="Arial" w:eastAsia="Arial" w:hAnsi="Arial" w:cs="Arial"/>
          <w:color w:val="000000" w:themeColor="text1"/>
          <w:sz w:val="22"/>
          <w:szCs w:val="22"/>
        </w:rPr>
        <w:t>as compared to</w:t>
      </w:r>
      <w:r w:rsidRPr="00890188">
        <w:rPr>
          <w:rFonts w:ascii="Arial" w:eastAsia="Arial" w:hAnsi="Arial" w:cs="Arial"/>
          <w:color w:val="000000" w:themeColor="text1"/>
          <w:sz w:val="22"/>
          <w:szCs w:val="22"/>
        </w:rPr>
        <w:t xml:space="preserve"> these prior studies, we do find congruent trends in gut microbiome diversity </w:t>
      </w:r>
      <w:r w:rsidR="0022329E" w:rsidRPr="00890188">
        <w:rPr>
          <w:rFonts w:ascii="Arial" w:eastAsia="Arial" w:hAnsi="Arial" w:cs="Arial"/>
          <w:color w:val="000000" w:themeColor="text1"/>
          <w:sz w:val="22"/>
          <w:szCs w:val="22"/>
        </w:rPr>
        <w:t xml:space="preserve">to other zebrafish studies </w:t>
      </w:r>
      <w:r w:rsidR="003569B7" w:rsidRPr="00890188">
        <w:rPr>
          <w:rFonts w:ascii="Arial" w:eastAsia="Arial" w:hAnsi="Arial" w:cs="Arial"/>
          <w:color w:val="000000" w:themeColor="text1"/>
          <w:sz w:val="22"/>
          <w:szCs w:val="22"/>
        </w:rPr>
        <w:t xml:space="preserve">that sampled </w:t>
      </w:r>
      <w:r w:rsidRPr="00890188">
        <w:rPr>
          <w:rFonts w:ascii="Arial" w:eastAsia="Arial" w:hAnsi="Arial" w:cs="Arial"/>
          <w:color w:val="000000" w:themeColor="text1"/>
          <w:sz w:val="22"/>
          <w:szCs w:val="22"/>
        </w:rPr>
        <w:t xml:space="preserve">within similar </w:t>
      </w:r>
      <w:r w:rsidR="009E1C32" w:rsidRPr="00890188">
        <w:rPr>
          <w:rFonts w:ascii="Arial" w:eastAsia="Arial" w:hAnsi="Arial" w:cs="Arial"/>
          <w:color w:val="000000" w:themeColor="text1"/>
          <w:sz w:val="22"/>
          <w:szCs w:val="22"/>
        </w:rPr>
        <w:t>developmental periods as those interrogated in our investigation</w:t>
      </w:r>
      <w:r w:rsidRPr="00890188">
        <w:rPr>
          <w:rFonts w:ascii="Arial" w:eastAsia="Arial" w:hAnsi="Arial" w:cs="Arial"/>
          <w:color w:val="000000" w:themeColor="text1"/>
          <w:sz w:val="22"/>
          <w:szCs w:val="22"/>
        </w:rPr>
        <w:t xml:space="preserve">. However, it is difficult to directly compare </w:t>
      </w:r>
      <w:r w:rsidR="003569B7" w:rsidRPr="00890188">
        <w:rPr>
          <w:rFonts w:ascii="Arial" w:eastAsia="Arial" w:hAnsi="Arial" w:cs="Arial"/>
          <w:color w:val="000000" w:themeColor="text1"/>
          <w:sz w:val="22"/>
          <w:szCs w:val="22"/>
        </w:rPr>
        <w:t xml:space="preserve">our </w:t>
      </w:r>
      <w:r w:rsidRPr="00890188">
        <w:rPr>
          <w:rFonts w:ascii="Arial" w:eastAsia="Arial" w:hAnsi="Arial" w:cs="Arial"/>
          <w:color w:val="000000" w:themeColor="text1"/>
          <w:sz w:val="22"/>
          <w:szCs w:val="22"/>
        </w:rPr>
        <w:t xml:space="preserve">results </w:t>
      </w:r>
      <w:r w:rsidR="003569B7" w:rsidRPr="00890188">
        <w:rPr>
          <w:rFonts w:ascii="Arial" w:eastAsia="Arial" w:hAnsi="Arial" w:cs="Arial"/>
          <w:color w:val="000000" w:themeColor="text1"/>
          <w:sz w:val="22"/>
          <w:szCs w:val="22"/>
        </w:rPr>
        <w:t>to these</w:t>
      </w:r>
      <w:r w:rsidRPr="00890188">
        <w:rPr>
          <w:rFonts w:ascii="Arial" w:eastAsia="Arial" w:hAnsi="Arial" w:cs="Arial"/>
          <w:color w:val="000000" w:themeColor="text1"/>
          <w:sz w:val="22"/>
          <w:szCs w:val="22"/>
        </w:rPr>
        <w:t xml:space="preserve"> prior studies because </w:t>
      </w:r>
      <w:r w:rsidR="0022329E" w:rsidRPr="00890188">
        <w:rPr>
          <w:rFonts w:ascii="Arial" w:eastAsia="Arial" w:hAnsi="Arial" w:cs="Arial"/>
          <w:color w:val="000000" w:themeColor="text1"/>
          <w:sz w:val="22"/>
          <w:szCs w:val="22"/>
        </w:rPr>
        <w:t xml:space="preserve">they </w:t>
      </w:r>
      <w:r w:rsidRPr="00890188">
        <w:rPr>
          <w:rFonts w:ascii="Arial" w:eastAsia="Arial" w:hAnsi="Arial" w:cs="Arial"/>
          <w:color w:val="000000" w:themeColor="text1"/>
          <w:sz w:val="22"/>
          <w:szCs w:val="22"/>
        </w:rPr>
        <w:t xml:space="preserve">sampled at different time points, used a variety of diets throughout their study, </w:t>
      </w:r>
      <w:r w:rsidR="009E1C32" w:rsidRPr="00890188">
        <w:rPr>
          <w:rFonts w:ascii="Arial" w:eastAsia="Arial" w:hAnsi="Arial" w:cs="Arial"/>
          <w:color w:val="000000" w:themeColor="text1"/>
          <w:sz w:val="22"/>
          <w:szCs w:val="22"/>
        </w:rPr>
        <w:t xml:space="preserve">used diets </w:t>
      </w:r>
      <w:r w:rsidRPr="00890188">
        <w:rPr>
          <w:rFonts w:ascii="Arial" w:eastAsia="Arial" w:hAnsi="Arial" w:cs="Arial"/>
          <w:color w:val="000000" w:themeColor="text1"/>
          <w:sz w:val="22"/>
          <w:szCs w:val="22"/>
        </w:rPr>
        <w:t>differe</w:t>
      </w:r>
      <w:r w:rsidR="009E1C32" w:rsidRPr="00890188">
        <w:rPr>
          <w:rFonts w:ascii="Arial" w:eastAsia="Arial" w:hAnsi="Arial" w:cs="Arial"/>
          <w:color w:val="000000" w:themeColor="text1"/>
          <w:sz w:val="22"/>
          <w:szCs w:val="22"/>
        </w:rPr>
        <w:t>nt from those included in our study,</w:t>
      </w:r>
      <w:r w:rsidRPr="00890188">
        <w:rPr>
          <w:rFonts w:ascii="Arial" w:eastAsia="Arial" w:hAnsi="Arial" w:cs="Arial"/>
          <w:color w:val="000000" w:themeColor="text1"/>
          <w:sz w:val="22"/>
          <w:szCs w:val="22"/>
        </w:rPr>
        <w:t xml:space="preserve"> or did not disclose which diets </w:t>
      </w:r>
      <w:r w:rsidR="0022329E" w:rsidRPr="00890188">
        <w:rPr>
          <w:rFonts w:ascii="Arial" w:eastAsia="Arial" w:hAnsi="Arial" w:cs="Arial"/>
          <w:color w:val="000000" w:themeColor="text1"/>
          <w:sz w:val="22"/>
          <w:szCs w:val="22"/>
        </w:rPr>
        <w:t>were used</w:t>
      </w:r>
      <w:r w:rsidRPr="00890188">
        <w:rPr>
          <w:rFonts w:ascii="Arial" w:eastAsia="Arial" w:hAnsi="Arial" w:cs="Arial"/>
          <w:color w:val="000000" w:themeColor="text1"/>
          <w:sz w:val="22"/>
          <w:szCs w:val="22"/>
        </w:rPr>
        <w:t xml:space="preserve">. It is worth nothing that while our fish were fed the same diet from 30 days onward, at 114 </w:t>
      </w:r>
      <w:r w:rsidR="009E1C32" w:rsidRPr="00890188">
        <w:rPr>
          <w:rFonts w:ascii="Arial" w:eastAsia="Arial" w:hAnsi="Arial" w:cs="Arial"/>
          <w:color w:val="000000" w:themeColor="text1"/>
          <w:sz w:val="22"/>
          <w:szCs w:val="22"/>
        </w:rPr>
        <w:t>dpf</w:t>
      </w:r>
      <w:r w:rsidRPr="00890188">
        <w:rPr>
          <w:rFonts w:ascii="Arial" w:eastAsia="Arial" w:hAnsi="Arial" w:cs="Arial"/>
          <w:color w:val="000000" w:themeColor="text1"/>
          <w:sz w:val="22"/>
          <w:szCs w:val="22"/>
        </w:rPr>
        <w:t xml:space="preserve"> fish </w:t>
      </w:r>
      <w:r w:rsidR="009E1C32" w:rsidRPr="00890188">
        <w:rPr>
          <w:rFonts w:ascii="Arial" w:eastAsia="Arial" w:hAnsi="Arial" w:cs="Arial"/>
          <w:color w:val="000000" w:themeColor="text1"/>
          <w:sz w:val="22"/>
          <w:szCs w:val="22"/>
        </w:rPr>
        <w:t xml:space="preserve">in our study </w:t>
      </w:r>
      <w:r w:rsidRPr="00890188">
        <w:rPr>
          <w:rFonts w:ascii="Arial" w:eastAsia="Arial" w:hAnsi="Arial" w:cs="Arial"/>
          <w:color w:val="000000" w:themeColor="text1"/>
          <w:sz w:val="22"/>
          <w:szCs w:val="22"/>
        </w:rPr>
        <w:t>were switched from a juvenile formulation to an adult formulation of their respective diets. These formulations differed slightly in some diets</w:t>
      </w:r>
      <w:r w:rsidR="0022329E" w:rsidRPr="00890188">
        <w:rPr>
          <w:rFonts w:ascii="Arial" w:eastAsia="Arial" w:hAnsi="Arial" w:cs="Arial"/>
          <w:color w:val="000000" w:themeColor="text1"/>
          <w:sz w:val="22"/>
          <w:szCs w:val="22"/>
        </w:rPr>
        <w:t xml:space="preserve"> (e.g., Gemma and Watts)</w:t>
      </w:r>
      <w:r w:rsidRPr="00890188">
        <w:rPr>
          <w:rFonts w:ascii="Arial" w:eastAsia="Arial" w:hAnsi="Arial" w:cs="Arial"/>
          <w:color w:val="000000" w:themeColor="text1"/>
          <w:sz w:val="22"/>
          <w:szCs w:val="22"/>
        </w:rPr>
        <w:t>, but in others more substantially</w:t>
      </w:r>
      <w:r w:rsidR="0022329E" w:rsidRPr="00890188">
        <w:rPr>
          <w:rFonts w:ascii="Arial" w:eastAsia="Arial" w:hAnsi="Arial" w:cs="Arial"/>
          <w:color w:val="000000" w:themeColor="text1"/>
          <w:sz w:val="22"/>
          <w:szCs w:val="22"/>
        </w:rPr>
        <w:t xml:space="preserve"> (e.g., ZIRC)</w:t>
      </w:r>
      <w:r w:rsidRPr="00890188">
        <w:rPr>
          <w:rFonts w:ascii="Arial" w:eastAsia="Arial" w:hAnsi="Arial" w:cs="Arial"/>
          <w:color w:val="000000" w:themeColor="text1"/>
          <w:sz w:val="22"/>
          <w:szCs w:val="22"/>
        </w:rPr>
        <w:t>, which may contribute to the variability</w:t>
      </w:r>
      <w:r w:rsidR="003569B7" w:rsidRPr="00890188">
        <w:rPr>
          <w:rFonts w:ascii="Arial" w:eastAsia="Arial" w:hAnsi="Arial" w:cs="Arial"/>
          <w:color w:val="000000" w:themeColor="text1"/>
          <w:sz w:val="22"/>
          <w:szCs w:val="22"/>
        </w:rPr>
        <w:t xml:space="preserve"> we observed</w:t>
      </w:r>
      <w:r w:rsidRPr="00890188">
        <w:rPr>
          <w:rFonts w:ascii="Arial" w:eastAsia="Arial" w:hAnsi="Arial" w:cs="Arial"/>
          <w:color w:val="000000" w:themeColor="text1"/>
          <w:sz w:val="22"/>
          <w:szCs w:val="22"/>
        </w:rPr>
        <w:t xml:space="preserve"> in the gut microbiome between diets across zebrafish development. Despite these limitations, we found </w:t>
      </w:r>
      <w:r w:rsidR="0022329E" w:rsidRPr="00890188">
        <w:rPr>
          <w:rFonts w:ascii="Arial" w:eastAsia="Arial" w:hAnsi="Arial" w:cs="Arial"/>
          <w:color w:val="000000" w:themeColor="text1"/>
          <w:sz w:val="22"/>
          <w:szCs w:val="22"/>
        </w:rPr>
        <w:t>adult zebrafish fed diets of similar nutritional composition</w:t>
      </w:r>
      <w:r w:rsidRPr="00890188">
        <w:rPr>
          <w:rFonts w:ascii="Arial" w:eastAsia="Arial" w:hAnsi="Arial" w:cs="Arial"/>
          <w:color w:val="000000" w:themeColor="text1"/>
          <w:sz w:val="22"/>
          <w:szCs w:val="22"/>
        </w:rPr>
        <w:t xml:space="preserve"> </w:t>
      </w:r>
      <w:r w:rsidR="00FF45B3" w:rsidRPr="00890188">
        <w:rPr>
          <w:rFonts w:ascii="Arial" w:eastAsia="Arial" w:hAnsi="Arial" w:cs="Arial"/>
          <w:color w:val="000000" w:themeColor="text1"/>
          <w:sz w:val="22"/>
          <w:szCs w:val="22"/>
        </w:rPr>
        <w:t>manifest</w:t>
      </w:r>
      <w:r w:rsidR="0022329E" w:rsidRPr="00890188">
        <w:rPr>
          <w:rFonts w:ascii="Arial" w:eastAsia="Arial" w:hAnsi="Arial" w:cs="Arial"/>
          <w:color w:val="000000" w:themeColor="text1"/>
          <w:sz w:val="22"/>
          <w:szCs w:val="22"/>
        </w:rPr>
        <w:t xml:space="preserve"> </w:t>
      </w:r>
      <w:r w:rsidR="00066F12" w:rsidRPr="00890188">
        <w:rPr>
          <w:rFonts w:ascii="Arial" w:eastAsia="Arial" w:hAnsi="Arial" w:cs="Arial"/>
          <w:color w:val="000000" w:themeColor="text1"/>
          <w:sz w:val="22"/>
          <w:szCs w:val="22"/>
        </w:rPr>
        <w:t>di</w:t>
      </w:r>
      <w:r w:rsidR="00952D70" w:rsidRPr="00890188">
        <w:rPr>
          <w:rFonts w:ascii="Arial" w:eastAsia="Arial" w:hAnsi="Arial" w:cs="Arial"/>
          <w:color w:val="000000" w:themeColor="text1"/>
          <w:sz w:val="22"/>
          <w:szCs w:val="22"/>
        </w:rPr>
        <w:t>stinct</w:t>
      </w:r>
      <w:r w:rsidRPr="00890188">
        <w:rPr>
          <w:rFonts w:ascii="Arial" w:eastAsia="Arial" w:hAnsi="Arial" w:cs="Arial"/>
          <w:color w:val="000000" w:themeColor="text1"/>
          <w:sz w:val="22"/>
          <w:szCs w:val="22"/>
        </w:rPr>
        <w:t xml:space="preserve"> </w:t>
      </w:r>
      <w:r w:rsidR="003569B7" w:rsidRPr="00890188">
        <w:rPr>
          <w:rFonts w:ascii="Arial" w:eastAsia="Arial" w:hAnsi="Arial" w:cs="Arial"/>
          <w:color w:val="000000" w:themeColor="text1"/>
          <w:sz w:val="22"/>
          <w:szCs w:val="22"/>
        </w:rPr>
        <w:t>gut microbiome</w:t>
      </w:r>
      <w:r w:rsidR="005E68ED" w:rsidRPr="00890188">
        <w:rPr>
          <w:rFonts w:ascii="Arial" w:eastAsia="Arial" w:hAnsi="Arial" w:cs="Arial"/>
          <w:color w:val="000000" w:themeColor="text1"/>
          <w:sz w:val="22"/>
          <w:szCs w:val="22"/>
        </w:rPr>
        <w:t xml:space="preserve"> successional patterns in</w:t>
      </w:r>
      <w:r w:rsidR="003569B7" w:rsidRPr="00890188">
        <w:rPr>
          <w:rFonts w:ascii="Arial" w:eastAsia="Arial" w:hAnsi="Arial" w:cs="Arial"/>
          <w:color w:val="000000" w:themeColor="text1"/>
          <w:sz w:val="22"/>
          <w:szCs w:val="22"/>
        </w:rPr>
        <w:t xml:space="preserve"> </w:t>
      </w:r>
      <w:r w:rsidR="005E68ED" w:rsidRPr="00890188">
        <w:rPr>
          <w:rFonts w:ascii="Arial" w:eastAsia="Arial" w:hAnsi="Arial" w:cs="Arial"/>
          <w:color w:val="000000" w:themeColor="text1"/>
          <w:sz w:val="22"/>
          <w:szCs w:val="22"/>
        </w:rPr>
        <w:t>community compositions across adulthood</w:t>
      </w:r>
      <w:r w:rsidRPr="00890188">
        <w:rPr>
          <w:rFonts w:ascii="Arial" w:eastAsia="Arial" w:hAnsi="Arial" w:cs="Arial"/>
          <w:color w:val="000000" w:themeColor="text1"/>
          <w:sz w:val="22"/>
          <w:szCs w:val="22"/>
        </w:rPr>
        <w:t xml:space="preserve">. Future work should seek consistency in diet formulations and increase sampling time points throughout zebrafish development to further clarify </w:t>
      </w:r>
      <w:r w:rsidR="003569B7" w:rsidRPr="00890188">
        <w:rPr>
          <w:rFonts w:ascii="Arial" w:eastAsia="Arial" w:hAnsi="Arial" w:cs="Arial"/>
          <w:color w:val="000000" w:themeColor="text1"/>
          <w:sz w:val="22"/>
          <w:szCs w:val="22"/>
        </w:rPr>
        <w:t>the</w:t>
      </w:r>
      <w:r w:rsidRPr="00890188">
        <w:rPr>
          <w:rFonts w:ascii="Arial" w:eastAsia="Arial" w:hAnsi="Arial" w:cs="Arial"/>
          <w:color w:val="000000" w:themeColor="text1"/>
          <w:sz w:val="22"/>
          <w:szCs w:val="22"/>
        </w:rPr>
        <w:t xml:space="preserve"> successional development of zebrafish gut microbiomes.</w:t>
      </w:r>
    </w:p>
    <w:p w14:paraId="3F6DA2A3" w14:textId="1C89CFCC" w:rsidR="7593FD0B" w:rsidRPr="00890188" w:rsidRDefault="7593FD0B" w:rsidP="00FB7810">
      <w:pPr>
        <w:spacing w:line="480" w:lineRule="auto"/>
        <w:rPr>
          <w:rFonts w:ascii="Arial" w:hAnsi="Arial" w:cs="Arial"/>
          <w:sz w:val="22"/>
          <w:szCs w:val="22"/>
        </w:rPr>
        <w:pPrChange w:id="77" w:author="Sieler Jr, Michael James" w:date="2023-01-29T12:53:00Z">
          <w:pPr>
            <w:spacing w:line="360" w:lineRule="auto"/>
          </w:pPr>
        </w:pPrChange>
      </w:pPr>
      <w:r w:rsidRPr="00890188">
        <w:rPr>
          <w:rFonts w:ascii="Arial" w:eastAsia="Arial" w:hAnsi="Arial" w:cs="Arial"/>
          <w:color w:val="000000" w:themeColor="text1"/>
          <w:sz w:val="22"/>
          <w:szCs w:val="22"/>
        </w:rPr>
        <w:t xml:space="preserve"> </w:t>
      </w:r>
    </w:p>
    <w:p w14:paraId="700988A7" w14:textId="001DD834" w:rsidR="00A34D5D" w:rsidRPr="00890188" w:rsidRDefault="0022329E" w:rsidP="00FB7810">
      <w:pPr>
        <w:spacing w:line="480" w:lineRule="auto"/>
        <w:rPr>
          <w:rFonts w:ascii="Arial" w:eastAsia="Arial" w:hAnsi="Arial" w:cs="Arial"/>
          <w:color w:val="000000" w:themeColor="text1"/>
          <w:sz w:val="22"/>
          <w:szCs w:val="22"/>
        </w:rPr>
        <w:pPrChange w:id="78" w:author="Sieler Jr, Michael James" w:date="2023-01-29T12:53:00Z">
          <w:pPr>
            <w:spacing w:line="360" w:lineRule="auto"/>
          </w:pPr>
        </w:pPrChange>
      </w:pPr>
      <w:r w:rsidRPr="00890188">
        <w:rPr>
          <w:rFonts w:ascii="Arial" w:eastAsia="Arial" w:hAnsi="Arial" w:cs="Arial"/>
          <w:color w:val="000000" w:themeColor="text1"/>
          <w:sz w:val="22"/>
          <w:szCs w:val="22"/>
        </w:rPr>
        <w:t>Finally, w</w:t>
      </w:r>
      <w:r w:rsidR="7593FD0B" w:rsidRPr="00890188">
        <w:rPr>
          <w:rFonts w:ascii="Arial" w:eastAsia="Arial" w:hAnsi="Arial" w:cs="Arial"/>
          <w:color w:val="000000" w:themeColor="text1"/>
          <w:sz w:val="22"/>
          <w:szCs w:val="22"/>
        </w:rPr>
        <w:t xml:space="preserve">e observed that the gut microbiome of zebrafish </w:t>
      </w:r>
      <w:proofErr w:type="gramStart"/>
      <w:r w:rsidR="7593FD0B" w:rsidRPr="00890188">
        <w:rPr>
          <w:rFonts w:ascii="Arial" w:eastAsia="Arial" w:hAnsi="Arial" w:cs="Arial"/>
          <w:color w:val="000000" w:themeColor="text1"/>
          <w:sz w:val="22"/>
          <w:szCs w:val="22"/>
        </w:rPr>
        <w:t>were</w:t>
      </w:r>
      <w:proofErr w:type="gramEnd"/>
      <w:r w:rsidR="7593FD0B" w:rsidRPr="00890188">
        <w:rPr>
          <w:rFonts w:ascii="Arial" w:eastAsia="Arial" w:hAnsi="Arial" w:cs="Arial"/>
          <w:color w:val="000000" w:themeColor="text1"/>
          <w:sz w:val="22"/>
          <w:szCs w:val="22"/>
        </w:rPr>
        <w:t xml:space="preserve"> sensitive to pathogen exposure, but diet was the main driver</w:t>
      </w:r>
      <w:r w:rsidR="00311E36" w:rsidRPr="00890188">
        <w:rPr>
          <w:rFonts w:ascii="Arial" w:eastAsia="Arial" w:hAnsi="Arial" w:cs="Arial"/>
          <w:color w:val="000000" w:themeColor="text1"/>
          <w:sz w:val="22"/>
          <w:szCs w:val="22"/>
        </w:rPr>
        <w:t xml:space="preserve"> of gut microbiome structure</w:t>
      </w:r>
      <w:r w:rsidR="7593FD0B" w:rsidRPr="00890188">
        <w:rPr>
          <w:rFonts w:ascii="Arial" w:eastAsia="Arial" w:hAnsi="Arial" w:cs="Arial"/>
          <w:color w:val="000000" w:themeColor="text1"/>
          <w:sz w:val="22"/>
          <w:szCs w:val="22"/>
        </w:rPr>
        <w:t>.</w:t>
      </w:r>
      <w:r w:rsidR="00454F75" w:rsidRPr="00890188">
        <w:rPr>
          <w:rFonts w:ascii="Arial" w:eastAsia="Arial" w:hAnsi="Arial" w:cs="Arial"/>
          <w:color w:val="000000" w:themeColor="text1"/>
          <w:sz w:val="22"/>
          <w:szCs w:val="22"/>
        </w:rPr>
        <w:t xml:space="preserve"> </w:t>
      </w:r>
      <w:r w:rsidR="002E3B6F" w:rsidRPr="00890188">
        <w:rPr>
          <w:rFonts w:ascii="Arial" w:eastAsia="Arial" w:hAnsi="Arial" w:cs="Arial"/>
          <w:color w:val="000000" w:themeColor="text1"/>
          <w:sz w:val="22"/>
          <w:szCs w:val="22"/>
        </w:rPr>
        <w:t>We</w:t>
      </w:r>
      <w:r w:rsidR="00454F75" w:rsidRPr="00890188">
        <w:rPr>
          <w:rFonts w:ascii="Arial" w:eastAsia="Arial" w:hAnsi="Arial" w:cs="Arial"/>
          <w:color w:val="000000" w:themeColor="text1"/>
          <w:sz w:val="22"/>
          <w:szCs w:val="22"/>
        </w:rPr>
        <w:t xml:space="preserve"> ensure</w:t>
      </w:r>
      <w:r w:rsidR="002E3B6F" w:rsidRPr="00890188">
        <w:rPr>
          <w:rFonts w:ascii="Arial" w:eastAsia="Arial" w:hAnsi="Arial" w:cs="Arial"/>
          <w:color w:val="000000" w:themeColor="text1"/>
          <w:sz w:val="22"/>
          <w:szCs w:val="22"/>
        </w:rPr>
        <w:t>d</w:t>
      </w:r>
      <w:r w:rsidR="00454F75" w:rsidRPr="00890188">
        <w:rPr>
          <w:rFonts w:ascii="Arial" w:eastAsia="Arial" w:hAnsi="Arial" w:cs="Arial"/>
          <w:color w:val="000000" w:themeColor="text1"/>
          <w:sz w:val="22"/>
          <w:szCs w:val="22"/>
        </w:rPr>
        <w:t xml:space="preserve"> all fish were exposed to the pathogen</w:t>
      </w:r>
      <w:r w:rsidR="002E3B6F" w:rsidRPr="00890188">
        <w:rPr>
          <w:rFonts w:ascii="Arial" w:eastAsia="Arial" w:hAnsi="Arial" w:cs="Arial"/>
          <w:color w:val="000000" w:themeColor="text1"/>
          <w:sz w:val="22"/>
          <w:szCs w:val="22"/>
        </w:rPr>
        <w:t xml:space="preserve"> by</w:t>
      </w:r>
      <w:r w:rsidR="00454F75" w:rsidRPr="00890188">
        <w:rPr>
          <w:rFonts w:ascii="Arial" w:eastAsia="Arial" w:hAnsi="Arial" w:cs="Arial"/>
          <w:color w:val="000000" w:themeColor="text1"/>
          <w:sz w:val="22"/>
          <w:szCs w:val="22"/>
        </w:rPr>
        <w:t xml:space="preserve"> inject</w:t>
      </w:r>
      <w:r w:rsidR="002E3B6F" w:rsidRPr="00890188">
        <w:rPr>
          <w:rFonts w:ascii="Arial" w:eastAsia="Arial" w:hAnsi="Arial" w:cs="Arial"/>
          <w:color w:val="000000" w:themeColor="text1"/>
          <w:sz w:val="22"/>
          <w:szCs w:val="22"/>
        </w:rPr>
        <w:t>ing</w:t>
      </w:r>
      <w:r w:rsidR="00454F75" w:rsidRPr="00890188">
        <w:rPr>
          <w:rFonts w:ascii="Arial" w:eastAsia="Arial" w:hAnsi="Arial" w:cs="Arial"/>
          <w:color w:val="000000" w:themeColor="text1"/>
          <w:sz w:val="22"/>
          <w:szCs w:val="22"/>
        </w:rPr>
        <w:t xml:space="preserve"> </w:t>
      </w:r>
      <w:r w:rsidR="00454F75" w:rsidRPr="00890188">
        <w:rPr>
          <w:rFonts w:ascii="Arial" w:eastAsia="Arial" w:hAnsi="Arial" w:cs="Arial"/>
          <w:i/>
          <w:iCs/>
          <w:color w:val="000000" w:themeColor="text1"/>
          <w:sz w:val="22"/>
          <w:szCs w:val="22"/>
        </w:rPr>
        <w:t xml:space="preserve">Mycobacterium chelonae </w:t>
      </w:r>
      <w:r w:rsidR="00454F75" w:rsidRPr="00890188">
        <w:rPr>
          <w:rFonts w:ascii="Arial" w:eastAsia="Arial" w:hAnsi="Arial" w:cs="Arial"/>
          <w:color w:val="000000" w:themeColor="text1"/>
          <w:sz w:val="22"/>
          <w:szCs w:val="22"/>
        </w:rPr>
        <w:t>into the coelomic cavities of the fish at 4 mpf</w:t>
      </w:r>
      <w:r w:rsidR="002E3B6F" w:rsidRPr="00890188">
        <w:rPr>
          <w:rFonts w:ascii="Arial" w:eastAsia="Arial" w:hAnsi="Arial" w:cs="Arial"/>
          <w:color w:val="000000" w:themeColor="text1"/>
          <w:sz w:val="22"/>
          <w:szCs w:val="22"/>
        </w:rPr>
        <w:t>.</w:t>
      </w:r>
      <w:r w:rsidR="00454F75" w:rsidRPr="00890188">
        <w:rPr>
          <w:rFonts w:ascii="Arial" w:eastAsia="Arial" w:hAnsi="Arial" w:cs="Arial"/>
          <w:color w:val="000000" w:themeColor="text1"/>
          <w:sz w:val="22"/>
          <w:szCs w:val="22"/>
        </w:rPr>
        <w:t xml:space="preserve"> </w:t>
      </w:r>
      <w:r w:rsidR="002E3B6F" w:rsidRPr="00890188">
        <w:rPr>
          <w:rFonts w:ascii="Arial" w:eastAsia="Arial" w:hAnsi="Arial" w:cs="Arial"/>
          <w:color w:val="000000" w:themeColor="text1"/>
          <w:sz w:val="22"/>
          <w:szCs w:val="22"/>
        </w:rPr>
        <w:t>We found that p</w:t>
      </w:r>
      <w:r w:rsidR="00C0118C" w:rsidRPr="00890188">
        <w:rPr>
          <w:rFonts w:ascii="Arial" w:eastAsia="Arial" w:hAnsi="Arial" w:cs="Arial"/>
          <w:color w:val="000000" w:themeColor="text1"/>
          <w:sz w:val="22"/>
          <w:szCs w:val="22"/>
        </w:rPr>
        <w:t>resence of infection was not sufficient to explain</w:t>
      </w:r>
      <w:r w:rsidR="003D1400" w:rsidRPr="00890188">
        <w:rPr>
          <w:rFonts w:ascii="Arial" w:eastAsia="Arial" w:hAnsi="Arial" w:cs="Arial"/>
          <w:color w:val="000000" w:themeColor="text1"/>
          <w:sz w:val="22"/>
          <w:szCs w:val="22"/>
        </w:rPr>
        <w:t xml:space="preserve"> associations with</w:t>
      </w:r>
      <w:r w:rsidR="00C0118C" w:rsidRPr="00890188">
        <w:rPr>
          <w:rFonts w:ascii="Arial" w:eastAsia="Arial" w:hAnsi="Arial" w:cs="Arial"/>
          <w:color w:val="000000" w:themeColor="text1"/>
          <w:sz w:val="22"/>
          <w:szCs w:val="22"/>
        </w:rPr>
        <w:t xml:space="preserve"> microbiome diversity or community composition, which is likely due to being underpowered to detect them. We found infection by diet interactions on a larger number of individuals that were assessed for histopathology, but not with the subset of fish sampled for microbiome </w:t>
      </w:r>
      <w:r w:rsidR="00C0118C" w:rsidRPr="00890188">
        <w:rPr>
          <w:rFonts w:ascii="Arial" w:eastAsia="Arial" w:hAnsi="Arial" w:cs="Arial"/>
          <w:color w:val="000000" w:themeColor="text1"/>
          <w:sz w:val="22"/>
          <w:szCs w:val="22"/>
        </w:rPr>
        <w:lastRenderedPageBreak/>
        <w:t xml:space="preserve">analysis. Therefore, having a sufficiently large sample size is important for observing infection effects on the gut microbiome. However, we found that gut microbiome diversification </w:t>
      </w:r>
      <w:r w:rsidR="00454F75" w:rsidRPr="00890188">
        <w:rPr>
          <w:rFonts w:ascii="Arial" w:eastAsia="Arial" w:hAnsi="Arial" w:cs="Arial"/>
          <w:color w:val="000000" w:themeColor="text1"/>
          <w:sz w:val="22"/>
          <w:szCs w:val="22"/>
        </w:rPr>
        <w:t xml:space="preserve">did not change </w:t>
      </w:r>
      <w:r w:rsidR="009B4331" w:rsidRPr="00890188">
        <w:rPr>
          <w:rFonts w:ascii="Arial" w:eastAsia="Arial" w:hAnsi="Arial" w:cs="Arial"/>
          <w:color w:val="000000" w:themeColor="text1"/>
          <w:sz w:val="22"/>
          <w:szCs w:val="22"/>
        </w:rPr>
        <w:t>after</w:t>
      </w:r>
      <w:r w:rsidR="00C0118C" w:rsidRPr="00890188">
        <w:rPr>
          <w:rFonts w:ascii="Arial" w:eastAsia="Arial" w:hAnsi="Arial" w:cs="Arial"/>
          <w:color w:val="000000" w:themeColor="text1"/>
          <w:sz w:val="22"/>
          <w:szCs w:val="22"/>
        </w:rPr>
        <w:t xml:space="preserve"> exposure to </w:t>
      </w:r>
      <w:r w:rsidR="00C0118C" w:rsidRPr="00890188">
        <w:rPr>
          <w:rFonts w:ascii="Arial" w:eastAsia="Arial" w:hAnsi="Arial" w:cs="Arial"/>
          <w:i/>
          <w:iCs/>
          <w:color w:val="000000" w:themeColor="text1"/>
          <w:sz w:val="22"/>
          <w:szCs w:val="22"/>
        </w:rPr>
        <w:t>M</w:t>
      </w:r>
      <w:r w:rsidR="009B4331" w:rsidRPr="00890188">
        <w:rPr>
          <w:rFonts w:ascii="Arial" w:eastAsia="Arial" w:hAnsi="Arial" w:cs="Arial"/>
          <w:i/>
          <w:iCs/>
          <w:color w:val="000000" w:themeColor="text1"/>
          <w:sz w:val="22"/>
          <w:szCs w:val="22"/>
        </w:rPr>
        <w:t>.</w:t>
      </w:r>
      <w:r w:rsidR="00C0118C" w:rsidRPr="00890188">
        <w:rPr>
          <w:rFonts w:ascii="Arial" w:eastAsia="Arial" w:hAnsi="Arial" w:cs="Arial"/>
          <w:i/>
          <w:iCs/>
          <w:color w:val="000000" w:themeColor="text1"/>
          <w:sz w:val="22"/>
          <w:szCs w:val="22"/>
        </w:rPr>
        <w:t xml:space="preserve"> chelonae</w:t>
      </w:r>
      <w:r w:rsidR="00C0118C" w:rsidRPr="00890188">
        <w:rPr>
          <w:rFonts w:ascii="Arial" w:eastAsia="Arial" w:hAnsi="Arial" w:cs="Arial"/>
          <w:color w:val="000000" w:themeColor="text1"/>
          <w:sz w:val="22"/>
          <w:szCs w:val="22"/>
        </w:rPr>
        <w:t xml:space="preserve"> uniquely in ZIRC-diet fed fish relative to their unexposed controls. Our results contrast our prior work that found exposure to an intestinal helminth was associated with an increase in microbiome diversity</w:t>
      </w:r>
      <w:r w:rsidR="00C0118C"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XSUlZCPh","properties":{"formattedCitation":"[22]","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C0118C"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2]</w:t>
      </w:r>
      <w:r w:rsidR="00C0118C" w:rsidRPr="00890188">
        <w:rPr>
          <w:rFonts w:ascii="Arial" w:eastAsia="Arial" w:hAnsi="Arial" w:cs="Arial"/>
          <w:color w:val="000000" w:themeColor="text1"/>
          <w:sz w:val="22"/>
          <w:szCs w:val="22"/>
        </w:rPr>
        <w:fldChar w:fldCharType="end"/>
      </w:r>
      <w:r w:rsidR="00C0118C" w:rsidRPr="00890188">
        <w:rPr>
          <w:rFonts w:ascii="Arial" w:eastAsia="Arial" w:hAnsi="Arial" w:cs="Arial"/>
          <w:color w:val="000000" w:themeColor="text1"/>
          <w:sz w:val="22"/>
          <w:szCs w:val="22"/>
        </w:rPr>
        <w:t xml:space="preserve">. </w:t>
      </w:r>
      <w:r w:rsidR="7593FD0B" w:rsidRPr="00890188">
        <w:rPr>
          <w:rFonts w:ascii="Arial" w:eastAsia="Arial" w:hAnsi="Arial" w:cs="Arial"/>
          <w:color w:val="000000" w:themeColor="text1"/>
          <w:sz w:val="22"/>
          <w:szCs w:val="22"/>
        </w:rPr>
        <w:t xml:space="preserve">One possible explanation for </w:t>
      </w:r>
      <w:r w:rsidR="004C70E7" w:rsidRPr="00890188">
        <w:rPr>
          <w:rFonts w:ascii="Arial" w:eastAsia="Arial" w:hAnsi="Arial" w:cs="Arial"/>
          <w:color w:val="000000" w:themeColor="text1"/>
          <w:sz w:val="22"/>
          <w:szCs w:val="22"/>
        </w:rPr>
        <w:t xml:space="preserve">this discrepancy is our prior study investigated an intestinal helminth which may have different impacts on the gut microbiome </w:t>
      </w:r>
      <w:r w:rsidR="00522B6E" w:rsidRPr="00890188">
        <w:rPr>
          <w:rFonts w:ascii="Arial" w:eastAsia="Arial" w:hAnsi="Arial" w:cs="Arial"/>
          <w:color w:val="000000" w:themeColor="text1"/>
          <w:sz w:val="22"/>
          <w:szCs w:val="22"/>
        </w:rPr>
        <w:t xml:space="preserve">associated with differences in intestinal lesion </w:t>
      </w:r>
      <w:r w:rsidR="004C70E7" w:rsidRPr="00890188">
        <w:rPr>
          <w:rFonts w:ascii="Arial" w:eastAsia="Arial" w:hAnsi="Arial" w:cs="Arial"/>
          <w:color w:val="000000" w:themeColor="text1"/>
          <w:sz w:val="22"/>
          <w:szCs w:val="22"/>
        </w:rPr>
        <w:t xml:space="preserve">to that of a pathogenic bacterial species. </w:t>
      </w:r>
      <w:r w:rsidR="00522B6E" w:rsidRPr="00890188">
        <w:rPr>
          <w:rFonts w:ascii="Arial" w:eastAsia="Arial" w:hAnsi="Arial" w:cs="Arial"/>
          <w:color w:val="000000" w:themeColor="text1"/>
          <w:sz w:val="22"/>
          <w:szCs w:val="22"/>
        </w:rPr>
        <w:t xml:space="preserve">For example, the nematode </w:t>
      </w:r>
      <w:r w:rsidR="00522B6E" w:rsidRPr="00890188">
        <w:rPr>
          <w:rFonts w:ascii="Arial" w:eastAsia="Arial" w:hAnsi="Arial" w:cs="Arial"/>
          <w:i/>
          <w:color w:val="000000" w:themeColor="text1"/>
          <w:sz w:val="22"/>
          <w:szCs w:val="22"/>
        </w:rPr>
        <w:t>Pseudocapillaria tomentosa</w:t>
      </w:r>
      <w:r w:rsidR="00522B6E" w:rsidRPr="00890188">
        <w:rPr>
          <w:rFonts w:ascii="Arial" w:eastAsia="Arial" w:hAnsi="Arial" w:cs="Arial"/>
          <w:color w:val="000000" w:themeColor="text1"/>
          <w:sz w:val="22"/>
          <w:szCs w:val="22"/>
        </w:rPr>
        <w:t xml:space="preserve"> penetrates the intestinal epithelium and causes profound pathologic changes</w:t>
      </w:r>
      <w:r w:rsidR="00AC34B4"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vljj4Fw7","properties":{"formattedCitation":"[22]","plainCitation":"[22]","noteIndex":0},"citationItems":[{"id":15,"uris":["http://zotero.org/users/5603014/items/2Z79FQGP"],"itemData":{"id":15,"type":"article-journal","abstract":"Helminth parasites represent a significant threat to the health of human and animal populations, and there is a growing need for tools to treat, diagnose, and prevent these infections. Recent work has turned to the gut microbiome as a utilitarian agent in this regard; components of the microbiome may interact with parasites to influence their success in the gut, meaning that the microbiome may encode new anthelmintic drugs. Moreover, parasite infections may restructure the microbiome’s composition in consistent ways, implying that the microbiome may be useful for diagnosing infection. The innovation of these utilities requires foundational knowledge about how parasitic infection, as well as its ultimate success in the gut and impact on the host, relates to the gut microbiome. In particular, we currently possess limited insight into how the microbiome, host pathology, and parasite burden covary during infection. Identifying interactions between these parameters may uncover novel putative methods of disrupting parasite success.","container-title":"Microbiome","DOI":"10.1186/s40168-019-0622-9","ISSN":"2049-2618","issue":"1","journalAbbreviation":"Microbiome","note":"number: 1","page":"10","source":"BioMed Central","title":"A longitudinal assessment of host-microbe-parasite interactions resolves the zebrafish gut microbiome’s link to Pseudocapillaria tomentosa infection and pathology","volume":"7","author":[{"family":"Gaulke","given":"Christopher A."},{"family":"Martins","given":"Mauricio L."},{"family":"Watral","given":"Virginia G."},{"family":"Humphreys","given":"Ian R."},{"family":"Spagnoli","given":"Sean T."},{"family":"Kent","given":"Michael L."},{"family":"Sharpton","given":"Thomas J."}],"issued":{"date-parts":[["2019",1,24]]},"citation-key":"gaulke2019"}}],"schema":"https://github.com/citation-style-language/schema/raw/master/csl-citation.json"} </w:instrText>
      </w:r>
      <w:r w:rsidR="00AC34B4"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2]</w:t>
      </w:r>
      <w:r w:rsidR="00AC34B4" w:rsidRPr="00890188">
        <w:rPr>
          <w:rFonts w:ascii="Arial" w:eastAsia="Arial" w:hAnsi="Arial" w:cs="Arial"/>
          <w:color w:val="000000" w:themeColor="text1"/>
          <w:sz w:val="22"/>
          <w:szCs w:val="22"/>
        </w:rPr>
        <w:fldChar w:fldCharType="end"/>
      </w:r>
      <w:r w:rsidR="00AC34B4" w:rsidRPr="00890188">
        <w:rPr>
          <w:rFonts w:ascii="Arial" w:eastAsia="Arial" w:hAnsi="Arial" w:cs="Arial"/>
          <w:color w:val="000000" w:themeColor="text1"/>
          <w:sz w:val="22"/>
          <w:szCs w:val="22"/>
        </w:rPr>
        <w:t>,</w:t>
      </w:r>
      <w:r w:rsidR="00522B6E" w:rsidRPr="00890188">
        <w:rPr>
          <w:rFonts w:ascii="Arial" w:eastAsia="Arial" w:hAnsi="Arial" w:cs="Arial"/>
          <w:color w:val="000000" w:themeColor="text1"/>
          <w:sz w:val="22"/>
          <w:szCs w:val="22"/>
        </w:rPr>
        <w:t xml:space="preserve"> whereas disease caused by Mycobacterium species in zebrafish are characterized by extra-intestinal infections</w:t>
      </w:r>
      <w:r w:rsidR="00AC34B4"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WNT02rRI","properties":{"formattedCitation":"[25]","plainCitation":"[25]","noteIndex":0},"citationItems":[{"id":4639,"uris":["http://zotero.org/users/5603014/items/HJ6PQN2U"],"itemData":{"id":4639,"type":"article-journal","abstract":"During routine screening of zebrafish at a research facility, histological changes consistent with mycobacteriosis were observed, prompting an investigation to determine the background prevalence and distribution of Mycobacterium species throughout the facility. Infection status was evaluated in 240 zebrafish representing 9 genetic lines, using histology, culture and PCR. Environmental sources were also tested for the presence of mycobacteria. Prevalence in zebrafish by culture and PCR was 10% (24/240), 21 of which were TU line fish. All isolates from fish were identified as M. chelonae by hsp65 DNA sequencing; subsequent DNA fingerprinting delineated 3 strains, designated H1E1 (1/24), H1E2 (22/24), and H1E3 (1/24). From external sources, tank or tubing surface biofilms were positive by culture (13/32) with multiple species and strains isolated including M. neoaurum, M. phocaicum, and identical strains of M. chelonae that were found in zebrafish: H1E1 (2/13) and H1E2 (8/13). Comparing diagnostic methods, acid-fast stained histological sections showed substantial agreement with plate culture and PCR for detection of mycobacteria in fish. Observation of granulomas in hematoxylin and eosin-stained sections was a less reliable predictor of mycobacteriosis, as uninfected females with egg-associated inflammation and hyperplasia were misdiagnosed. These data revealed background levels of mycobacteriosis in a healthy and wellmanaged facility. Infected populations were removed, although the apparent ability for M. chelonae to remain viable in environmental reservoirs may make it difficult to eradicate completely. This highlights the importance of an animal-health monitoring program and good husbandry practices to prevent disease in zebrafish research laboratories.","container-title":"Diseases of Aquatic Organisms","DOI":"10.3354/dao01967","ISSN":"0177-5103, 1616-1580","journalAbbreviation":"Dis. Aquat. Org.","language":"en","page":"45-54","source":"DOI.org (Crossref)","title":"Distribution and genetic characterization of Mycobacterium chelonae in laboratory zebrafish Danio rerio","volume":"82","author":[{"family":"Whipps","given":"Cm"},{"family":"Matthews","given":"Jl"},{"family":"Kent","given":"Ml"}],"issued":{"date-parts":[["2008",10,16]]},"citation-key":"whipps2008"}}],"schema":"https://github.com/citation-style-language/schema/raw/master/csl-citation.json"} </w:instrText>
      </w:r>
      <w:r w:rsidR="00AC34B4"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5]</w:t>
      </w:r>
      <w:r w:rsidR="00AC34B4" w:rsidRPr="00890188">
        <w:rPr>
          <w:rFonts w:ascii="Arial" w:eastAsia="Arial" w:hAnsi="Arial" w:cs="Arial"/>
          <w:color w:val="000000" w:themeColor="text1"/>
          <w:sz w:val="22"/>
          <w:szCs w:val="22"/>
        </w:rPr>
        <w:fldChar w:fldCharType="end"/>
      </w:r>
      <w:r w:rsidR="00AC34B4" w:rsidRPr="00890188">
        <w:rPr>
          <w:rFonts w:ascii="Arial" w:eastAsia="Arial" w:hAnsi="Arial" w:cs="Arial"/>
          <w:color w:val="000000" w:themeColor="text1"/>
          <w:sz w:val="22"/>
          <w:szCs w:val="22"/>
        </w:rPr>
        <w:t>.</w:t>
      </w:r>
      <w:r w:rsidR="00522B6E" w:rsidRPr="00890188">
        <w:rPr>
          <w:rFonts w:ascii="Arial" w:eastAsia="Arial" w:hAnsi="Arial" w:cs="Arial"/>
          <w:color w:val="000000" w:themeColor="text1"/>
          <w:sz w:val="22"/>
          <w:szCs w:val="22"/>
        </w:rPr>
        <w:t xml:space="preserve"> </w:t>
      </w:r>
      <w:r w:rsidR="7593FD0B" w:rsidRPr="00890188">
        <w:rPr>
          <w:rFonts w:ascii="Arial" w:eastAsia="Arial" w:hAnsi="Arial" w:cs="Arial"/>
          <w:i/>
          <w:iCs/>
          <w:color w:val="000000" w:themeColor="text1"/>
          <w:sz w:val="22"/>
          <w:szCs w:val="22"/>
        </w:rPr>
        <w:t>Mycobacterium</w:t>
      </w:r>
      <w:r w:rsidR="7593FD0B" w:rsidRPr="00890188">
        <w:rPr>
          <w:rFonts w:ascii="Arial" w:eastAsia="Arial" w:hAnsi="Arial" w:cs="Arial"/>
          <w:color w:val="000000" w:themeColor="text1"/>
          <w:sz w:val="22"/>
          <w:szCs w:val="22"/>
        </w:rPr>
        <w:t xml:space="preserve"> </w:t>
      </w:r>
      <w:r w:rsidR="00522B6E" w:rsidRPr="00890188">
        <w:rPr>
          <w:rFonts w:ascii="Arial" w:eastAsia="Arial" w:hAnsi="Arial" w:cs="Arial"/>
          <w:color w:val="000000" w:themeColor="text1"/>
          <w:sz w:val="22"/>
          <w:szCs w:val="22"/>
        </w:rPr>
        <w:t xml:space="preserve">spp in zebrafish are </w:t>
      </w:r>
      <w:r w:rsidR="7593FD0B" w:rsidRPr="00890188">
        <w:rPr>
          <w:rFonts w:ascii="Arial" w:eastAsia="Arial" w:hAnsi="Arial" w:cs="Arial"/>
          <w:color w:val="000000" w:themeColor="text1"/>
          <w:sz w:val="22"/>
          <w:szCs w:val="22"/>
        </w:rPr>
        <w:t xml:space="preserve">hypothesized to be introduced early in life through </w:t>
      </w:r>
      <w:r w:rsidR="00522B6E" w:rsidRPr="00890188">
        <w:rPr>
          <w:rFonts w:ascii="Arial" w:eastAsia="Arial" w:hAnsi="Arial" w:cs="Arial"/>
          <w:color w:val="000000" w:themeColor="text1"/>
          <w:sz w:val="22"/>
          <w:szCs w:val="22"/>
        </w:rPr>
        <w:t>ingestion, including diet</w:t>
      </w:r>
      <w:r w:rsidR="00BE3C4A"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eGOtuyhs","properties":{"formattedCitation":"[28, 34]","plainCitation":"[28, 34]","noteIndex":0},"citationItems":[{"id":4634,"uris":["http://zotero.org/users/5603014/items/US3ZDRNH"],"itemData":{"id":4634,"type":"article-journal","abstract":"The zebrafish (Danio rerio) is a popular vertebrate model organism used in a wide range of research fields. Mycobacteriosis, caused by Mycobacterium species, is particularly concerning because it is a common disease associated with chronic infections in these fish. Infections are also a source of uncontrolled experimental variance that may influence research results. Live feeds for zebrafish are common and include paramecia (Paramecium caudatum), brine shrimp (Artemia franciscana) and rotifers (Branchionus spp.). Although nutritionally beneficial, live feeds may pose a biosecurity risk. In this study, we investigate transmission of Mycobacterium chelonae and Mycobacterium marinum through these three live feeds. We show that all three live feeds ingest both M. marinum and M. chelonae and can transmit mycobacterial infections to zebrafish. This observation emphasizes the need for live feeds to be included in the consideration of potential biosecurity risks. This study is of importance to other beyond the zebrafish community, including those of additional aquatic models and those using live feeds for other types of aquaculture.","container-title":"Journal of Fish Diseases","DOI":"10.1111/jfd.13071","ISSN":"1365-2761","issue":"10","language":"en","note":"_eprint: https://onlinelibrary.wiley.com/doi/pdf/10.1111/jfd.13071","page":"1425-1431","source":"Wiley Online Library","title":"Transmission of Mycobacterium chelonae and Mycobacterium marinum in laboratory zebrafish through live feeds","volume":"42","author":[{"family":"Chang","given":"Carolyn T."},{"family":"Benedict","given":"Samuel"},{"family":"Whipps","given":"Christopher M."}],"issued":{"date-parts":[["2019"]]},"citation-key":"chang2019"}},{"id":7156,"uris":["http://zotero.org/users/5603014/items/YNUE48SN"],"itemData":{"id":7156,"type":"article-journal","abstract":"Mycobacterial infections in laboratory zebrafish (Danio rerio) are common and widespread in research colonies. Mycobacteria within free living amoebae have been shown to be transmission vectors for mycobacteriosis. Paramecium caudatum are commonly used as a first food for zebrafish, and we investigated this ciliate’s potential to serve as a vector of Mycobacterium marinum and M. chelonae. The ability of live P. caudatum to transmit these mycobacteria to larval, juvenile and adult zebrafish was evaluated. Infections were defined by histologic observation of granulomas containing acid-fast bacteria in extraintestinal locations. In both experiments, fish fed paramecia containing mycobacteria became infected at a higher incidence than controls. Larvae (exposed at 4 days post hatch) fed paramecia with M. marinum exhibited an incidence of 30% (24/80) and juveniles (exposed at 21 days post hatch) showed 31% incidence (14/45). Adult fish fed a gelatin food matrix containing mycobacteria within paramecia or mycobacteria alone for 2 wk resulted in infections when examined 8 wk after exposure as follows: M. marinum OSU 214 47% (21/45), M. marinum CH 47% (9/19), M. chelonae 38% (5/13). In contrast, fish feed mycobacteria alone in this diet did not become infected, except for 2 fish (5%) in the M. marinum OSU 214 low dose group. These results demonstrate that Paramecium caudatum can act as a vector for mycobacteria. This provides a useful animal model for evaluation of natural mycobacterial infections and demonstrates the possibility of mycobacterial transmission in zebrafish facilities via contaminated paramecia cultures.","container-title":"Diseases of aquatic organisms","DOI":"10.3354/dao02649","ISSN":"0177-5103","issue":"3","journalAbbreviation":"Dis Aquat Organ","note":"PMID: 24192000\nPMCID: PMC4155924","page":"229-239","source":"PubMed Central","title":"Paramecium caudatum enhances transmission and infectivity of Mycobacterium marinum and Mycobacterium chelonae in zebrafish (Danio rerio)","volume":"106","author":[{"family":"Peterson","given":"Tracy S."},{"family":"Ferguson","given":"Jayde A."},{"family":"Watral","given":"Virginia G."},{"family":"Mutoji","given":"K. Nadine"},{"family":"Ennis","given":"Don G."},{"family":"Kent","given":"Michael L."}],"issued":{"date-parts":[["2013",11,6]]},"citation-key":"peterson2013"}}],"schema":"https://github.com/citation-style-language/schema/raw/master/csl-citation.json"} </w:instrText>
      </w:r>
      <w:r w:rsidR="00BE3C4A"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28, 34]</w:t>
      </w:r>
      <w:r w:rsidR="00BE3C4A" w:rsidRPr="00890188">
        <w:rPr>
          <w:rFonts w:ascii="Arial" w:eastAsia="Arial" w:hAnsi="Arial" w:cs="Arial"/>
          <w:color w:val="000000" w:themeColor="text1"/>
          <w:sz w:val="22"/>
          <w:szCs w:val="22"/>
        </w:rPr>
        <w:fldChar w:fldCharType="end"/>
      </w:r>
      <w:r w:rsidR="00BE3C4A" w:rsidRPr="00890188">
        <w:rPr>
          <w:rFonts w:ascii="Arial" w:eastAsia="Arial" w:hAnsi="Arial" w:cs="Arial"/>
          <w:color w:val="000000" w:themeColor="text1"/>
          <w:sz w:val="22"/>
          <w:szCs w:val="22"/>
        </w:rPr>
        <w:t>,</w:t>
      </w:r>
      <w:r w:rsidR="7593FD0B" w:rsidRPr="00890188">
        <w:rPr>
          <w:rFonts w:ascii="Arial" w:eastAsia="Arial" w:hAnsi="Arial" w:cs="Arial"/>
          <w:color w:val="000000" w:themeColor="text1"/>
          <w:sz w:val="22"/>
          <w:szCs w:val="22"/>
        </w:rPr>
        <w:t xml:space="preserve"> while fish in our study were exposed </w:t>
      </w:r>
      <w:r w:rsidR="004C46C0" w:rsidRPr="00890188">
        <w:rPr>
          <w:rFonts w:ascii="Arial" w:eastAsia="Arial" w:hAnsi="Arial" w:cs="Arial"/>
          <w:color w:val="000000" w:themeColor="text1"/>
          <w:sz w:val="22"/>
          <w:szCs w:val="22"/>
        </w:rPr>
        <w:t xml:space="preserve">by injection </w:t>
      </w:r>
      <w:r w:rsidR="7593FD0B" w:rsidRPr="00890188">
        <w:rPr>
          <w:rFonts w:ascii="Arial" w:eastAsia="Arial" w:hAnsi="Arial" w:cs="Arial"/>
          <w:color w:val="000000" w:themeColor="text1"/>
          <w:sz w:val="22"/>
          <w:szCs w:val="22"/>
        </w:rPr>
        <w:t>in</w:t>
      </w:r>
      <w:r w:rsidR="004C70E7" w:rsidRPr="00890188">
        <w:rPr>
          <w:rFonts w:ascii="Arial" w:eastAsia="Arial" w:hAnsi="Arial" w:cs="Arial"/>
          <w:color w:val="000000" w:themeColor="text1"/>
          <w:sz w:val="22"/>
          <w:szCs w:val="22"/>
        </w:rPr>
        <w:t>to</w:t>
      </w:r>
      <w:r w:rsidR="7593FD0B" w:rsidRPr="00890188">
        <w:rPr>
          <w:rFonts w:ascii="Arial" w:eastAsia="Arial" w:hAnsi="Arial" w:cs="Arial"/>
          <w:color w:val="000000" w:themeColor="text1"/>
          <w:sz w:val="22"/>
          <w:szCs w:val="22"/>
        </w:rPr>
        <w:t xml:space="preserve"> their coelomic cavities at adulthood when their gut microbiomes have been firmly established.</w:t>
      </w:r>
      <w:r w:rsidR="004C70E7" w:rsidRPr="00890188">
        <w:rPr>
          <w:rFonts w:ascii="Arial" w:eastAsia="Arial" w:hAnsi="Arial" w:cs="Arial"/>
          <w:color w:val="000000" w:themeColor="text1"/>
          <w:sz w:val="22"/>
          <w:szCs w:val="22"/>
        </w:rPr>
        <w:t xml:space="preserve"> Priority effects may have hindered the injected species of </w:t>
      </w:r>
      <w:r w:rsidR="004C70E7" w:rsidRPr="00890188">
        <w:rPr>
          <w:rFonts w:ascii="Arial" w:eastAsia="Arial" w:hAnsi="Arial" w:cs="Arial"/>
          <w:i/>
          <w:iCs/>
          <w:color w:val="000000" w:themeColor="text1"/>
          <w:sz w:val="22"/>
          <w:szCs w:val="22"/>
        </w:rPr>
        <w:t>Mycobacterium</w:t>
      </w:r>
      <w:r w:rsidR="004C70E7" w:rsidRPr="00890188">
        <w:rPr>
          <w:rFonts w:ascii="Arial" w:eastAsia="Arial" w:hAnsi="Arial" w:cs="Arial"/>
          <w:color w:val="000000" w:themeColor="text1"/>
          <w:sz w:val="22"/>
          <w:szCs w:val="22"/>
        </w:rPr>
        <w:t xml:space="preserve"> from more substantially altering the gut microbiome </w:t>
      </w:r>
      <w:r w:rsidR="00B561E3" w:rsidRPr="00890188">
        <w:rPr>
          <w:rFonts w:ascii="Arial" w:eastAsia="Arial" w:hAnsi="Arial" w:cs="Arial"/>
          <w:color w:val="000000" w:themeColor="text1"/>
          <w:sz w:val="22"/>
          <w:szCs w:val="22"/>
        </w:rPr>
        <w:t>at adulthood than</w:t>
      </w:r>
      <w:r w:rsidR="008F6273" w:rsidRPr="00890188">
        <w:rPr>
          <w:rFonts w:ascii="Arial" w:eastAsia="Arial" w:hAnsi="Arial" w:cs="Arial"/>
          <w:color w:val="000000" w:themeColor="text1"/>
          <w:sz w:val="22"/>
          <w:szCs w:val="22"/>
        </w:rPr>
        <w:t xml:space="preserve"> if</w:t>
      </w:r>
      <w:r w:rsidR="004C70E7" w:rsidRPr="00890188">
        <w:rPr>
          <w:rFonts w:ascii="Arial" w:eastAsia="Arial" w:hAnsi="Arial" w:cs="Arial"/>
          <w:color w:val="000000" w:themeColor="text1"/>
          <w:sz w:val="22"/>
          <w:szCs w:val="22"/>
        </w:rPr>
        <w:t xml:space="preserve"> it </w:t>
      </w:r>
      <w:r w:rsidR="008F6273" w:rsidRPr="00890188">
        <w:rPr>
          <w:rFonts w:ascii="Arial" w:eastAsia="Arial" w:hAnsi="Arial" w:cs="Arial"/>
          <w:color w:val="000000" w:themeColor="text1"/>
          <w:sz w:val="22"/>
          <w:szCs w:val="22"/>
        </w:rPr>
        <w:t xml:space="preserve">had </w:t>
      </w:r>
      <w:r w:rsidR="004C70E7" w:rsidRPr="00890188">
        <w:rPr>
          <w:rFonts w:ascii="Arial" w:eastAsia="Arial" w:hAnsi="Arial" w:cs="Arial"/>
          <w:color w:val="000000" w:themeColor="text1"/>
          <w:sz w:val="22"/>
          <w:szCs w:val="22"/>
        </w:rPr>
        <w:t>been introduced through a natural route</w:t>
      </w:r>
      <w:r w:rsidR="003E3C65" w:rsidRPr="00890188">
        <w:rPr>
          <w:rFonts w:ascii="Arial" w:eastAsia="Arial" w:hAnsi="Arial" w:cs="Arial"/>
          <w:color w:val="000000" w:themeColor="text1"/>
          <w:sz w:val="22"/>
          <w:szCs w:val="22"/>
        </w:rPr>
        <w:t xml:space="preserve"> </w:t>
      </w:r>
      <w:r w:rsidR="00F86CE9" w:rsidRPr="00890188">
        <w:rPr>
          <w:rFonts w:ascii="Arial" w:eastAsia="Arial" w:hAnsi="Arial" w:cs="Arial"/>
          <w:color w:val="000000" w:themeColor="text1"/>
          <w:sz w:val="22"/>
          <w:szCs w:val="22"/>
        </w:rPr>
        <w:t>during early-life microbiome assembly</w:t>
      </w:r>
      <w:r w:rsidR="004C70E7"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D3yFEFQM","properties":{"formattedCitation":"[35]","plainCitation":"[35]","noteIndex":0},"citationItems":[{"id":7202,"uris":["http://zotero.org/users/5603014/items/HUFB4EXT"],"itemData":{"id":7202,"type":"article-journal","abstract":"The zebraﬁsh, Danio rerio, is a powerful model for studying bacterial colonization of the vertebrate intestine, but the genes required by commensal bacteria to colonize the zebraﬁsh gut have not yet been interrogated on a genome-wide level. Here we apply a high-throughput transposon mutagenesis screen to Aeromonas veronii Hm21 and Vibrio sp. strain ZWU0020 during their colonization of the zebraﬁsh intestine alone and in competition with each other, as well as in different colonization orders. We use these transposon-tagged libraries to track bacterial population sizes in different colonization regimes and to identify gene functions required during these processes. We show that intraspeciﬁc, but not interspeciﬁc, competition with a previously established bacterial population greatly reduces the ability of these two bacterial species to colonize. Further, using a simple binomial sampling model, we show that under conditions of interspeciﬁc competition, genes required for colonization cannot be identiﬁed because of the population bottleneck experienced by the second colonizer. When bacteria colonize the intestine alone or at the same time as the other species, we ﬁnd shared suites of functional requirements for colonization by the two species, including a prominent role for chemotaxis and motility, regardless of the presence of another species.","container-title":"mBio","DOI":"10.1128/mBio.01163-15","ISSN":"2161-2129, 2150-7511","issue":"6","journalAbbreviation":"mBio","language":"en","page":"e01163-15","source":"DOI.org (Crossref)","title":"Identification of Population Bottlenecks and Colonization Factors during Assembly of Bacterial Communities within the Zebrafish Intestine","volume":"6","author":[{"family":"Stephens","given":"W. Zac"},{"family":"Wiles","given":"Travis J."},{"family":"Martinez","given":"Emily S."},{"family":"Jemielita","given":"Matthew"},{"family":"Burns","given":"Adam R."},{"family":"Parthasarathy","given":"Raghuveer"},{"family":"Bohannan","given":"Brendan J. M."},{"family":"Guillemin","given":"Karen"}],"editor":[{"family":"Goodman","given":"Andrew"},{"family":"Losick","given":"Richard"}],"issued":{"date-parts":[["2015",12,31]]},"citation-key":"stephens2015"}}],"schema":"https://github.com/citation-style-language/schema/raw/master/csl-citation.json"} </w:instrText>
      </w:r>
      <w:r w:rsidR="004C70E7"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35]</w:t>
      </w:r>
      <w:r w:rsidR="004C70E7" w:rsidRPr="00890188">
        <w:rPr>
          <w:rFonts w:ascii="Arial" w:eastAsia="Arial" w:hAnsi="Arial" w:cs="Arial"/>
          <w:color w:val="000000" w:themeColor="text1"/>
          <w:sz w:val="22"/>
          <w:szCs w:val="22"/>
        </w:rPr>
        <w:fldChar w:fldCharType="end"/>
      </w:r>
      <w:r w:rsidR="004C70E7" w:rsidRPr="00890188">
        <w:rPr>
          <w:rFonts w:ascii="Arial" w:eastAsia="Arial" w:hAnsi="Arial" w:cs="Arial"/>
          <w:color w:val="000000" w:themeColor="text1"/>
          <w:sz w:val="22"/>
          <w:szCs w:val="22"/>
        </w:rPr>
        <w:t>.</w:t>
      </w:r>
      <w:r w:rsidR="00784A43" w:rsidRPr="00890188">
        <w:rPr>
          <w:rFonts w:ascii="Arial" w:eastAsia="Arial" w:hAnsi="Arial" w:cs="Arial"/>
          <w:color w:val="000000" w:themeColor="text1"/>
          <w:sz w:val="22"/>
          <w:szCs w:val="22"/>
        </w:rPr>
        <w:t xml:space="preserve"> Future work should consider using a natural mode of infection and exposing fish to a variety of pathogens to elucidate the gut microbiome's role in mediating pathogen exposure. Furthermore, b</w:t>
      </w:r>
      <w:r w:rsidR="7593FD0B" w:rsidRPr="00890188">
        <w:rPr>
          <w:rFonts w:ascii="Arial" w:eastAsia="Arial" w:hAnsi="Arial" w:cs="Arial"/>
          <w:color w:val="000000" w:themeColor="text1"/>
          <w:sz w:val="22"/>
          <w:szCs w:val="22"/>
        </w:rPr>
        <w:t xml:space="preserve">ecause we found that the effect of diet was far greater than pathogen exposure on shaping the gut microbiome, future studies must consider diet effects, as they may overwhelm infection effects. </w:t>
      </w:r>
    </w:p>
    <w:p w14:paraId="3082162B" w14:textId="77777777" w:rsidR="00812A09" w:rsidRPr="00890188" w:rsidRDefault="00812A09" w:rsidP="00FB7810">
      <w:pPr>
        <w:spacing w:line="480" w:lineRule="auto"/>
        <w:rPr>
          <w:rFonts w:ascii="Arial" w:hAnsi="Arial" w:cs="Arial"/>
          <w:sz w:val="22"/>
          <w:szCs w:val="22"/>
        </w:rPr>
        <w:pPrChange w:id="79" w:author="Sieler Jr, Michael James" w:date="2023-01-29T12:53:00Z">
          <w:pPr>
            <w:spacing w:line="360" w:lineRule="auto"/>
          </w:pPr>
        </w:pPrChange>
      </w:pPr>
    </w:p>
    <w:p w14:paraId="0957892E" w14:textId="38D71E8C" w:rsidR="7593FD0B" w:rsidRPr="00890188" w:rsidRDefault="7593FD0B" w:rsidP="003C0BCA">
      <w:pPr>
        <w:spacing w:line="480" w:lineRule="auto"/>
        <w:rPr>
          <w:rFonts w:ascii="Arial" w:hAnsi="Arial" w:cs="Arial"/>
          <w:sz w:val="22"/>
          <w:szCs w:val="22"/>
        </w:rPr>
      </w:pPr>
      <w:r w:rsidRPr="00890188">
        <w:rPr>
          <w:rFonts w:ascii="Arial" w:eastAsia="Arial" w:hAnsi="Arial" w:cs="Arial"/>
          <w:color w:val="000000" w:themeColor="text1"/>
          <w:sz w:val="22"/>
          <w:szCs w:val="22"/>
        </w:rPr>
        <w:t>In conclusion, we found diet is one of the most important factors driving variation in the zebrafish gut microbiome. Unlike prior studies, including the extensive research conducted in mammalian models, that have evaluated dietary effects on the gut microbiome using diets that fundamentally differ in macronutrient composition, our work reveals that even relatively consistent diets that are commonly selected as normal husbandry practices elicit these large impacts on microbiome composition. While the zebrafish gut microbiome differs taxonomically from other animal systems, there is a substantial amount of shared functional capacity between zebrafish and mammal</w:t>
      </w:r>
      <w:r w:rsidR="001061AC" w:rsidRPr="00890188">
        <w:rPr>
          <w:rFonts w:ascii="Arial" w:eastAsia="Arial" w:hAnsi="Arial" w:cs="Arial"/>
          <w:color w:val="000000" w:themeColor="text1"/>
          <w:sz w:val="22"/>
          <w:szCs w:val="22"/>
        </w:rPr>
        <w:t>ian</w:t>
      </w:r>
      <w:r w:rsidRPr="00890188">
        <w:rPr>
          <w:rFonts w:ascii="Arial" w:eastAsia="Arial" w:hAnsi="Arial" w:cs="Arial"/>
          <w:color w:val="000000" w:themeColor="text1"/>
          <w:sz w:val="22"/>
          <w:szCs w:val="22"/>
        </w:rPr>
        <w:t xml:space="preserve"> gut microbiomes</w:t>
      </w:r>
      <w:r w:rsidR="00784A43" w:rsidRPr="00890188">
        <w:rPr>
          <w:rFonts w:ascii="Arial" w:eastAsia="Arial" w:hAnsi="Arial" w:cs="Arial"/>
          <w:color w:val="000000" w:themeColor="text1"/>
          <w:sz w:val="22"/>
          <w:szCs w:val="22"/>
        </w:rPr>
        <w:fldChar w:fldCharType="begin"/>
      </w:r>
      <w:r w:rsidR="006258E4">
        <w:rPr>
          <w:rFonts w:ascii="Arial" w:eastAsia="Arial" w:hAnsi="Arial" w:cs="Arial"/>
          <w:color w:val="000000" w:themeColor="text1"/>
          <w:sz w:val="22"/>
          <w:szCs w:val="22"/>
        </w:rPr>
        <w:instrText xml:space="preserve"> ADDIN ZOTERO_ITEM CSL_CITATION {"citationID":"rIV983Qj","properties":{"formattedCitation":"[36]","plainCitation":"[36]","noteIndex":0},"citationItems":[{"id":18,"uris":["http://zotero.org/users/5603014/items/866YIMR4"],"itemData":{"id":18,"type":"report","abstract":"Abstract\n          \n            Gut microbiome research increasingly utilizes zebrafish (\n            Danio rerio\n            ) given their amenability to high-throughput experimental designs. However, the utility of zebrafish for discerning translationally relevant host-microbiome interactions is constrained by a paucity of knowledge about the biological functions that zebrafish gut microbiota can execute, how these functions associate with zebrafish physiology, and the degree of homology between the genes encoded by the zebrafish and human gut microbiomes. To address this knowledge gap, we generated a foundational catalog of zebrafish gut microbiome genomic diversity consisting of 1,569,102 non-redundant genes from twenty-nine individual fish. We identified hundreds of novel microbial genes as well as dozens of biosynthetic gene clusters of potential clinical interest. The genomic diversity of the zebrafish gut microbiome varied significantly across diets and this variance associated with altered expression of intestinal genes involved in inflammation and immune activation. Zebrafish, mouse, and human fecal microbiomes shared &gt; 50% of their total genomic diversity and the vast majority of gene family abundance for each individual metagenome (</w:instrText>
      </w:r>
      <w:r w:rsidR="006258E4">
        <w:rPr>
          <w:rFonts w:ascii="Cambria Math" w:eastAsia="Arial" w:hAnsi="Cambria Math" w:cs="Cambria Math"/>
          <w:color w:val="000000" w:themeColor="text1"/>
          <w:sz w:val="22"/>
          <w:szCs w:val="22"/>
        </w:rPr>
        <w:instrText>∼</w:instrText>
      </w:r>
      <w:r w:rsidR="006258E4">
        <w:rPr>
          <w:rFonts w:ascii="Arial" w:eastAsia="Arial" w:hAnsi="Arial" w:cs="Arial"/>
          <w:color w:val="000000" w:themeColor="text1"/>
          <w:sz w:val="22"/>
          <w:szCs w:val="22"/>
        </w:rPr>
        <w:instrText xml:space="preserve">99%) was accounted for by genes that comprised this shared fraction. These results indicate that the zebrafish gut houses a functionally diverse microbial community that manifests extensive homology to that of humans and mice despite substantial disparities in taxonomic composition. We anticipate that the gene catalog developed here will enable future mechanistic study of host-microbiome interactions using the zebrafish model.\n          \n          \n            Importance\n            Zebrafish have emerged as an important model system for defining host-microbiome interactions. However, the utility of this model is blunted by limited insight into the functions that are carried by zebrafish gut microbiota, their relationship with zebrafish physiology, and their consistency with the functions carried by human gut microbiota. To address these limitations, we constructed the first genomic database of zebrafish gut microbiome diversity. We use this novel resource to demonstrate that the genomic diversity of the zebrafish gut microbiome varies with diet and this variance links with altered intestinal gene expression. We also identify substantial homology between zebrafish, human, and mouse metagenomic diversity, indicating that these microbiomes may operate similarly.","genre":"preprint","language":"en","note":"DOI: 10.1101/2020.06.15.153924","publisher":"Microbiology","source":"DOI.org (Crossref)","title":"An integrated gene catalog of the zebrafish gut microbiome reveals significant homology with mammalian microbiomes","URL":"http://biorxiv.org/lookup/doi/10.1101/2020.06.15.153924","author":[{"family":"Gaulke","given":"Christopher A."},{"family":"Beaver","given":"Laura M."},{"family":"Armour","given":"Courtney R."},{"family":"Humphreys","given":"Ian R."},{"family":"Barton","given":"Carrie L."},{"family":"Tanguay","given":"Robyn L."},{"family":"Ho","given":"Emily"},{"family":"Sharpton","given":"Thomas J."}],"accessed":{"date-parts":[["2021",6,8]]},"issued":{"date-parts":[["2020",6,16]]},"citation-key":"gaulke2020"}}],"schema":"https://github.com/citation-style-language/schema/raw/master/csl-citation.json"} </w:instrText>
      </w:r>
      <w:r w:rsidR="00784A43" w:rsidRPr="00890188">
        <w:rPr>
          <w:rFonts w:ascii="Arial" w:eastAsia="Arial" w:hAnsi="Arial" w:cs="Arial"/>
          <w:color w:val="000000" w:themeColor="text1"/>
          <w:sz w:val="22"/>
          <w:szCs w:val="22"/>
        </w:rPr>
        <w:fldChar w:fldCharType="separate"/>
      </w:r>
      <w:r w:rsidR="006258E4">
        <w:rPr>
          <w:rFonts w:ascii="Arial" w:hAnsi="Arial" w:cs="Arial"/>
          <w:color w:val="000000"/>
          <w:sz w:val="22"/>
          <w:szCs w:val="22"/>
        </w:rPr>
        <w:t>[36]</w:t>
      </w:r>
      <w:r w:rsidR="00784A43" w:rsidRPr="00890188">
        <w:rPr>
          <w:rFonts w:ascii="Arial" w:eastAsia="Arial" w:hAnsi="Arial" w:cs="Arial"/>
          <w:color w:val="000000" w:themeColor="text1"/>
          <w:sz w:val="22"/>
          <w:szCs w:val="22"/>
        </w:rPr>
        <w:fldChar w:fldCharType="end"/>
      </w:r>
      <w:r w:rsidRPr="00890188">
        <w:rPr>
          <w:rFonts w:ascii="Arial" w:eastAsia="Arial" w:hAnsi="Arial" w:cs="Arial"/>
          <w:color w:val="000000" w:themeColor="text1"/>
          <w:sz w:val="22"/>
          <w:szCs w:val="22"/>
        </w:rPr>
        <w:t xml:space="preserve">. Consequently, the taxa-specific associations we found here may not </w:t>
      </w:r>
      <w:r w:rsidR="001061AC" w:rsidRPr="00890188">
        <w:rPr>
          <w:rFonts w:ascii="Arial" w:eastAsia="Arial" w:hAnsi="Arial" w:cs="Arial"/>
          <w:color w:val="000000" w:themeColor="text1"/>
          <w:sz w:val="22"/>
          <w:szCs w:val="22"/>
        </w:rPr>
        <w:t xml:space="preserve">directly </w:t>
      </w:r>
      <w:r w:rsidRPr="00890188">
        <w:rPr>
          <w:rFonts w:ascii="Arial" w:eastAsia="Arial" w:hAnsi="Arial" w:cs="Arial"/>
          <w:color w:val="000000" w:themeColor="text1"/>
          <w:sz w:val="22"/>
          <w:szCs w:val="22"/>
        </w:rPr>
        <w:t>translate to other animal systems, but the interactions between the microbiome, diet and pathogen exposure may be similar.</w:t>
      </w:r>
      <w:r w:rsidR="00A25212" w:rsidRPr="00890188">
        <w:rPr>
          <w:rFonts w:ascii="Arial" w:eastAsia="Arial" w:hAnsi="Arial" w:cs="Arial"/>
          <w:color w:val="000000" w:themeColor="text1"/>
          <w:sz w:val="22"/>
          <w:szCs w:val="22"/>
        </w:rPr>
        <w:t xml:space="preserve"> </w:t>
      </w:r>
      <w:r w:rsidRPr="00890188">
        <w:rPr>
          <w:rFonts w:ascii="Arial" w:eastAsia="Arial" w:hAnsi="Arial" w:cs="Arial"/>
          <w:color w:val="000000" w:themeColor="text1"/>
          <w:sz w:val="22"/>
          <w:szCs w:val="22"/>
        </w:rPr>
        <w:t xml:space="preserve">Future work </w:t>
      </w:r>
      <w:r w:rsidR="007D172D" w:rsidRPr="00890188">
        <w:rPr>
          <w:rFonts w:ascii="Arial" w:eastAsia="Arial" w:hAnsi="Arial" w:cs="Arial"/>
          <w:color w:val="000000" w:themeColor="text1"/>
          <w:sz w:val="22"/>
          <w:szCs w:val="22"/>
        </w:rPr>
        <w:t xml:space="preserve">should </w:t>
      </w:r>
      <w:r w:rsidRPr="00890188">
        <w:rPr>
          <w:rFonts w:ascii="Arial" w:eastAsia="Arial" w:hAnsi="Arial" w:cs="Arial"/>
          <w:color w:val="000000" w:themeColor="text1"/>
          <w:sz w:val="22"/>
          <w:szCs w:val="22"/>
        </w:rPr>
        <w:t>illuminate the underlying mechanisms</w:t>
      </w:r>
      <w:r w:rsidR="00A25212" w:rsidRPr="00890188">
        <w:rPr>
          <w:rFonts w:ascii="Arial" w:eastAsia="Arial" w:hAnsi="Arial" w:cs="Arial"/>
          <w:color w:val="000000" w:themeColor="text1"/>
          <w:sz w:val="22"/>
          <w:szCs w:val="22"/>
        </w:rPr>
        <w:t xml:space="preserve"> of </w:t>
      </w:r>
      <w:r w:rsidR="007D172D" w:rsidRPr="00890188">
        <w:rPr>
          <w:rFonts w:ascii="Arial" w:eastAsia="Arial" w:hAnsi="Arial" w:cs="Arial"/>
          <w:color w:val="000000" w:themeColor="text1"/>
          <w:sz w:val="22"/>
          <w:szCs w:val="22"/>
        </w:rPr>
        <w:t xml:space="preserve">the </w:t>
      </w:r>
      <w:r w:rsidR="00A25212" w:rsidRPr="00890188">
        <w:rPr>
          <w:rFonts w:ascii="Arial" w:eastAsia="Arial" w:hAnsi="Arial" w:cs="Arial"/>
          <w:color w:val="000000" w:themeColor="text1"/>
          <w:sz w:val="22"/>
          <w:szCs w:val="22"/>
        </w:rPr>
        <w:lastRenderedPageBreak/>
        <w:t xml:space="preserve">diet’s influence on zebrafish development, gut microbiome structure and </w:t>
      </w:r>
      <w:r w:rsidR="001061AC" w:rsidRPr="00890188">
        <w:rPr>
          <w:rFonts w:ascii="Arial" w:eastAsia="Arial" w:hAnsi="Arial" w:cs="Arial"/>
          <w:color w:val="000000" w:themeColor="text1"/>
          <w:sz w:val="22"/>
          <w:szCs w:val="22"/>
        </w:rPr>
        <w:t xml:space="preserve">the microbiome’s </w:t>
      </w:r>
      <w:r w:rsidR="00A25212" w:rsidRPr="00890188">
        <w:rPr>
          <w:rFonts w:ascii="Arial" w:eastAsia="Arial" w:hAnsi="Arial" w:cs="Arial"/>
          <w:color w:val="000000" w:themeColor="text1"/>
          <w:sz w:val="22"/>
          <w:szCs w:val="22"/>
        </w:rPr>
        <w:t>sensitivity to pathogen exposure.</w:t>
      </w:r>
      <w:r w:rsidRPr="00890188">
        <w:rPr>
          <w:rFonts w:ascii="Arial" w:eastAsia="Arial" w:hAnsi="Arial" w:cs="Arial"/>
          <w:color w:val="000000" w:themeColor="text1"/>
          <w:sz w:val="22"/>
          <w:szCs w:val="22"/>
        </w:rPr>
        <w:t xml:space="preserve"> Collectively, our study demonstrates that investigators should carefully consider the role of diet in their microbiome</w:t>
      </w:r>
      <w:r w:rsidR="00A25212" w:rsidRPr="00890188">
        <w:rPr>
          <w:rFonts w:ascii="Arial" w:eastAsia="Arial" w:hAnsi="Arial" w:cs="Arial"/>
          <w:color w:val="000000" w:themeColor="text1"/>
          <w:sz w:val="22"/>
          <w:szCs w:val="22"/>
        </w:rPr>
        <w:t>-targeted</w:t>
      </w:r>
      <w:r w:rsidRPr="00890188">
        <w:rPr>
          <w:rFonts w:ascii="Arial" w:eastAsia="Arial" w:hAnsi="Arial" w:cs="Arial"/>
          <w:color w:val="000000" w:themeColor="text1"/>
          <w:sz w:val="22"/>
          <w:szCs w:val="22"/>
        </w:rPr>
        <w:t xml:space="preserve"> zebrafish investigations, especially when integrating results across studies that vary by diet.</w:t>
      </w:r>
    </w:p>
    <w:p w14:paraId="5BF9E562" w14:textId="77ADC07B" w:rsidR="7593FD0B" w:rsidRPr="00890188" w:rsidRDefault="7593FD0B" w:rsidP="003C0BCA">
      <w:pPr>
        <w:spacing w:line="480" w:lineRule="auto"/>
        <w:rPr>
          <w:rFonts w:ascii="Arial" w:hAnsi="Arial" w:cs="Arial"/>
          <w:sz w:val="22"/>
          <w:szCs w:val="22"/>
        </w:rPr>
      </w:pPr>
    </w:p>
    <w:p w14:paraId="7730D29B" w14:textId="77777777" w:rsidR="4BD8A3C9" w:rsidRDefault="4BD8A3C9" w:rsidP="00FB7810">
      <w:pPr>
        <w:spacing w:line="480" w:lineRule="auto"/>
        <w:rPr>
          <w:rFonts w:ascii="Arial" w:eastAsia="Arial" w:hAnsi="Arial" w:cs="Arial"/>
          <w:sz w:val="22"/>
          <w:szCs w:val="22"/>
        </w:rPr>
      </w:pPr>
    </w:p>
    <w:p w14:paraId="73D96A55" w14:textId="75E53907" w:rsidR="001D31EB" w:rsidRPr="003C0BCA" w:rsidRDefault="001D31EB" w:rsidP="00FB7810">
      <w:pPr>
        <w:spacing w:line="480" w:lineRule="auto"/>
        <w:rPr>
          <w:rFonts w:ascii="Arial" w:eastAsia="Arial" w:hAnsi="Arial" w:cs="Arial"/>
          <w:b/>
          <w:bCs/>
          <w:sz w:val="22"/>
          <w:szCs w:val="22"/>
        </w:rPr>
      </w:pPr>
      <w:r w:rsidRPr="003C0BCA">
        <w:rPr>
          <w:rFonts w:ascii="Arial" w:eastAsia="Arial" w:hAnsi="Arial" w:cs="Arial"/>
          <w:b/>
          <w:bCs/>
          <w:sz w:val="22"/>
          <w:szCs w:val="22"/>
        </w:rPr>
        <w:t>Conclusions</w:t>
      </w:r>
    </w:p>
    <w:p w14:paraId="450284AE" w14:textId="7E3910B4" w:rsidR="00E02D32" w:rsidRPr="00890188" w:rsidDel="003C0BCA" w:rsidRDefault="00E02D32" w:rsidP="003C0BCA">
      <w:pPr>
        <w:spacing w:line="480" w:lineRule="auto"/>
        <w:rPr>
          <w:del w:id="80" w:author="Sieler Jr, Michael James" w:date="2023-01-29T14:28:00Z"/>
          <w:rFonts w:ascii="Arial" w:eastAsia="Arial" w:hAnsi="Arial" w:cs="Arial"/>
          <w:sz w:val="22"/>
          <w:szCs w:val="22"/>
        </w:rPr>
        <w:sectPr w:rsidR="00E02D32" w:rsidRPr="00890188" w:rsidDel="003C0BCA" w:rsidSect="00061986">
          <w:pgSz w:w="12240" w:h="15840"/>
          <w:pgMar w:top="720" w:right="720" w:bottom="720" w:left="720" w:header="720" w:footer="720" w:gutter="0"/>
          <w:lnNumType w:countBy="1" w:restart="continuous"/>
          <w:cols w:space="720"/>
          <w:docGrid w:linePitch="360"/>
        </w:sectPr>
      </w:pPr>
      <w:r>
        <w:rPr>
          <w:rFonts w:ascii="Arial" w:eastAsia="Arial" w:hAnsi="Arial" w:cs="Arial"/>
          <w:sz w:val="22"/>
          <w:szCs w:val="22"/>
        </w:rPr>
        <w:t xml:space="preserve">Collectively, </w:t>
      </w:r>
      <w:r w:rsidR="003C0BCA">
        <w:rPr>
          <w:rFonts w:ascii="Arial" w:eastAsia="Arial" w:hAnsi="Arial" w:cs="Arial"/>
          <w:sz w:val="22"/>
          <w:szCs w:val="22"/>
        </w:rPr>
        <w:t>o</w:t>
      </w:r>
      <w:r w:rsidR="003C0BCA" w:rsidRPr="003C0BCA">
        <w:rPr>
          <w:rFonts w:ascii="Arial" w:eastAsia="Arial" w:hAnsi="Arial" w:cs="Arial"/>
          <w:sz w:val="22"/>
          <w:szCs w:val="22"/>
        </w:rPr>
        <w:t xml:space="preserve">ur study </w:t>
      </w:r>
      <w:r w:rsidR="003C0BCA">
        <w:rPr>
          <w:rFonts w:ascii="Arial" w:eastAsia="Arial" w:hAnsi="Arial" w:cs="Arial"/>
          <w:sz w:val="22"/>
          <w:szCs w:val="22"/>
        </w:rPr>
        <w:t>demonstrates</w:t>
      </w:r>
      <w:r w:rsidR="003C0BCA" w:rsidRPr="003C0BCA">
        <w:rPr>
          <w:rFonts w:ascii="Arial" w:eastAsia="Arial" w:hAnsi="Arial" w:cs="Arial"/>
          <w:sz w:val="22"/>
          <w:szCs w:val="22"/>
        </w:rPr>
        <w:t xml:space="preserve"> the effect of commonly used</w:t>
      </w:r>
      <w:ins w:id="81" w:author="Sieler Jr, Michael James" w:date="2023-01-29T14:33:00Z">
        <w:r w:rsidR="00EB2C81">
          <w:rPr>
            <w:rFonts w:ascii="Arial" w:eastAsia="Arial" w:hAnsi="Arial" w:cs="Arial"/>
            <w:sz w:val="22"/>
            <w:szCs w:val="22"/>
          </w:rPr>
          <w:t xml:space="preserve"> </w:t>
        </w:r>
      </w:ins>
      <w:r w:rsidR="00EB2C81">
        <w:rPr>
          <w:rFonts w:ascii="Arial" w:eastAsia="Arial" w:hAnsi="Arial" w:cs="Arial"/>
          <w:sz w:val="22"/>
          <w:szCs w:val="22"/>
        </w:rPr>
        <w:t>laboratory</w:t>
      </w:r>
      <w:r w:rsidR="003C0BCA" w:rsidRPr="003C0BCA">
        <w:rPr>
          <w:rFonts w:ascii="Arial" w:eastAsia="Arial" w:hAnsi="Arial" w:cs="Arial"/>
          <w:sz w:val="22"/>
          <w:szCs w:val="22"/>
        </w:rPr>
        <w:t xml:space="preserve"> diets on the gut microbiome of zebrafish</w:t>
      </w:r>
      <w:r w:rsidR="003C0BCA">
        <w:rPr>
          <w:rFonts w:ascii="Arial" w:eastAsia="Arial" w:hAnsi="Arial" w:cs="Arial"/>
          <w:sz w:val="22"/>
          <w:szCs w:val="22"/>
        </w:rPr>
        <w:t xml:space="preserve">. </w:t>
      </w:r>
      <w:r w:rsidR="003C0BCA" w:rsidRPr="003C0BCA">
        <w:rPr>
          <w:rFonts w:ascii="Arial" w:eastAsia="Arial" w:hAnsi="Arial" w:cs="Arial"/>
          <w:sz w:val="22"/>
          <w:szCs w:val="22"/>
        </w:rPr>
        <w:t>We reared zebrafish across their lifespan on three commonly used</w:t>
      </w:r>
      <w:r w:rsidR="003C0BCA">
        <w:rPr>
          <w:rFonts w:ascii="Arial" w:eastAsia="Arial" w:hAnsi="Arial" w:cs="Arial"/>
          <w:sz w:val="22"/>
          <w:szCs w:val="22"/>
        </w:rPr>
        <w:t xml:space="preserve"> </w:t>
      </w:r>
      <w:r w:rsidR="003C0BCA" w:rsidRPr="003C0BCA">
        <w:rPr>
          <w:rFonts w:ascii="Arial" w:eastAsia="Arial" w:hAnsi="Arial" w:cs="Arial"/>
          <w:sz w:val="22"/>
          <w:szCs w:val="22"/>
        </w:rPr>
        <w:t>diets and analyzed the gut microbiome of juvenile and adult fish. Our findings demonstrate that diet impact</w:t>
      </w:r>
      <w:r w:rsidR="003C0BCA">
        <w:rPr>
          <w:rFonts w:ascii="Arial" w:eastAsia="Arial" w:hAnsi="Arial" w:cs="Arial"/>
          <w:sz w:val="22"/>
          <w:szCs w:val="22"/>
        </w:rPr>
        <w:t>s</w:t>
      </w:r>
      <w:r w:rsidR="003C0BCA" w:rsidRPr="003C0BCA">
        <w:rPr>
          <w:rFonts w:ascii="Arial" w:eastAsia="Arial" w:hAnsi="Arial" w:cs="Arial"/>
          <w:sz w:val="22"/>
          <w:szCs w:val="22"/>
        </w:rPr>
        <w:t xml:space="preserve"> the developmental trajectories of the zebrafish gut microbiome, even with similar nutritional compositions. Additionally, diets were found to sensitize the </w:t>
      </w:r>
      <w:r w:rsidR="003C0BCA">
        <w:rPr>
          <w:rFonts w:ascii="Arial" w:eastAsia="Arial" w:hAnsi="Arial" w:cs="Arial"/>
          <w:sz w:val="22"/>
          <w:szCs w:val="22"/>
        </w:rPr>
        <w:t xml:space="preserve">gut </w:t>
      </w:r>
      <w:r w:rsidR="003C0BCA" w:rsidRPr="003C0BCA">
        <w:rPr>
          <w:rFonts w:ascii="Arial" w:eastAsia="Arial" w:hAnsi="Arial" w:cs="Arial"/>
          <w:sz w:val="22"/>
          <w:szCs w:val="22"/>
        </w:rPr>
        <w:t>microbiome to pathogen exposure. These results have important implications for the practice of zebrafish husbandry and the selection of diets in microbiome studies. Our findings will also contribute to ongoing discussions about standardizing husbandry practices, including diet, in the zebrafish research</w:t>
      </w:r>
      <w:r w:rsidR="003C0BCA">
        <w:rPr>
          <w:rFonts w:ascii="Arial" w:eastAsia="Arial" w:hAnsi="Arial" w:cs="Arial"/>
          <w:sz w:val="22"/>
          <w:szCs w:val="22"/>
        </w:rPr>
        <w:t xml:space="preserve"> community</w:t>
      </w:r>
      <w:r w:rsidR="003C0BCA">
        <w:rPr>
          <w:rFonts w:ascii="Arial" w:eastAsia="Arial" w:hAnsi="Arial" w:cs="Arial"/>
          <w:sz w:val="22"/>
          <w:szCs w:val="22"/>
        </w:rPr>
        <w:t>.</w:t>
      </w:r>
    </w:p>
    <w:p w14:paraId="02BD9CFB" w14:textId="1F2D20B4" w:rsidR="00191E2D"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lastRenderedPageBreak/>
        <w:t>Methods</w:t>
      </w:r>
    </w:p>
    <w:p w14:paraId="214C5543" w14:textId="3E1228A3" w:rsidR="00191E2D" w:rsidRPr="00890188" w:rsidRDefault="00191E2D" w:rsidP="003C0BCA">
      <w:pPr>
        <w:spacing w:line="480" w:lineRule="auto"/>
        <w:rPr>
          <w:rFonts w:ascii="Arial" w:eastAsia="Arial" w:hAnsi="Arial" w:cs="Arial"/>
          <w:sz w:val="22"/>
          <w:szCs w:val="22"/>
        </w:rPr>
      </w:pPr>
    </w:p>
    <w:p w14:paraId="064A7969" w14:textId="2586DE69" w:rsidR="00191E2D"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Fish Husbandry</w:t>
      </w:r>
    </w:p>
    <w:p w14:paraId="5EEF22DF" w14:textId="77777777" w:rsidR="00191E2D" w:rsidRPr="00890188" w:rsidRDefault="00191E2D" w:rsidP="003C0BCA">
      <w:pPr>
        <w:spacing w:line="480" w:lineRule="auto"/>
        <w:rPr>
          <w:rFonts w:ascii="Arial" w:eastAsia="Arial" w:hAnsi="Arial" w:cs="Arial"/>
          <w:sz w:val="22"/>
          <w:szCs w:val="22"/>
        </w:rPr>
      </w:pPr>
    </w:p>
    <w:p w14:paraId="6CEDD3D4" w14:textId="6C385687" w:rsidR="00191E2D"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A total of 270 30</w:t>
      </w:r>
      <w:r w:rsidR="00323C1A" w:rsidRPr="00890188">
        <w:rPr>
          <w:rFonts w:ascii="Arial" w:eastAsia="Arial" w:hAnsi="Arial" w:cs="Arial"/>
          <w:sz w:val="22"/>
          <w:szCs w:val="22"/>
        </w:rPr>
        <w:t xml:space="preserve"> days post fertilization (dpf)</w:t>
      </w:r>
      <w:r w:rsidR="0095511C" w:rsidRPr="00890188">
        <w:rPr>
          <w:rFonts w:ascii="Arial" w:eastAsia="Arial" w:hAnsi="Arial" w:cs="Arial"/>
          <w:sz w:val="22"/>
          <w:szCs w:val="22"/>
        </w:rPr>
        <w:t xml:space="preserve"> </w:t>
      </w:r>
      <w:r w:rsidRPr="00890188">
        <w:rPr>
          <w:rFonts w:ascii="Arial" w:eastAsia="Arial" w:hAnsi="Arial" w:cs="Arial"/>
          <w:sz w:val="22"/>
          <w:szCs w:val="22"/>
        </w:rPr>
        <w:t xml:space="preserve">AB line zebrafish were randomly divided into eighteen 2.8 L </w:t>
      </w:r>
      <w:r w:rsidR="005D3820" w:rsidRPr="00890188">
        <w:rPr>
          <w:rFonts w:ascii="Arial" w:eastAsia="Arial" w:hAnsi="Arial" w:cs="Arial"/>
          <w:sz w:val="22"/>
          <w:szCs w:val="22"/>
        </w:rPr>
        <w:t xml:space="preserve">tanks (15 fish/tank) on a </w:t>
      </w:r>
      <w:r w:rsidR="00F320F3" w:rsidRPr="00890188">
        <w:rPr>
          <w:rFonts w:ascii="Arial" w:eastAsia="Arial" w:hAnsi="Arial" w:cs="Arial"/>
          <w:sz w:val="22"/>
          <w:szCs w:val="22"/>
        </w:rPr>
        <w:t>s</w:t>
      </w:r>
      <w:r w:rsidR="005D3820" w:rsidRPr="00890188">
        <w:rPr>
          <w:rFonts w:ascii="Arial" w:eastAsia="Arial" w:hAnsi="Arial" w:cs="Arial"/>
          <w:sz w:val="22"/>
          <w:szCs w:val="22"/>
        </w:rPr>
        <w:t>i</w:t>
      </w:r>
      <w:r w:rsidR="00F320F3" w:rsidRPr="00890188">
        <w:rPr>
          <w:rFonts w:ascii="Arial" w:eastAsia="Arial" w:hAnsi="Arial" w:cs="Arial"/>
          <w:sz w:val="22"/>
          <w:szCs w:val="22"/>
        </w:rPr>
        <w:t xml:space="preserve">ngle pass </w:t>
      </w:r>
      <w:proofErr w:type="gramStart"/>
      <w:r w:rsidR="00F320F3" w:rsidRPr="00890188">
        <w:rPr>
          <w:rFonts w:ascii="Arial" w:eastAsia="Arial" w:hAnsi="Arial" w:cs="Arial"/>
          <w:sz w:val="22"/>
          <w:szCs w:val="22"/>
        </w:rPr>
        <w:t>flow</w:t>
      </w:r>
      <w:r w:rsidR="005D3820" w:rsidRPr="00890188">
        <w:rPr>
          <w:rFonts w:ascii="Arial" w:eastAsia="Arial" w:hAnsi="Arial" w:cs="Arial"/>
          <w:sz w:val="22"/>
          <w:szCs w:val="22"/>
        </w:rPr>
        <w:t>-system</w:t>
      </w:r>
      <w:r w:rsidR="00F320F3" w:rsidRPr="00890188">
        <w:rPr>
          <w:rFonts w:ascii="Arial" w:eastAsia="Arial" w:hAnsi="Arial" w:cs="Arial"/>
          <w:sz w:val="22"/>
          <w:szCs w:val="22"/>
        </w:rPr>
        <w:t xml:space="preserve"> </w:t>
      </w:r>
      <w:r w:rsidRPr="00890188">
        <w:rPr>
          <w:rFonts w:ascii="Arial" w:eastAsia="Arial" w:hAnsi="Arial" w:cs="Arial"/>
          <w:sz w:val="22"/>
          <w:szCs w:val="22"/>
        </w:rPr>
        <w:t>tanks (15 fish/ tank)</w:t>
      </w:r>
      <w:proofErr w:type="gramEnd"/>
      <w:r w:rsidRPr="00890188">
        <w:rPr>
          <w:rFonts w:ascii="Arial" w:eastAsia="Arial" w:hAnsi="Arial" w:cs="Arial"/>
          <w:sz w:val="22"/>
          <w:szCs w:val="22"/>
        </w:rPr>
        <w:t xml:space="preserve">. During the experiment, temperature was recorded daily and ranged from 25.5-28.3°C, </w:t>
      </w:r>
      <w:proofErr w:type="gramStart"/>
      <w:r w:rsidRPr="00890188">
        <w:rPr>
          <w:rFonts w:ascii="Arial" w:eastAsia="Arial" w:hAnsi="Arial" w:cs="Arial"/>
          <w:sz w:val="22"/>
          <w:szCs w:val="22"/>
        </w:rPr>
        <w:t>with the exception of</w:t>
      </w:r>
      <w:proofErr w:type="gramEnd"/>
      <w:r w:rsidRPr="00890188">
        <w:rPr>
          <w:rFonts w:ascii="Arial" w:eastAsia="Arial" w:hAnsi="Arial" w:cs="Arial"/>
          <w:sz w:val="22"/>
          <w:szCs w:val="22"/>
        </w:rPr>
        <w:t xml:space="preserve"> two isolated overnight temperature drops below that range due to two separate power loss events that affected the source water sump heater. All other water conditions were monitored weekly, pH ranged from 7.0-7.6, total ammonia ranged from 0-0.25 ppm (measured with pH and ammonia API test kits; Mars Fishcare North America Inc. Chalfont, PA), and conductivity ranged from 109 −166 microsiemens. Light in the vivarium was provided for 14 hours/day. One plastic aquatic plant piece approximately 6 inch in length was added to each tank for enrichment when fish were 214</w:t>
      </w:r>
      <w:r w:rsidR="0095511C" w:rsidRPr="00890188">
        <w:rPr>
          <w:rFonts w:ascii="Arial" w:eastAsia="Arial" w:hAnsi="Arial" w:cs="Arial"/>
          <w:sz w:val="22"/>
          <w:szCs w:val="22"/>
        </w:rPr>
        <w:t xml:space="preserve"> </w:t>
      </w:r>
      <w:r w:rsidR="00A14A66" w:rsidRPr="00890188">
        <w:rPr>
          <w:rFonts w:ascii="Arial" w:eastAsia="Arial" w:hAnsi="Arial" w:cs="Arial"/>
          <w:sz w:val="22"/>
          <w:szCs w:val="22"/>
        </w:rPr>
        <w:t>dpf</w:t>
      </w:r>
      <w:r w:rsidRPr="00890188">
        <w:rPr>
          <w:rFonts w:ascii="Arial" w:eastAsia="Arial" w:hAnsi="Arial" w:cs="Arial"/>
          <w:sz w:val="22"/>
          <w:szCs w:val="22"/>
        </w:rPr>
        <w:t xml:space="preserve">. A stock of similarly aged Casper line fish </w:t>
      </w:r>
      <w:proofErr w:type="gramStart"/>
      <w:r w:rsidRPr="00890188">
        <w:rPr>
          <w:rFonts w:ascii="Arial" w:eastAsia="Arial" w:hAnsi="Arial" w:cs="Arial"/>
          <w:sz w:val="22"/>
          <w:szCs w:val="22"/>
        </w:rPr>
        <w:t>were</w:t>
      </w:r>
      <w:proofErr w:type="gramEnd"/>
      <w:r w:rsidRPr="00890188">
        <w:rPr>
          <w:rFonts w:ascii="Arial" w:eastAsia="Arial" w:hAnsi="Arial" w:cs="Arial"/>
          <w:sz w:val="22"/>
          <w:szCs w:val="22"/>
        </w:rPr>
        <w:t xml:space="preserve"> maintained for the duration of the experiment, with a third of the stock being maintained on each of the diet regimens matching the AB line zebrafish. These fish served as filler fish and were added to the tanks after each histological sampling time point to maintain the 15 fish/tank ratio required to maintain the prescribed diet volumes per feeding.</w:t>
      </w:r>
    </w:p>
    <w:p w14:paraId="6C1B5748" w14:textId="5DEE59BF" w:rsidR="00191E2D" w:rsidRPr="00890188" w:rsidRDefault="00191E2D" w:rsidP="003C0BCA">
      <w:pPr>
        <w:spacing w:line="480" w:lineRule="auto"/>
        <w:rPr>
          <w:rFonts w:ascii="Arial" w:eastAsia="Arial" w:hAnsi="Arial" w:cs="Arial"/>
          <w:sz w:val="22"/>
          <w:szCs w:val="22"/>
        </w:rPr>
      </w:pPr>
    </w:p>
    <w:p w14:paraId="43AFADCE" w14:textId="0210541F" w:rsidR="00191E2D"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Diets</w:t>
      </w:r>
    </w:p>
    <w:p w14:paraId="45AB9E1D" w14:textId="77777777" w:rsidR="00191E2D" w:rsidRPr="00890188" w:rsidRDefault="00191E2D" w:rsidP="003C0BCA">
      <w:pPr>
        <w:spacing w:line="480" w:lineRule="auto"/>
        <w:rPr>
          <w:rFonts w:ascii="Arial" w:eastAsia="Arial" w:hAnsi="Arial" w:cs="Arial"/>
          <w:sz w:val="22"/>
          <w:szCs w:val="22"/>
        </w:rPr>
      </w:pPr>
    </w:p>
    <w:p w14:paraId="1BF5E71B" w14:textId="5DA44F3B" w:rsidR="00191E2D"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Fish were all fed the same nursery diet until 30 </w:t>
      </w:r>
      <w:r w:rsidR="00323C1A" w:rsidRPr="00890188">
        <w:rPr>
          <w:rFonts w:ascii="Arial" w:eastAsia="Arial" w:hAnsi="Arial" w:cs="Arial"/>
          <w:sz w:val="22"/>
          <w:szCs w:val="22"/>
        </w:rPr>
        <w:t>dpf</w:t>
      </w:r>
      <w:r w:rsidRPr="00890188">
        <w:rPr>
          <w:rFonts w:ascii="Arial" w:eastAsia="Arial" w:hAnsi="Arial" w:cs="Arial"/>
          <w:sz w:val="22"/>
          <w:szCs w:val="22"/>
        </w:rPr>
        <w:t xml:space="preserve">, a combination of paramecia, brine shrimp, and the ZIRC Nursery Mix: Zeigler AP Larval Diet (Ziegler Bros Inc., Gardners, PA) and </w:t>
      </w:r>
      <w:proofErr w:type="gramStart"/>
      <w:r w:rsidRPr="00890188">
        <w:rPr>
          <w:rFonts w:ascii="Arial" w:eastAsia="Arial" w:hAnsi="Arial" w:cs="Arial"/>
          <w:sz w:val="22"/>
          <w:szCs w:val="22"/>
        </w:rPr>
        <w:t>freeze dried</w:t>
      </w:r>
      <w:proofErr w:type="gramEnd"/>
      <w:r w:rsidRPr="00890188">
        <w:rPr>
          <w:rFonts w:ascii="Arial" w:eastAsia="Arial" w:hAnsi="Arial" w:cs="Arial"/>
          <w:sz w:val="22"/>
          <w:szCs w:val="22"/>
        </w:rPr>
        <w:t xml:space="preserve"> rotifers. Fish were then transferred to the OSU facility and assigned randomly to one of three juvenile diets: Gemma Micro 150/300 (Skretting, Fontaine­les-Vervins, France), Watts High-Fat Juvenile Mix, or ZIRC Juvenile Mix, twice daily (9 AM and 3 PM local time) until 60 </w:t>
      </w:r>
      <w:r w:rsidR="00323C1A" w:rsidRPr="00890188">
        <w:rPr>
          <w:rFonts w:ascii="Arial" w:eastAsia="Arial" w:hAnsi="Arial" w:cs="Arial"/>
          <w:sz w:val="22"/>
          <w:szCs w:val="22"/>
        </w:rPr>
        <w:t>dpf</w:t>
      </w:r>
      <w:r w:rsidRPr="00890188">
        <w:rPr>
          <w:rFonts w:ascii="Arial" w:eastAsia="Arial" w:hAnsi="Arial" w:cs="Arial"/>
          <w:sz w:val="22"/>
          <w:szCs w:val="22"/>
        </w:rPr>
        <w:t xml:space="preserve">. From 60 </w:t>
      </w:r>
      <w:r w:rsidR="00323C1A" w:rsidRPr="00890188">
        <w:rPr>
          <w:rFonts w:ascii="Arial" w:eastAsia="Arial" w:hAnsi="Arial" w:cs="Arial"/>
          <w:sz w:val="22"/>
          <w:szCs w:val="22"/>
        </w:rPr>
        <w:t>dpf</w:t>
      </w:r>
      <w:r w:rsidRPr="00890188">
        <w:rPr>
          <w:rFonts w:ascii="Arial" w:eastAsia="Arial" w:hAnsi="Arial" w:cs="Arial"/>
          <w:sz w:val="22"/>
          <w:szCs w:val="22"/>
        </w:rPr>
        <w:t xml:space="preserve"> onward, OSU fish were not fed on weekends and 1-day holidays as per the facility institutional animal care and use protocol. The total quantity fed daily was 3% fish body weight. This continued until fish were 214 </w:t>
      </w:r>
      <w:r w:rsidR="00A14A66" w:rsidRPr="00890188">
        <w:rPr>
          <w:rFonts w:ascii="Arial" w:eastAsia="Arial" w:hAnsi="Arial" w:cs="Arial"/>
          <w:sz w:val="22"/>
          <w:szCs w:val="22"/>
        </w:rPr>
        <w:t>dpf</w:t>
      </w:r>
      <w:r w:rsidRPr="00890188">
        <w:rPr>
          <w:rFonts w:ascii="Arial" w:eastAsia="Arial" w:hAnsi="Arial" w:cs="Arial"/>
          <w:sz w:val="22"/>
          <w:szCs w:val="22"/>
        </w:rPr>
        <w:t xml:space="preserve"> and then they were transitioned to the adult version of their previously assigned juvenile diet: Gemma Micro 500 (Skretting, Fontaine­les-Vervins, France), Watts Low-Fat </w:t>
      </w:r>
      <w:r w:rsidRPr="00890188">
        <w:rPr>
          <w:rFonts w:ascii="Arial" w:eastAsia="Arial" w:hAnsi="Arial" w:cs="Arial"/>
          <w:sz w:val="22"/>
          <w:szCs w:val="22"/>
        </w:rPr>
        <w:lastRenderedPageBreak/>
        <w:t>Adult Mix, or ZIRC Adult Mix, twice daily (9 AM and 3 PM local time), except weekends and 1-day holidays. The total quantity fed daily was 3% fish body weight. The prescribed amounts of each diet regiment, for both the juvenile and adult diets were delivered by 3D printed spoons specific to the diet and stage of life. These spoons were paired with conical tubes retrofitted with leveling wires to ensure consistent feeding volumes as prescribed. All fish were only fed once, in the afternoons, on sampling days.</w:t>
      </w:r>
    </w:p>
    <w:p w14:paraId="5B255437" w14:textId="7DD478A5" w:rsidR="00191E2D" w:rsidRPr="00890188" w:rsidRDefault="00191E2D" w:rsidP="003C0BCA">
      <w:pPr>
        <w:spacing w:line="480" w:lineRule="auto"/>
        <w:rPr>
          <w:rFonts w:ascii="Arial" w:eastAsia="Arial" w:hAnsi="Arial" w:cs="Arial"/>
          <w:sz w:val="22"/>
          <w:szCs w:val="22"/>
        </w:rPr>
      </w:pPr>
    </w:p>
    <w:p w14:paraId="5B2546FA" w14:textId="043C81CB" w:rsidR="007075E8" w:rsidRPr="00890188" w:rsidRDefault="007075E8" w:rsidP="003C0BCA">
      <w:pPr>
        <w:spacing w:line="480" w:lineRule="auto"/>
        <w:rPr>
          <w:rFonts w:ascii="Arial" w:eastAsia="Arial" w:hAnsi="Arial" w:cs="Arial"/>
          <w:sz w:val="22"/>
          <w:szCs w:val="22"/>
        </w:rPr>
      </w:pPr>
    </w:p>
    <w:p w14:paraId="204C0E82" w14:textId="73B44C5C" w:rsidR="007075E8" w:rsidRPr="00890188" w:rsidRDefault="007075E8" w:rsidP="003C0BCA">
      <w:pPr>
        <w:spacing w:line="480" w:lineRule="auto"/>
        <w:rPr>
          <w:rFonts w:ascii="Arial" w:eastAsia="Arial" w:hAnsi="Arial" w:cs="Arial"/>
          <w:sz w:val="22"/>
          <w:szCs w:val="22"/>
        </w:rPr>
      </w:pPr>
    </w:p>
    <w:p w14:paraId="66E26A58" w14:textId="77777777" w:rsidR="007075E8" w:rsidRPr="00890188" w:rsidRDefault="007075E8" w:rsidP="003C0BCA">
      <w:pPr>
        <w:spacing w:line="480" w:lineRule="auto"/>
        <w:rPr>
          <w:rFonts w:ascii="Arial" w:eastAsia="Arial" w:hAnsi="Arial" w:cs="Arial"/>
          <w:sz w:val="22"/>
          <w:szCs w:val="22"/>
        </w:rPr>
      </w:pPr>
    </w:p>
    <w:p w14:paraId="529F87BC" w14:textId="10628AC9" w:rsidR="00191E2D"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Diet and Pathogen Exposure</w:t>
      </w:r>
      <w:r w:rsidR="00EB5807" w:rsidRPr="00890188">
        <w:rPr>
          <w:rFonts w:ascii="Arial" w:eastAsia="Arial" w:hAnsi="Arial" w:cs="Arial"/>
          <w:b/>
          <w:bCs/>
          <w:sz w:val="22"/>
          <w:szCs w:val="22"/>
        </w:rPr>
        <w:t xml:space="preserve"> </w:t>
      </w:r>
    </w:p>
    <w:p w14:paraId="6D988B18" w14:textId="77777777" w:rsidR="00191E2D" w:rsidRPr="00890188" w:rsidRDefault="00191E2D" w:rsidP="003C0BCA">
      <w:pPr>
        <w:spacing w:line="480" w:lineRule="auto"/>
        <w:rPr>
          <w:rFonts w:ascii="Arial" w:eastAsia="Arial" w:hAnsi="Arial" w:cs="Arial"/>
          <w:sz w:val="22"/>
          <w:szCs w:val="22"/>
        </w:rPr>
      </w:pPr>
    </w:p>
    <w:p w14:paraId="6ECDBE8C" w14:textId="366ED596" w:rsidR="007075E8"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Each of the eighteen tanks was assigned one of the three diet regimens: Gemma, Watts, or ZIRC. There were three tank replicates per diet regimens for a total of nine tanks that were exposed to </w:t>
      </w:r>
      <w:r w:rsidRPr="00890188">
        <w:rPr>
          <w:rFonts w:ascii="Arial" w:eastAsia="Arial" w:hAnsi="Arial" w:cs="Arial"/>
          <w:i/>
          <w:iCs/>
          <w:sz w:val="22"/>
          <w:szCs w:val="22"/>
        </w:rPr>
        <w:t>M. chelonae</w:t>
      </w:r>
      <w:r w:rsidRPr="00890188">
        <w:rPr>
          <w:rFonts w:ascii="Arial" w:eastAsia="Arial" w:hAnsi="Arial" w:cs="Arial"/>
          <w:sz w:val="22"/>
          <w:szCs w:val="22"/>
        </w:rPr>
        <w:t xml:space="preserve"> via intraperitoneal injection</w:t>
      </w:r>
      <w:r w:rsidR="007075E8" w:rsidRPr="00890188">
        <w:rPr>
          <w:rFonts w:ascii="Arial" w:eastAsia="Arial" w:hAnsi="Arial" w:cs="Arial"/>
          <w:sz w:val="22"/>
          <w:szCs w:val="22"/>
        </w:rPr>
        <w:t xml:space="preserve"> (3 tanks/diet with </w:t>
      </w:r>
      <w:r w:rsidR="004C1E7E" w:rsidRPr="00890188">
        <w:rPr>
          <w:rFonts w:ascii="Arial" w:eastAsia="Arial" w:hAnsi="Arial" w:cs="Arial"/>
          <w:sz w:val="22"/>
          <w:szCs w:val="22"/>
        </w:rPr>
        <w:t>15</w:t>
      </w:r>
      <w:r w:rsidR="007075E8" w:rsidRPr="00890188">
        <w:rPr>
          <w:rFonts w:ascii="Arial" w:eastAsia="Arial" w:hAnsi="Arial" w:cs="Arial"/>
          <w:sz w:val="22"/>
          <w:szCs w:val="22"/>
        </w:rPr>
        <w:t xml:space="preserve"> fish/tank). </w:t>
      </w:r>
      <w:r w:rsidRPr="00890188">
        <w:rPr>
          <w:rFonts w:ascii="Arial" w:eastAsia="Arial" w:hAnsi="Arial" w:cs="Arial"/>
          <w:sz w:val="22"/>
          <w:szCs w:val="22"/>
        </w:rPr>
        <w:t xml:space="preserve">The remaining nine tanks were similarly assigned to diet regimens and were exposed to a sterile 1X-phosphate buffered saline (PBS) solution via intraperitoneal injection. Each fish was injected with 10 uL of either the </w:t>
      </w:r>
      <w:r w:rsidRPr="00890188">
        <w:rPr>
          <w:rFonts w:ascii="Arial" w:eastAsia="Arial" w:hAnsi="Arial" w:cs="Arial"/>
          <w:i/>
          <w:iCs/>
          <w:sz w:val="22"/>
          <w:szCs w:val="22"/>
        </w:rPr>
        <w:t>M. chelonae</w:t>
      </w:r>
      <w:r w:rsidRPr="00890188">
        <w:rPr>
          <w:rFonts w:ascii="Arial" w:eastAsia="Arial" w:hAnsi="Arial" w:cs="Arial"/>
          <w:sz w:val="22"/>
          <w:szCs w:val="22"/>
        </w:rPr>
        <w:t xml:space="preserve"> inoculum or saline solution. The injections were completed over the course of two days and the </w:t>
      </w:r>
      <w:r w:rsidRPr="00890188">
        <w:rPr>
          <w:rFonts w:ascii="Arial" w:eastAsia="Arial" w:hAnsi="Arial" w:cs="Arial"/>
          <w:i/>
          <w:iCs/>
          <w:sz w:val="22"/>
          <w:szCs w:val="22"/>
        </w:rPr>
        <w:t>M. chelonae</w:t>
      </w:r>
      <w:r w:rsidRPr="00890188">
        <w:rPr>
          <w:rFonts w:ascii="Arial" w:eastAsia="Arial" w:hAnsi="Arial" w:cs="Arial"/>
          <w:sz w:val="22"/>
          <w:szCs w:val="22"/>
        </w:rPr>
        <w:t xml:space="preserve"> inoculum was prepared as a 0.5 McFarland each day</w:t>
      </w:r>
      <w:r w:rsidR="008D54F4" w:rsidRPr="00890188">
        <w:rPr>
          <w:rFonts w:ascii="Arial" w:eastAsia="Arial" w:hAnsi="Arial" w:cs="Arial"/>
          <w:sz w:val="22"/>
          <w:szCs w:val="22"/>
        </w:rPr>
        <w:t xml:space="preserve"> with a target dose/fish of  5 X 10</w:t>
      </w:r>
      <w:r w:rsidR="008D54F4" w:rsidRPr="00890188">
        <w:rPr>
          <w:rFonts w:ascii="Arial" w:eastAsia="Arial" w:hAnsi="Arial" w:cs="Arial"/>
          <w:sz w:val="22"/>
          <w:szCs w:val="22"/>
          <w:vertAlign w:val="superscript"/>
        </w:rPr>
        <w:t xml:space="preserve">4 </w:t>
      </w:r>
      <w:r w:rsidR="007075E8" w:rsidRPr="00890188">
        <w:rPr>
          <w:rFonts w:ascii="Arial" w:eastAsia="Arial" w:hAnsi="Arial" w:cs="Arial"/>
          <w:sz w:val="22"/>
          <w:szCs w:val="22"/>
        </w:rPr>
        <w:t xml:space="preserve">viable bacteria/fish  This target dose was chosen as we have found that it induces a higher prevalence of </w:t>
      </w:r>
      <w:r w:rsidR="007075E8" w:rsidRPr="00890188">
        <w:rPr>
          <w:rFonts w:ascii="Arial" w:eastAsia="Arial" w:hAnsi="Arial" w:cs="Arial"/>
          <w:i/>
          <w:sz w:val="22"/>
          <w:szCs w:val="22"/>
        </w:rPr>
        <w:t>M. chelonae</w:t>
      </w:r>
      <w:r w:rsidR="007075E8" w:rsidRPr="00890188">
        <w:rPr>
          <w:rFonts w:ascii="Arial" w:eastAsia="Arial" w:hAnsi="Arial" w:cs="Arial"/>
          <w:sz w:val="22"/>
          <w:szCs w:val="22"/>
        </w:rPr>
        <w:t xml:space="preserve"> in zebrafish with minimal mortality</w:t>
      </w:r>
      <w:r w:rsidR="004C1E7E"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xiKBwwoL","properties":{"formattedCitation":"[19, 37, 38]","plainCitation":"[19, 37, 38]","noteIndex":0},"citationItems":[{"id":7606,"uris":["http://zotero.org/users/5603014/items/BRMS3D6M"],"itemData":{"id":7606,"type":"article-journal","abstract":"Mycobacteriosis is the second most common infectious disease in zebrafish research colonies, and most often this is caused by Mycobacterium chelonae. The infection is characterized by multiple granulomas in the kidney, coelomic cavity, particularly the ovary. However, most fish still appear clinically normal. Developmental genetics remain a primary area of research with the zebrafish model, and hence, an important use of adult zebrafish is as brood fish to produce embryos. We investigated the effects of experimentally induced M. chelonae infections on fecundity. A total of 480 5D wild-type zebrafish were divided into four groups: controls, males infected, females infected, and both sexes. Exposed fish developed high prevalence of infection, including many females with ovarian infections. Fish were then first subjected to four separate group spawns with four replicate tanks/group. Then, a third of the fish were subjected to pairwise spawns, representing 20 pairs/group, and then the pairs were evaluated by histopathology. Overall, the group and pairwise spawns resulted numerous eggs and viable embryos. However, we found no statistical correlations between infection status and number of eggs or viability. In contrast to Egg Associated Inflammation and Fibroplasia, lesions in infected ovaries were more localized, with large regions of the ovary appearing normal.","container-title":"Zebrafish","DOI":"10.1089/zeb.2015.1204","ISSN":"1545-8547","issue":"Suppl 1","journalAbbreviation":"Zebrafish","note":"PMID: 27031171\nPMCID: PMC4931727","page":"S-88-S-95","source":"PubMed Central","title":"Effects of Subclinical Mycobacterium chelonae Infections on Fecundity and Embryo Survival in Zebrafish","volume":"13","author":[{"family":"Kent","given":"Michael L."},{"family":"Watral","given":"Virginia G."},{"family":"Kirchoff","given":"Nicole S."},{"family":"Spagnoli","given":"Sean T."},{"family":"Sharpton","given":"Thomas J."}],"issued":{"date-parts":[["2016",7,1]]},"citation-key":"kent2016"}},{"id":7609,"uris":["http://zotero.org/users/5603014/items/HYG4Z9AZ"],"itemData":{"id":7609,"type":"article-journal","abstract":"Mycobacteria are significant pathogens of laboratory zebrafish, Danio rerio (Hamilton). Stress is often implicated in clinical disease and morbidity associated with mycobacterial infections but has yet to be examined with zebrafish. The aim of this study was to examine the effects of husbandry stressors on zebrafish infected with mycobacteria. Adult zebrafish were exposed to Mycobacterium marinum or Mycobacterium chelonae, two species that have been associated with disease in zebrafish. Infected fish and controls were then subjected to chronic crowding and handling stressors and examined over an 8-week period. Whole-body cortisol was significantly elevated in stressed fish compared to non-stressed fish. Fish infected with M. marinum ATCC 927 and subjected to husbandry stressors had 14% cumulative mortality while no mortality occurred among infected fish not subjected to husbandry stressors. Stressed fish, infected with M. chelonae H1E2 from zebrafish, were 15-fold more likely to be infected than non-stressed fish at week 8 post-injection. Sub-acute, diffuse infections were more common among stressed fish infected with M. marinum or M. chelonae than non-stressed fish. This is the first study to demonstrate an effect of stress and elevated cortisol on the morbidity, prevalence, clinical disease and histological presentation associated with mycobacterial infections in zebrafish. Minimizing husbandry stress may be effective at reducing the severity of outbreaks of clinical mycobacteriosis in zebrafish facilities.","container-title":"Journal of fish diseases","DOI":"10.1111/j.1365-2761.2009.01074.x","ISSN":"0140-7775","issue":"11","journalAbbreviation":"J Fish Dis","note":"PMID: 19531062\nPMCID: PMC2765522","page":"931-941","source":"PubMed Central","title":"Husbandry stress exacerbates mycobacterial infections in adult zebrafish, Danio rerio (Hamilton)","volume":"32","author":[{"family":"Ramsay","given":"J M"},{"family":"Watral","given":"V"},{"family":"Schreck","given":"C B"},{"family":"Kent","given":"M L"}],"issued":{"date-parts":[["2009",11]]},"citation-key":"ramsay2009"}},{"id":7612,"uris":["http://zotero.org/users/5603014/items/GYI5227N"],"itemData":{"id":7612,"type":"article-journal","abstract":"One of the most common diseases that we have diagnosed in zebrafish is mycobacteriosis, caused by several Mycobacterium spp. The severity of the disease ranged from severe outbreaks to incidental infections. We conducted an in vivo study to evaluate the pathogenesis of six isolates of Mycobacterium from zebrafish with mycobacteriosis from four research facilities and one wholesale supplier of zebrafish in the United States: Mycobacterium abscessus, Mycobacterium peregrinum, Mycobacterium chelonae (2 isolates), and Mycobacterium marinum. We also included two isolates of M. marinum from other fishes. Fish were exposed by intraperitoneal injection at a target does of 5×104 bacteria/fish, and were held in static aquaria at 28 °C for 8 weeks. Fish were examined by histology and culture, and mortalities were recorded. The M. marinum isolates caused 100% infection and mortality between 30% and 100%. None of the other Mycobacterium species caused significant mortalities, but several of these fish had granulomatous lesions in visceral organs. Mycobacteria were consistently recovered in culture from fish exposed to M. marinum, and from only 9% of fish exposed to the other species. This study suggests that, of the isolates tested, only M. marinum is highly pathogenic and virulent to healthy zebrafish.","collection-title":"Special issue of papers from the conference “Aquatic Animal Models of Human Disease” hosted by the University of Georgia, Athens, Georgia, USA, October 30-November 2, 2005","container-title":"Comparative Biochemistry and Physiology Part C: Toxicology &amp; Pharmacology","DOI":"10.1016/j.cbpc.2006.06.004","ISSN":"1532-0456","issue":"1","journalAbbreviation":"Comparative Biochemistry and Physiology Part C: Toxicology &amp; Pharmacology","language":"en","page":"55-60","source":"ScienceDirect","title":"Pathogenesis of Mycobacterium spp. in zebrafish (Danio rerio) from research facilities","volume":"145","author":[{"family":"Watral","given":"Virginia"},{"family":"Kent","given":"Michael L."}],"issued":{"date-parts":[["2007",2,1]]},"citation-key":"watral2007"}}],"schema":"https://github.com/citation-style-language/schema/raw/master/csl-citation.json"} </w:instrText>
      </w:r>
      <w:r w:rsidR="004C1E7E" w:rsidRPr="00890188">
        <w:rPr>
          <w:rFonts w:ascii="Arial" w:eastAsia="Arial" w:hAnsi="Arial" w:cs="Arial"/>
          <w:sz w:val="22"/>
          <w:szCs w:val="22"/>
        </w:rPr>
        <w:fldChar w:fldCharType="separate"/>
      </w:r>
      <w:r w:rsidR="006258E4">
        <w:rPr>
          <w:rFonts w:ascii="Arial" w:hAnsi="Arial" w:cs="Arial"/>
          <w:sz w:val="22"/>
          <w:szCs w:val="22"/>
        </w:rPr>
        <w:t>[19, 37, 38]</w:t>
      </w:r>
      <w:r w:rsidR="004C1E7E" w:rsidRPr="00890188">
        <w:rPr>
          <w:rFonts w:ascii="Arial" w:eastAsia="Arial" w:hAnsi="Arial" w:cs="Arial"/>
          <w:sz w:val="22"/>
          <w:szCs w:val="22"/>
        </w:rPr>
        <w:fldChar w:fldCharType="end"/>
      </w:r>
      <w:r w:rsidR="004C1E7E" w:rsidRPr="00890188">
        <w:rPr>
          <w:rFonts w:ascii="Arial" w:eastAsia="Arial" w:hAnsi="Arial" w:cs="Arial"/>
          <w:sz w:val="22"/>
          <w:szCs w:val="22"/>
        </w:rPr>
        <w:t>.</w:t>
      </w:r>
      <w:r w:rsidR="007075E8" w:rsidRPr="00890188">
        <w:rPr>
          <w:rFonts w:ascii="Arial" w:eastAsia="Arial" w:hAnsi="Arial" w:cs="Arial"/>
          <w:sz w:val="22"/>
          <w:szCs w:val="22"/>
        </w:rPr>
        <w:t xml:space="preserve"> </w:t>
      </w:r>
    </w:p>
    <w:p w14:paraId="355E2B60" w14:textId="26269651" w:rsidR="0038798E" w:rsidRPr="00890188" w:rsidRDefault="008D54F4" w:rsidP="003C0BCA">
      <w:pPr>
        <w:spacing w:line="480" w:lineRule="auto"/>
        <w:ind w:firstLine="720"/>
        <w:rPr>
          <w:rFonts w:ascii="Arial" w:eastAsia="Arial" w:hAnsi="Arial" w:cs="Arial"/>
          <w:sz w:val="22"/>
          <w:szCs w:val="22"/>
        </w:rPr>
      </w:pPr>
      <w:r w:rsidRPr="00890188">
        <w:rPr>
          <w:rFonts w:ascii="Arial" w:eastAsia="Arial" w:hAnsi="Arial" w:cs="Arial"/>
          <w:sz w:val="22"/>
          <w:szCs w:val="22"/>
        </w:rPr>
        <w:t xml:space="preserve"> </w:t>
      </w:r>
      <w:r w:rsidR="7593FD0B" w:rsidRPr="00890188">
        <w:rPr>
          <w:rFonts w:ascii="Arial" w:eastAsia="Arial" w:hAnsi="Arial" w:cs="Arial"/>
          <w:sz w:val="22"/>
          <w:szCs w:val="22"/>
        </w:rPr>
        <w:t xml:space="preserve"> Day 1 </w:t>
      </w:r>
      <w:r w:rsidR="7593FD0B" w:rsidRPr="00890188">
        <w:rPr>
          <w:rFonts w:ascii="Arial" w:eastAsia="Arial" w:hAnsi="Arial" w:cs="Arial"/>
          <w:i/>
          <w:iCs/>
          <w:sz w:val="22"/>
          <w:szCs w:val="22"/>
        </w:rPr>
        <w:t>M. chelonae</w:t>
      </w:r>
      <w:r w:rsidR="7593FD0B" w:rsidRPr="00890188">
        <w:rPr>
          <w:rFonts w:ascii="Arial" w:eastAsia="Arial" w:hAnsi="Arial" w:cs="Arial"/>
          <w:sz w:val="22"/>
          <w:szCs w:val="22"/>
        </w:rPr>
        <w:t xml:space="preserve"> inoculum was afterwards determined by plating to be 3.1x10^3 dose per fish</w:t>
      </w:r>
      <w:r w:rsidR="007075E8" w:rsidRPr="00890188">
        <w:rPr>
          <w:rFonts w:ascii="Arial" w:eastAsia="Arial" w:hAnsi="Arial" w:cs="Arial"/>
          <w:sz w:val="22"/>
          <w:szCs w:val="22"/>
        </w:rPr>
        <w:t xml:space="preserve">, </w:t>
      </w:r>
      <w:proofErr w:type="gramStart"/>
      <w:r w:rsidR="007075E8" w:rsidRPr="00890188">
        <w:rPr>
          <w:rFonts w:ascii="Arial" w:eastAsia="Arial" w:hAnsi="Arial" w:cs="Arial"/>
          <w:sz w:val="22"/>
          <w:szCs w:val="22"/>
        </w:rPr>
        <w:t xml:space="preserve">while </w:t>
      </w:r>
      <w:r w:rsidR="7593FD0B" w:rsidRPr="00890188">
        <w:rPr>
          <w:rFonts w:ascii="Arial" w:eastAsia="Arial" w:hAnsi="Arial" w:cs="Arial"/>
          <w:sz w:val="22"/>
          <w:szCs w:val="22"/>
        </w:rPr>
        <w:t xml:space="preserve"> Day</w:t>
      </w:r>
      <w:proofErr w:type="gramEnd"/>
      <w:r w:rsidR="7593FD0B" w:rsidRPr="00890188">
        <w:rPr>
          <w:rFonts w:ascii="Arial" w:eastAsia="Arial" w:hAnsi="Arial" w:cs="Arial"/>
          <w:sz w:val="22"/>
          <w:szCs w:val="22"/>
        </w:rPr>
        <w:t xml:space="preserve"> 2 </w:t>
      </w:r>
      <w:r w:rsidR="7593FD0B" w:rsidRPr="00890188">
        <w:rPr>
          <w:rFonts w:ascii="Arial" w:eastAsia="Arial" w:hAnsi="Arial" w:cs="Arial"/>
          <w:i/>
          <w:iCs/>
          <w:sz w:val="22"/>
          <w:szCs w:val="22"/>
        </w:rPr>
        <w:t>M. chelonae</w:t>
      </w:r>
      <w:r w:rsidR="7593FD0B" w:rsidRPr="00890188">
        <w:rPr>
          <w:rFonts w:ascii="Arial" w:eastAsia="Arial" w:hAnsi="Arial" w:cs="Arial"/>
          <w:sz w:val="22"/>
          <w:szCs w:val="22"/>
        </w:rPr>
        <w:t xml:space="preserve"> inoculum was determined by plating to be 1.0x10^5 dose per fish.</w:t>
      </w:r>
      <w:r w:rsidRPr="00890188">
        <w:rPr>
          <w:rFonts w:ascii="Arial" w:eastAsia="Arial" w:hAnsi="Arial" w:cs="Arial"/>
          <w:sz w:val="22"/>
          <w:szCs w:val="22"/>
        </w:rPr>
        <w:t xml:space="preserve"> </w:t>
      </w:r>
      <w:r w:rsidR="00EB5807" w:rsidRPr="00890188">
        <w:rPr>
          <w:rFonts w:ascii="Arial" w:eastAsia="Arial" w:hAnsi="Arial" w:cs="Arial"/>
          <w:sz w:val="22"/>
          <w:szCs w:val="22"/>
        </w:rPr>
        <w:t xml:space="preserve"> For ZIRC and Gemma, </w:t>
      </w:r>
      <w:proofErr w:type="gramStart"/>
      <w:r w:rsidR="00EB5807" w:rsidRPr="00890188">
        <w:rPr>
          <w:rFonts w:ascii="Arial" w:eastAsia="Arial" w:hAnsi="Arial" w:cs="Arial"/>
          <w:sz w:val="22"/>
          <w:szCs w:val="22"/>
        </w:rPr>
        <w:t>two  tanks</w:t>
      </w:r>
      <w:proofErr w:type="gramEnd"/>
      <w:r w:rsidR="00EB5807" w:rsidRPr="00890188">
        <w:rPr>
          <w:rFonts w:ascii="Arial" w:eastAsia="Arial" w:hAnsi="Arial" w:cs="Arial"/>
          <w:sz w:val="22"/>
          <w:szCs w:val="22"/>
        </w:rPr>
        <w:t xml:space="preserve"> for ZIRC fish were injected on Day 1, and 1 tank on Day 2.  For Watts, one tank was injected on Day 1 (low dose) and 2 tanks were injected on Day 2 (high dose). </w:t>
      </w:r>
      <w:r w:rsidRPr="00890188">
        <w:rPr>
          <w:rFonts w:ascii="Arial" w:eastAsia="Arial" w:hAnsi="Arial" w:cs="Arial"/>
          <w:sz w:val="22"/>
          <w:szCs w:val="22"/>
        </w:rPr>
        <w:t>No significant diff</w:t>
      </w:r>
      <w:r w:rsidR="007075E8" w:rsidRPr="00890188">
        <w:rPr>
          <w:rFonts w:ascii="Arial" w:eastAsia="Arial" w:hAnsi="Arial" w:cs="Arial"/>
          <w:sz w:val="22"/>
          <w:szCs w:val="22"/>
        </w:rPr>
        <w:t>erence was observed in prevalence</w:t>
      </w:r>
      <w:r w:rsidR="00EB5807" w:rsidRPr="00890188">
        <w:rPr>
          <w:rFonts w:ascii="Arial" w:eastAsia="Arial" w:hAnsi="Arial" w:cs="Arial"/>
          <w:sz w:val="22"/>
          <w:szCs w:val="22"/>
        </w:rPr>
        <w:t xml:space="preserve"> was observed so further analyses treated the exposed fish </w:t>
      </w:r>
      <w:proofErr w:type="gramStart"/>
      <w:r w:rsidR="00EB5807" w:rsidRPr="00890188">
        <w:rPr>
          <w:rFonts w:ascii="Arial" w:eastAsia="Arial" w:hAnsi="Arial" w:cs="Arial"/>
          <w:sz w:val="22"/>
          <w:szCs w:val="22"/>
        </w:rPr>
        <w:t>with in</w:t>
      </w:r>
      <w:proofErr w:type="gramEnd"/>
      <w:r w:rsidR="00EB5807" w:rsidRPr="00890188">
        <w:rPr>
          <w:rFonts w:ascii="Arial" w:eastAsia="Arial" w:hAnsi="Arial" w:cs="Arial"/>
          <w:sz w:val="22"/>
          <w:szCs w:val="22"/>
        </w:rPr>
        <w:t xml:space="preserve"> each diet group together. </w:t>
      </w:r>
    </w:p>
    <w:p w14:paraId="507D279A" w14:textId="77777777" w:rsidR="00001769" w:rsidRPr="00890188" w:rsidRDefault="00001769" w:rsidP="003C0BCA">
      <w:pPr>
        <w:spacing w:line="480" w:lineRule="auto"/>
        <w:rPr>
          <w:rFonts w:ascii="Arial" w:eastAsia="Arial" w:hAnsi="Arial" w:cs="Arial"/>
          <w:color w:val="000000" w:themeColor="text1"/>
          <w:sz w:val="22"/>
          <w:szCs w:val="22"/>
        </w:rPr>
      </w:pPr>
    </w:p>
    <w:p w14:paraId="7620FE56" w14:textId="764C830A" w:rsidR="006E442F" w:rsidRPr="00890188" w:rsidRDefault="006E442F" w:rsidP="003C0BCA">
      <w:p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Low and </w:t>
      </w:r>
      <w:r w:rsidR="00785066" w:rsidRPr="00890188">
        <w:rPr>
          <w:rFonts w:ascii="Arial" w:eastAsia="Arial" w:hAnsi="Arial" w:cs="Arial"/>
          <w:color w:val="000000" w:themeColor="text1"/>
          <w:sz w:val="22"/>
          <w:szCs w:val="22"/>
        </w:rPr>
        <w:t>h</w:t>
      </w:r>
      <w:r w:rsidRPr="00890188">
        <w:rPr>
          <w:rFonts w:ascii="Arial" w:eastAsia="Arial" w:hAnsi="Arial" w:cs="Arial"/>
          <w:color w:val="000000" w:themeColor="text1"/>
          <w:sz w:val="22"/>
          <w:szCs w:val="22"/>
        </w:rPr>
        <w:t xml:space="preserve">igh dose </w:t>
      </w:r>
      <w:r w:rsidR="00785066" w:rsidRPr="00890188">
        <w:rPr>
          <w:rFonts w:ascii="Arial" w:eastAsia="Arial" w:hAnsi="Arial" w:cs="Arial"/>
          <w:color w:val="000000" w:themeColor="text1"/>
          <w:sz w:val="22"/>
          <w:szCs w:val="22"/>
        </w:rPr>
        <w:t>across tanks:</w:t>
      </w:r>
    </w:p>
    <w:p w14:paraId="378AD2E6" w14:textId="77777777" w:rsidR="004C1E7E" w:rsidRPr="00890188" w:rsidRDefault="0038798E"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Gemma: </w:t>
      </w:r>
    </w:p>
    <w:p w14:paraId="493B0EE3" w14:textId="1EB9F8EC" w:rsidR="004C1E7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lastRenderedPageBreak/>
        <w:t xml:space="preserve">Low: </w:t>
      </w:r>
      <w:r w:rsidR="0038798E" w:rsidRPr="00890188">
        <w:rPr>
          <w:rFonts w:ascii="Arial" w:eastAsia="Arial" w:hAnsi="Arial" w:cs="Arial"/>
          <w:color w:val="000000" w:themeColor="text1"/>
          <w:sz w:val="22"/>
          <w:szCs w:val="22"/>
        </w:rPr>
        <w:t>Tan</w:t>
      </w:r>
      <w:r w:rsidR="006E442F" w:rsidRPr="00890188">
        <w:rPr>
          <w:rFonts w:ascii="Arial" w:eastAsia="Arial" w:hAnsi="Arial" w:cs="Arial"/>
          <w:color w:val="000000" w:themeColor="text1"/>
          <w:sz w:val="22"/>
          <w:szCs w:val="22"/>
        </w:rPr>
        <w:t xml:space="preserve">k </w:t>
      </w:r>
      <w:r w:rsidR="005D5864" w:rsidRPr="00890188">
        <w:rPr>
          <w:rFonts w:ascii="Arial" w:eastAsia="Arial" w:hAnsi="Arial" w:cs="Arial"/>
          <w:color w:val="000000" w:themeColor="text1"/>
          <w:sz w:val="22"/>
          <w:szCs w:val="22"/>
        </w:rPr>
        <w:t>14 and 35</w:t>
      </w:r>
    </w:p>
    <w:p w14:paraId="7411A883" w14:textId="7837D58D" w:rsidR="0038798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High: </w:t>
      </w:r>
      <w:r w:rsidR="006E442F" w:rsidRPr="00890188">
        <w:rPr>
          <w:rFonts w:ascii="Arial" w:eastAsia="Arial" w:hAnsi="Arial" w:cs="Arial"/>
          <w:color w:val="000000" w:themeColor="text1"/>
          <w:sz w:val="22"/>
          <w:szCs w:val="22"/>
        </w:rPr>
        <w:t>Tank 26</w:t>
      </w:r>
    </w:p>
    <w:p w14:paraId="766772B6" w14:textId="02755C31" w:rsidR="004C1E7E" w:rsidRPr="00890188" w:rsidRDefault="006E442F"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Watts </w:t>
      </w:r>
    </w:p>
    <w:p w14:paraId="40F5D6E4" w14:textId="2598991B" w:rsidR="004C1E7E" w:rsidRPr="00890188" w:rsidRDefault="004C1E7E"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Low: </w:t>
      </w:r>
      <w:proofErr w:type="gramStart"/>
      <w:r w:rsidRPr="00890188">
        <w:rPr>
          <w:rFonts w:ascii="Arial" w:eastAsia="Arial" w:hAnsi="Arial" w:cs="Arial"/>
          <w:color w:val="000000" w:themeColor="text1"/>
          <w:sz w:val="22"/>
          <w:szCs w:val="22"/>
        </w:rPr>
        <w:t>Tank</w:t>
      </w:r>
      <w:r w:rsidR="006E442F" w:rsidRPr="00890188">
        <w:rPr>
          <w:rFonts w:ascii="Arial" w:eastAsia="Arial" w:hAnsi="Arial" w:cs="Arial"/>
          <w:color w:val="000000" w:themeColor="text1"/>
          <w:sz w:val="22"/>
          <w:szCs w:val="22"/>
        </w:rPr>
        <w:t xml:space="preserve">  </w:t>
      </w:r>
      <w:r w:rsidR="00D667FC" w:rsidRPr="00890188">
        <w:rPr>
          <w:rFonts w:ascii="Arial" w:eastAsia="Arial" w:hAnsi="Arial" w:cs="Arial"/>
          <w:color w:val="000000" w:themeColor="text1"/>
          <w:sz w:val="22"/>
          <w:szCs w:val="22"/>
        </w:rPr>
        <w:t>6</w:t>
      </w:r>
      <w:proofErr w:type="gramEnd"/>
    </w:p>
    <w:p w14:paraId="37F3332D" w14:textId="55E5BFB4" w:rsidR="006E442F" w:rsidRPr="00890188" w:rsidRDefault="004C1E7E" w:rsidP="003C0BCA">
      <w:pPr>
        <w:pStyle w:val="ListParagraph"/>
        <w:numPr>
          <w:ilvl w:val="1"/>
          <w:numId w:val="17"/>
        </w:numPr>
        <w:spacing w:line="480" w:lineRule="auto"/>
        <w:rPr>
          <w:rFonts w:ascii="Arial" w:eastAsia="Arial" w:hAnsi="Arial" w:cs="Arial"/>
          <w:sz w:val="22"/>
          <w:szCs w:val="22"/>
        </w:rPr>
      </w:pPr>
      <w:r w:rsidRPr="00890188">
        <w:rPr>
          <w:rFonts w:ascii="Arial" w:eastAsia="Arial" w:hAnsi="Arial" w:cs="Arial"/>
          <w:color w:val="000000" w:themeColor="text1"/>
          <w:sz w:val="22"/>
          <w:szCs w:val="22"/>
        </w:rPr>
        <w:t xml:space="preserve">High: </w:t>
      </w:r>
      <w:r w:rsidR="006E442F" w:rsidRPr="00890188">
        <w:rPr>
          <w:rFonts w:ascii="Arial" w:eastAsia="Arial" w:hAnsi="Arial" w:cs="Arial"/>
          <w:color w:val="000000" w:themeColor="text1"/>
          <w:sz w:val="22"/>
          <w:szCs w:val="22"/>
        </w:rPr>
        <w:t>Tank 12</w:t>
      </w:r>
      <w:r w:rsidRPr="00890188">
        <w:rPr>
          <w:rFonts w:ascii="Arial" w:eastAsia="Arial" w:hAnsi="Arial" w:cs="Arial"/>
          <w:color w:val="000000" w:themeColor="text1"/>
          <w:sz w:val="22"/>
          <w:szCs w:val="22"/>
        </w:rPr>
        <w:t xml:space="preserve"> and 33</w:t>
      </w:r>
    </w:p>
    <w:p w14:paraId="714EFF82" w14:textId="0918A373" w:rsidR="00D667FC" w:rsidRPr="00890188" w:rsidRDefault="00D667FC" w:rsidP="003C0BCA">
      <w:pPr>
        <w:pStyle w:val="ListParagraph"/>
        <w:numPr>
          <w:ilvl w:val="0"/>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ZIRC </w:t>
      </w:r>
    </w:p>
    <w:p w14:paraId="7EAD1D60" w14:textId="75C7D0DA" w:rsidR="00D667FC" w:rsidRPr="00890188" w:rsidRDefault="00D667FC"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Low: Tank 7</w:t>
      </w:r>
      <w:r w:rsidR="005D5864" w:rsidRPr="00890188">
        <w:rPr>
          <w:rFonts w:ascii="Arial" w:eastAsia="Arial" w:hAnsi="Arial" w:cs="Arial"/>
          <w:color w:val="000000" w:themeColor="text1"/>
          <w:sz w:val="22"/>
          <w:szCs w:val="22"/>
        </w:rPr>
        <w:t xml:space="preserve"> and </w:t>
      </w:r>
      <w:r w:rsidRPr="00890188">
        <w:rPr>
          <w:rFonts w:ascii="Arial" w:eastAsia="Arial" w:hAnsi="Arial" w:cs="Arial"/>
          <w:color w:val="000000" w:themeColor="text1"/>
          <w:sz w:val="22"/>
          <w:szCs w:val="22"/>
        </w:rPr>
        <w:t>10</w:t>
      </w:r>
    </w:p>
    <w:p w14:paraId="524CF584" w14:textId="341BBD4B" w:rsidR="00D667FC" w:rsidRPr="00890188" w:rsidRDefault="00D667FC" w:rsidP="003C0BCA">
      <w:pPr>
        <w:pStyle w:val="ListParagraph"/>
        <w:numPr>
          <w:ilvl w:val="1"/>
          <w:numId w:val="17"/>
        </w:numPr>
        <w:spacing w:line="480" w:lineRule="auto"/>
        <w:rPr>
          <w:rFonts w:ascii="Arial" w:eastAsia="Arial" w:hAnsi="Arial" w:cs="Arial"/>
          <w:color w:val="000000" w:themeColor="text1"/>
          <w:sz w:val="22"/>
          <w:szCs w:val="22"/>
        </w:rPr>
      </w:pPr>
      <w:r w:rsidRPr="00890188">
        <w:rPr>
          <w:rFonts w:ascii="Arial" w:eastAsia="Arial" w:hAnsi="Arial" w:cs="Arial"/>
          <w:color w:val="000000" w:themeColor="text1"/>
          <w:sz w:val="22"/>
          <w:szCs w:val="22"/>
        </w:rPr>
        <w:t xml:space="preserve">High: </w:t>
      </w:r>
      <w:r w:rsidR="005D5864" w:rsidRPr="00890188">
        <w:rPr>
          <w:rFonts w:ascii="Arial" w:eastAsia="Arial" w:hAnsi="Arial" w:cs="Arial"/>
          <w:color w:val="000000" w:themeColor="text1"/>
          <w:sz w:val="22"/>
          <w:szCs w:val="22"/>
        </w:rPr>
        <w:t>Tank 4</w:t>
      </w:r>
    </w:p>
    <w:p w14:paraId="69F839D3" w14:textId="77777777" w:rsidR="00D667FC" w:rsidRPr="00890188" w:rsidRDefault="00D667FC" w:rsidP="003C0BCA">
      <w:pPr>
        <w:spacing w:line="480" w:lineRule="auto"/>
        <w:rPr>
          <w:rFonts w:ascii="Arial" w:eastAsia="Arial" w:hAnsi="Arial" w:cs="Arial"/>
          <w:sz w:val="22"/>
          <w:szCs w:val="22"/>
        </w:rPr>
      </w:pPr>
    </w:p>
    <w:p w14:paraId="5D094B8B" w14:textId="77777777" w:rsidR="00191E2D" w:rsidRPr="00890188" w:rsidRDefault="00191E2D" w:rsidP="003C0BCA">
      <w:pPr>
        <w:spacing w:line="480" w:lineRule="auto"/>
        <w:rPr>
          <w:rFonts w:ascii="Arial" w:eastAsia="Arial" w:hAnsi="Arial" w:cs="Arial"/>
          <w:sz w:val="22"/>
          <w:szCs w:val="22"/>
        </w:rPr>
      </w:pPr>
    </w:p>
    <w:p w14:paraId="004D0A9C" w14:textId="4175CF6A" w:rsidR="00191E2D"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Growth Parameters and Sex Determination</w:t>
      </w:r>
    </w:p>
    <w:p w14:paraId="77CA11A8" w14:textId="77777777" w:rsidR="00191E2D" w:rsidRPr="00890188" w:rsidRDefault="00191E2D" w:rsidP="003C0BCA">
      <w:pPr>
        <w:spacing w:line="480" w:lineRule="auto"/>
        <w:rPr>
          <w:rFonts w:ascii="Arial" w:eastAsia="Arial" w:hAnsi="Arial" w:cs="Arial"/>
          <w:sz w:val="22"/>
          <w:szCs w:val="22"/>
        </w:rPr>
      </w:pPr>
    </w:p>
    <w:p w14:paraId="20BDAD74" w14:textId="38B19CAF" w:rsidR="005A684D"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Growth and sex parameters were collected when fish were 101-102, 129-130, 213-214 </w:t>
      </w:r>
      <w:r w:rsidR="00A14A66" w:rsidRPr="00890188">
        <w:rPr>
          <w:rFonts w:ascii="Arial" w:eastAsia="Arial" w:hAnsi="Arial" w:cs="Arial"/>
          <w:sz w:val="22"/>
          <w:szCs w:val="22"/>
        </w:rPr>
        <w:t>dpf</w:t>
      </w:r>
      <w:r w:rsidRPr="00890188">
        <w:rPr>
          <w:rFonts w:ascii="Arial" w:eastAsia="Arial" w:hAnsi="Arial" w:cs="Arial"/>
          <w:sz w:val="22"/>
          <w:szCs w:val="22"/>
        </w:rPr>
        <w:t xml:space="preserve"> for interfacility comparison. Additionally</w:t>
      </w:r>
      <w:r w:rsidR="00E7161E" w:rsidRPr="00890188">
        <w:rPr>
          <w:rFonts w:ascii="Arial" w:eastAsia="Arial" w:hAnsi="Arial" w:cs="Arial"/>
          <w:sz w:val="22"/>
          <w:szCs w:val="22"/>
        </w:rPr>
        <w:t>,</w:t>
      </w:r>
      <w:r w:rsidRPr="00890188">
        <w:rPr>
          <w:rFonts w:ascii="Arial" w:eastAsia="Arial" w:hAnsi="Arial" w:cs="Arial"/>
          <w:sz w:val="22"/>
          <w:szCs w:val="22"/>
        </w:rPr>
        <w:t xml:space="preserve"> these parameters were also collected at 164-165 </w:t>
      </w:r>
      <w:r w:rsidR="00A14A66" w:rsidRPr="00890188">
        <w:rPr>
          <w:rFonts w:ascii="Arial" w:eastAsia="Arial" w:hAnsi="Arial" w:cs="Arial"/>
          <w:sz w:val="22"/>
          <w:szCs w:val="22"/>
        </w:rPr>
        <w:t>dpf</w:t>
      </w:r>
      <w:r w:rsidRPr="00890188">
        <w:rPr>
          <w:rFonts w:ascii="Arial" w:eastAsia="Arial" w:hAnsi="Arial" w:cs="Arial"/>
          <w:sz w:val="22"/>
          <w:szCs w:val="22"/>
        </w:rPr>
        <w:t xml:space="preserve"> which was 5 weeks post exposure that were evaluated in comparison to the 213-214 </w:t>
      </w:r>
      <w:r w:rsidR="00A14A66" w:rsidRPr="00890188">
        <w:rPr>
          <w:rFonts w:ascii="Arial" w:eastAsia="Arial" w:hAnsi="Arial" w:cs="Arial"/>
          <w:sz w:val="22"/>
          <w:szCs w:val="22"/>
        </w:rPr>
        <w:t>dpf</w:t>
      </w:r>
      <w:r w:rsidRPr="00890188">
        <w:rPr>
          <w:rFonts w:ascii="Arial" w:eastAsia="Arial" w:hAnsi="Arial" w:cs="Arial"/>
          <w:sz w:val="22"/>
          <w:szCs w:val="22"/>
        </w:rPr>
        <w:t xml:space="preserve"> measurements which were 15 weeks post exposure for evaluation of disease effects. Sex was determined by gross differences in morphology and confirmed by histology for all samples collected for disease severity evaluation. Following overnight fecal collection, individual fish would be placed in a pre-anesthetic solution of 50 ppm MS-222 prepared with Tricaine-S (Western Chemical Inc., Ferndale, WA; a subsidiary of Aquatic Life Sciences Inc.) briefly before being transferred to a 150 ppm MS-222 anesthetic solution in a </w:t>
      </w:r>
      <w:r w:rsidR="005A684D" w:rsidRPr="00890188">
        <w:rPr>
          <w:rFonts w:ascii="Arial" w:eastAsia="Arial" w:hAnsi="Arial" w:cs="Arial"/>
          <w:sz w:val="22"/>
          <w:szCs w:val="22"/>
        </w:rPr>
        <w:t>P</w:t>
      </w:r>
      <w:r w:rsidRPr="00890188">
        <w:rPr>
          <w:rFonts w:ascii="Arial" w:eastAsia="Arial" w:hAnsi="Arial" w:cs="Arial"/>
          <w:sz w:val="22"/>
          <w:szCs w:val="22"/>
        </w:rPr>
        <w:t>etri dish on centimeter grid paper to be photographed.</w:t>
      </w:r>
      <w:r w:rsidR="005A684D" w:rsidRPr="00890188">
        <w:rPr>
          <w:rFonts w:ascii="Arial" w:eastAsia="Arial" w:hAnsi="Arial" w:cs="Arial"/>
          <w:sz w:val="22"/>
          <w:szCs w:val="22"/>
        </w:rPr>
        <w:t xml:space="preserve"> Fish were photographed when immobile but still upright. </w:t>
      </w:r>
      <w:r w:rsidRPr="00890188">
        <w:rPr>
          <w:rFonts w:ascii="Arial" w:eastAsia="Arial" w:hAnsi="Arial" w:cs="Arial"/>
          <w:sz w:val="22"/>
          <w:szCs w:val="22"/>
        </w:rPr>
        <w:t xml:space="preserve"> Standard length and width were evaluated via photographs taken with an iPhone (Apple Inc., Cupertino, CA) and analyzed with ImageJ software (https://imagej.net).</w:t>
      </w:r>
      <w:r w:rsidR="005A684D" w:rsidRPr="00890188">
        <w:rPr>
          <w:rFonts w:ascii="Arial" w:eastAsia="Arial" w:hAnsi="Arial" w:cs="Arial"/>
          <w:sz w:val="22"/>
          <w:szCs w:val="22"/>
        </w:rPr>
        <w:t xml:space="preserve"> Weight was obtained </w:t>
      </w:r>
      <w:r w:rsidRPr="00890188">
        <w:rPr>
          <w:rFonts w:ascii="Arial" w:eastAsia="Arial" w:hAnsi="Arial" w:cs="Arial"/>
          <w:sz w:val="22"/>
          <w:szCs w:val="22"/>
        </w:rPr>
        <w:t xml:space="preserve">while the fish was still under the effects of anesthesia by transferring them from the photography </w:t>
      </w:r>
      <w:r w:rsidR="00BE4B74" w:rsidRPr="00890188">
        <w:rPr>
          <w:rFonts w:ascii="Arial" w:eastAsia="Arial" w:hAnsi="Arial" w:cs="Arial"/>
          <w:sz w:val="22"/>
          <w:szCs w:val="22"/>
        </w:rPr>
        <w:t>P</w:t>
      </w:r>
      <w:r w:rsidRPr="00890188">
        <w:rPr>
          <w:rFonts w:ascii="Arial" w:eastAsia="Arial" w:hAnsi="Arial" w:cs="Arial"/>
          <w:sz w:val="22"/>
          <w:szCs w:val="22"/>
        </w:rPr>
        <w:t xml:space="preserve">etri dish to </w:t>
      </w:r>
      <w:r w:rsidR="005A684D" w:rsidRPr="00890188">
        <w:rPr>
          <w:rFonts w:ascii="Arial" w:eastAsia="Arial" w:hAnsi="Arial" w:cs="Arial"/>
          <w:sz w:val="22"/>
          <w:szCs w:val="22"/>
        </w:rPr>
        <w:t xml:space="preserve">a Petri </w:t>
      </w:r>
      <w:r w:rsidRPr="00890188">
        <w:rPr>
          <w:rFonts w:ascii="Arial" w:eastAsia="Arial" w:hAnsi="Arial" w:cs="Arial"/>
          <w:sz w:val="22"/>
          <w:szCs w:val="22"/>
        </w:rPr>
        <w:t>dish on a scale with a volume of tared fish water</w:t>
      </w:r>
      <w:r w:rsidR="00BE4B74" w:rsidRPr="00890188">
        <w:rPr>
          <w:rFonts w:ascii="Arial" w:eastAsia="Arial" w:hAnsi="Arial" w:cs="Arial"/>
          <w:sz w:val="22"/>
          <w:szCs w:val="22"/>
        </w:rPr>
        <w:t xml:space="preserve">, with excess </w:t>
      </w:r>
      <w:r w:rsidRPr="00890188">
        <w:rPr>
          <w:rFonts w:ascii="Arial" w:eastAsia="Arial" w:hAnsi="Arial" w:cs="Arial"/>
          <w:sz w:val="22"/>
          <w:szCs w:val="22"/>
        </w:rPr>
        <w:t>water was removed</w:t>
      </w:r>
      <w:r w:rsidR="005A684D" w:rsidRPr="00890188">
        <w:rPr>
          <w:rFonts w:ascii="Arial" w:eastAsia="Arial" w:hAnsi="Arial" w:cs="Arial"/>
          <w:sz w:val="22"/>
          <w:szCs w:val="22"/>
        </w:rPr>
        <w:t xml:space="preserve">. Body condition score is a length normalized metric of weight (for equation, see Methods) and serves as a general indicator of health in zebrafish and was calculated using the following equation: </w:t>
      </w:r>
    </w:p>
    <w:p w14:paraId="776EC2CF" w14:textId="27B3F37D" w:rsidR="00191E2D" w:rsidRPr="00890188" w:rsidRDefault="005A684D" w:rsidP="003C0BCA">
      <w:pPr>
        <w:spacing w:line="480" w:lineRule="auto"/>
        <w:rPr>
          <w:rFonts w:ascii="Arial" w:eastAsia="Arial" w:hAnsi="Arial" w:cs="Arial"/>
          <w:sz w:val="22"/>
          <w:szCs w:val="22"/>
        </w:rPr>
      </w:pPr>
      <w:r w:rsidRPr="00890188">
        <w:rPr>
          <w:rFonts w:ascii="Arial" w:eastAsia="Arial" w:hAnsi="Arial" w:cs="Arial"/>
          <w:sz w:val="22"/>
          <w:szCs w:val="22"/>
        </w:rPr>
        <w:lastRenderedPageBreak/>
        <w:t>•</w:t>
      </w:r>
      <w:r w:rsidRPr="00890188">
        <w:rPr>
          <w:rFonts w:ascii="Arial" w:eastAsia="Arial" w:hAnsi="Arial" w:cs="Arial"/>
          <w:sz w:val="22"/>
          <w:szCs w:val="22"/>
        </w:rPr>
        <w:tab/>
        <w:t>BCS = Weight (mg)/Length (mm)</w:t>
      </w:r>
      <w:r w:rsidRPr="00890188">
        <w:rPr>
          <w:rFonts w:ascii="Arial" w:eastAsia="Arial" w:hAnsi="Arial" w:cs="Arial"/>
          <w:sz w:val="22"/>
          <w:szCs w:val="22"/>
          <w:vertAlign w:val="superscript"/>
        </w:rPr>
        <w:t>3</w:t>
      </w:r>
      <w:r w:rsidRPr="00890188">
        <w:rPr>
          <w:rFonts w:ascii="Arial" w:eastAsia="Arial" w:hAnsi="Arial" w:cs="Arial"/>
          <w:sz w:val="22"/>
          <w:szCs w:val="22"/>
        </w:rPr>
        <w:t xml:space="preserve"> x 100</w:t>
      </w:r>
    </w:p>
    <w:p w14:paraId="2A2EDD58" w14:textId="25186210" w:rsidR="00977EFF" w:rsidRPr="00890188" w:rsidRDefault="00977EFF" w:rsidP="003C0BCA">
      <w:pPr>
        <w:spacing w:line="480" w:lineRule="auto"/>
        <w:rPr>
          <w:rFonts w:ascii="Arial" w:eastAsia="Arial" w:hAnsi="Arial" w:cs="Arial"/>
          <w:sz w:val="22"/>
          <w:szCs w:val="22"/>
        </w:rPr>
      </w:pPr>
    </w:p>
    <w:p w14:paraId="3376D276" w14:textId="06D41720"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Histopathology</w:t>
      </w:r>
    </w:p>
    <w:p w14:paraId="2D483F98" w14:textId="195F7D0B"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 xml:space="preserve">Fish were </w:t>
      </w:r>
      <w:r w:rsidR="00981956" w:rsidRPr="00890188">
        <w:rPr>
          <w:rFonts w:ascii="Arial" w:eastAsia="Arial" w:hAnsi="Arial" w:cs="Arial"/>
          <w:sz w:val="22"/>
          <w:szCs w:val="22"/>
        </w:rPr>
        <w:t xml:space="preserve">euthanized by hypothermia </w:t>
      </w:r>
      <w:r w:rsidRPr="00890188">
        <w:rPr>
          <w:rFonts w:ascii="Arial" w:eastAsia="Arial" w:hAnsi="Arial" w:cs="Arial"/>
          <w:sz w:val="22"/>
          <w:szCs w:val="22"/>
        </w:rPr>
        <w:t>preserved in Dietrich’s solution, processed, and slides stained with Kinyoun’s acid-fast</w:t>
      </w:r>
      <w:r w:rsidR="009E38DA"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YxjdlAdW","properties":{"formattedCitation":"[39]","plainCitation":"[39]","noteIndex":0},"citationItems":[{"id":7971,"uris":["http://zotero.org/users/5603014/items/KQJ58QQS"],"itemData":{"id":7971,"type":"article-journal","abstract":"Because of the relative ease of embryonic manipulation and observation, the ability to produce a great number of genetic mutations, efﬁcient screening methods, and the continued advance of molecular genetic tools, such as the progress in sequencing and mapping of the zebraﬁsh genome, the use of zebraﬁsh (Danio rerio) as a biomedical model organism continues to expand. However, studies involving zebraﬁsh husbandry and veterinary care struggle to keep pace with scientiﬁc progress. This article outlines some of the current, acceptable methods for providing anesthesia and euthanasia and provides some examples of how performance-based approaches can be used to advance the relatively limited number of anesthetic and euthanizing techniques available for zebraﬁsh.","container-title":"ILAR Journal","DOI":"10.1093/ilar.53.2.192","ISSN":"1084-2020","issue":"2","journalAbbreviation":"ILAR Journal","language":"en","page":"192-204","source":"DOI.org (Crossref)","title":"Anesthesia and Euthanasia in Zebrafish","volume":"53","author":[{"family":"Matthews","given":"M."},{"family":"Varga","given":"Z. M."}],"issued":{"date-parts":[["2012",6,1]]},"citation-key":"matthews2012"}}],"schema":"https://github.com/citation-style-language/schema/raw/master/csl-citation.json"} </w:instrText>
      </w:r>
      <w:r w:rsidR="009E38DA" w:rsidRPr="00890188">
        <w:rPr>
          <w:rFonts w:ascii="Arial" w:eastAsia="Arial" w:hAnsi="Arial" w:cs="Arial"/>
          <w:sz w:val="22"/>
          <w:szCs w:val="22"/>
        </w:rPr>
        <w:fldChar w:fldCharType="separate"/>
      </w:r>
      <w:r w:rsidR="006258E4">
        <w:rPr>
          <w:rFonts w:ascii="Arial" w:hAnsi="Arial" w:cs="Arial"/>
          <w:sz w:val="22"/>
          <w:szCs w:val="22"/>
        </w:rPr>
        <w:t>[39]</w:t>
      </w:r>
      <w:r w:rsidR="009E38DA" w:rsidRPr="00890188">
        <w:rPr>
          <w:rFonts w:ascii="Arial" w:eastAsia="Arial" w:hAnsi="Arial" w:cs="Arial"/>
          <w:sz w:val="22"/>
          <w:szCs w:val="22"/>
        </w:rPr>
        <w:fldChar w:fldCharType="end"/>
      </w:r>
      <w:r w:rsidRPr="00890188">
        <w:rPr>
          <w:rFonts w:ascii="Arial" w:eastAsia="Arial" w:hAnsi="Arial" w:cs="Arial"/>
          <w:sz w:val="22"/>
          <w:szCs w:val="22"/>
        </w:rPr>
        <w:t>.</w:t>
      </w:r>
      <w:r w:rsidR="00335232" w:rsidRPr="00890188">
        <w:rPr>
          <w:rFonts w:ascii="Arial" w:eastAsia="Arial" w:hAnsi="Arial" w:cs="Arial"/>
          <w:sz w:val="22"/>
          <w:szCs w:val="22"/>
        </w:rPr>
        <w:t xml:space="preserve"> Fish were processed into mid-sagittal sections as </w:t>
      </w:r>
      <w:r w:rsidR="009E38DA" w:rsidRPr="00890188">
        <w:rPr>
          <w:rFonts w:ascii="Arial" w:eastAsia="Arial" w:hAnsi="Arial" w:cs="Arial"/>
          <w:sz w:val="22"/>
          <w:szCs w:val="22"/>
        </w:rPr>
        <w:t xml:space="preserve">previously </w:t>
      </w:r>
      <w:r w:rsidR="00335232" w:rsidRPr="00890188">
        <w:rPr>
          <w:rFonts w:ascii="Arial" w:eastAsia="Arial" w:hAnsi="Arial" w:cs="Arial"/>
          <w:sz w:val="22"/>
          <w:szCs w:val="22"/>
        </w:rPr>
        <w:t>described</w:t>
      </w:r>
      <w:r w:rsidR="009E38DA"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gWobVXT8","properties":{"formattedCitation":"[40]","plainCitation":"[40]","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schema":"https://github.com/citation-style-language/schema/raw/master/csl-citation.json"} </w:instrText>
      </w:r>
      <w:r w:rsidR="009E38DA" w:rsidRPr="00890188">
        <w:rPr>
          <w:rFonts w:ascii="Arial" w:eastAsia="Arial" w:hAnsi="Arial" w:cs="Arial"/>
          <w:sz w:val="22"/>
          <w:szCs w:val="22"/>
        </w:rPr>
        <w:fldChar w:fldCharType="separate"/>
      </w:r>
      <w:r w:rsidR="006258E4">
        <w:rPr>
          <w:rFonts w:ascii="Arial" w:hAnsi="Arial" w:cs="Arial"/>
          <w:sz w:val="22"/>
          <w:szCs w:val="22"/>
        </w:rPr>
        <w:t>[40]</w:t>
      </w:r>
      <w:r w:rsidR="009E38DA" w:rsidRPr="00890188">
        <w:rPr>
          <w:rFonts w:ascii="Arial" w:eastAsia="Arial" w:hAnsi="Arial" w:cs="Arial"/>
          <w:sz w:val="22"/>
          <w:szCs w:val="22"/>
        </w:rPr>
        <w:fldChar w:fldCharType="end"/>
      </w:r>
      <w:r w:rsidR="007827A4" w:rsidRPr="00890188">
        <w:rPr>
          <w:rFonts w:ascii="Arial" w:eastAsia="Arial" w:hAnsi="Arial" w:cs="Arial"/>
          <w:sz w:val="22"/>
          <w:szCs w:val="22"/>
        </w:rPr>
        <w:t>.</w:t>
      </w:r>
      <w:r w:rsidR="00335232" w:rsidRPr="00890188">
        <w:rPr>
          <w:rFonts w:ascii="Arial" w:eastAsia="Arial" w:hAnsi="Arial" w:cs="Arial"/>
          <w:sz w:val="22"/>
          <w:szCs w:val="22"/>
        </w:rPr>
        <w:t xml:space="preserve"> </w:t>
      </w:r>
      <w:r w:rsidR="007827A4" w:rsidRPr="00890188">
        <w:rPr>
          <w:rFonts w:ascii="Arial" w:eastAsia="Arial" w:hAnsi="Arial" w:cs="Arial"/>
          <w:sz w:val="22"/>
          <w:szCs w:val="22"/>
        </w:rPr>
        <w:t>Infection in f</w:t>
      </w:r>
      <w:r w:rsidR="00335232" w:rsidRPr="00890188">
        <w:rPr>
          <w:rFonts w:ascii="Arial" w:eastAsia="Arial" w:hAnsi="Arial" w:cs="Arial"/>
          <w:sz w:val="22"/>
          <w:szCs w:val="22"/>
        </w:rPr>
        <w:t xml:space="preserve">ish were scored as positive when acid fast bacilli were observed in </w:t>
      </w:r>
      <w:r w:rsidR="004C46C0" w:rsidRPr="00890188">
        <w:rPr>
          <w:rFonts w:ascii="Arial" w:eastAsia="Arial" w:hAnsi="Arial" w:cs="Arial"/>
          <w:sz w:val="22"/>
          <w:szCs w:val="22"/>
        </w:rPr>
        <w:t>extra-intestinal organs</w:t>
      </w:r>
      <w:r w:rsidR="007827A4"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3lZi0TqZ","properties":{"formattedCitation":"[40]","plainCitation":"[40]","noteIndex":0},"citationItems":[{"id":7615,"uris":["http://zotero.org/users/5603014/items/Z5YUTN4R"],"itemData":{"id":7615,"type":"chapter","abstract":"Zebrafish are small fish that live in small aquaria, which provides both advantages and challenges for pathogen monitoring and diagnostics. Fish are intimately linked to their aquatic environment, and hence, suboptimal water quality parameters or the presence of toxicants are important causes of disease in zebrafish. Therefore, evaluation of water quality is central to a disease investigation and health monitoring. Histopathology is often the primary or first-line diagnostic test for zebrafish. A major strength of histopathology is that it facilitates the documentation of changes in a variety of tissues and organs with no a priori assumptions relating to a specific disease, and the small size of the fish allows for examination of essentially all organs on one slide using sagittal sections of whole fish. Immunohistochemistry has been utilized in diagnostics. However, most antibodies were created to mammal antigens, and thus, results should be interpreted with caution. PCR tests have been developed for important zebrafish bacteria and parasites, and these are used for evaluating fish tissues as well as environmental samples (e.g., water, feces). Whereas commonly used in food fish aquaculture, therapeutants are rarely used with zebrafish. Examples include oral treatments for nematodes and mycobacteria and drugs delivered in the water for external parasitic infections and intestinal nematodes. Laboratory veterinarians have new opportunities and challenges with the increased use of laboratory zebrafish. When compared with rodents, disease diagnosis and management of aquatic species requires a different approach due to their housing environment. As fish live in water, they are intimately affected by inappropriate water quality parameters. Moreover, the transmission of waterborne pathogens between tanks may be a serious problem with recirculating water systems. Because of the unique housing environment of aquatic species, disease evaluation should always include a thorough history, a review of environmental parameters (i.e., water quality, light cycles, vibrations/noise), as well as diagnostic testing. In this chapter, we will review disease diagnosis utilizing both live animal and environmental samples and options for treatment of disease.","collection-title":"American College of Laboratory Animal Medicine","container-title":"The Zebrafish in Biomedical Research","ISBN":"978-0-12-812431-4","language":"en","note":"DOI: 10.1016/B978-0-12-812431-4.00044-0","page":"547-556","publisher":"Academic Press","source":"ScienceDirect","title":"Chapter 44 - Special Procedures for Zebrafish Diagnostics","URL":"https://www.sciencedirect.com/science/article/pii/B9780128124314000440","author":[{"family":"Kent","given":"Michael L."},{"family":"Murray","given":"Katrina N."},{"family":"Fischer","given":"Kay"},{"family":"Löhr","given":"Christiana"},{"family":"Mulrooney","given":"Donna"},{"family":"Sanders","given":"Justin L."}],"editor":[{"family":"Cartner","given":"Samuel C."},{"family":"Eisen","given":"Judith S."},{"family":"Farmer","given":"Susan C."},{"family":"Guillemin","given":"Karen J."},{"family":"Kent","given":"Michael L."},{"family":"Sanders","given":"George E."}],"accessed":{"date-parts":[["2022",12,20]]},"issued":{"date-parts":[["2020",1,1]]},"citation-key":"kent2020"},"locator":"44"}],"schema":"https://github.com/citation-style-language/schema/raw/master/csl-citation.json"} </w:instrText>
      </w:r>
      <w:r w:rsidR="007827A4" w:rsidRPr="00890188">
        <w:rPr>
          <w:rFonts w:ascii="Arial" w:eastAsia="Arial" w:hAnsi="Arial" w:cs="Arial"/>
          <w:sz w:val="22"/>
          <w:szCs w:val="22"/>
        </w:rPr>
        <w:fldChar w:fldCharType="separate"/>
      </w:r>
      <w:r w:rsidR="006258E4">
        <w:rPr>
          <w:rFonts w:ascii="Arial" w:hAnsi="Arial" w:cs="Arial"/>
          <w:sz w:val="22"/>
          <w:szCs w:val="22"/>
        </w:rPr>
        <w:t>[40]</w:t>
      </w:r>
      <w:r w:rsidR="007827A4" w:rsidRPr="00890188">
        <w:rPr>
          <w:rFonts w:ascii="Arial" w:eastAsia="Arial" w:hAnsi="Arial" w:cs="Arial"/>
          <w:sz w:val="22"/>
          <w:szCs w:val="22"/>
        </w:rPr>
        <w:fldChar w:fldCharType="end"/>
      </w:r>
      <w:r w:rsidR="00335232" w:rsidRPr="00890188">
        <w:rPr>
          <w:rFonts w:ascii="Arial" w:eastAsia="Arial" w:hAnsi="Arial" w:cs="Arial"/>
          <w:sz w:val="22"/>
          <w:szCs w:val="22"/>
        </w:rPr>
        <w:t xml:space="preserve">. </w:t>
      </w:r>
      <w:r w:rsidR="00E13506" w:rsidRPr="00890188">
        <w:rPr>
          <w:rFonts w:ascii="Arial" w:eastAsia="Arial" w:hAnsi="Arial" w:cs="Arial"/>
          <w:sz w:val="22"/>
          <w:szCs w:val="22"/>
        </w:rPr>
        <w:t xml:space="preserve">A </w:t>
      </w:r>
      <w:r w:rsidR="00F224BF" w:rsidRPr="00890188">
        <w:rPr>
          <w:rFonts w:ascii="Arial" w:eastAsia="Arial" w:hAnsi="Arial" w:cs="Arial"/>
          <w:sz w:val="22"/>
          <w:szCs w:val="22"/>
        </w:rPr>
        <w:t>Chi-square test was used to compare positive and negative infections between fish fed each diet.</w:t>
      </w:r>
    </w:p>
    <w:p w14:paraId="19674F04" w14:textId="11EEC9C7" w:rsidR="00977EFF" w:rsidRPr="00890188" w:rsidRDefault="00977EFF" w:rsidP="003C0BCA">
      <w:pPr>
        <w:spacing w:line="480" w:lineRule="auto"/>
        <w:rPr>
          <w:rFonts w:ascii="Arial" w:eastAsia="Arial" w:hAnsi="Arial" w:cs="Arial"/>
          <w:sz w:val="22"/>
          <w:szCs w:val="22"/>
        </w:rPr>
      </w:pPr>
    </w:p>
    <w:p w14:paraId="10BF896C" w14:textId="602B979D"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Fecal Collection</w:t>
      </w:r>
    </w:p>
    <w:p w14:paraId="48A44255" w14:textId="2010A46C" w:rsidR="00977EFF" w:rsidRPr="00890188" w:rsidRDefault="00F16347" w:rsidP="003C0BCA">
      <w:pPr>
        <w:spacing w:line="480" w:lineRule="auto"/>
        <w:rPr>
          <w:rFonts w:ascii="Arial" w:eastAsia="Arial" w:hAnsi="Arial" w:cs="Arial"/>
          <w:sz w:val="22"/>
          <w:szCs w:val="22"/>
        </w:rPr>
      </w:pPr>
      <w:r w:rsidRPr="00890188">
        <w:rPr>
          <w:rFonts w:ascii="Arial" w:eastAsia="Arial" w:hAnsi="Arial" w:cs="Arial"/>
          <w:sz w:val="22"/>
          <w:szCs w:val="22"/>
        </w:rPr>
        <w:t>Five fish from each tank at 4- and 7-m</w:t>
      </w:r>
      <w:r w:rsidR="00AB2A16" w:rsidRPr="00890188">
        <w:rPr>
          <w:rFonts w:ascii="Arial" w:eastAsia="Arial" w:hAnsi="Arial" w:cs="Arial"/>
          <w:sz w:val="22"/>
          <w:szCs w:val="22"/>
        </w:rPr>
        <w:t>onths post fertilization sampling time points</w:t>
      </w:r>
      <w:r w:rsidRPr="00890188">
        <w:rPr>
          <w:rFonts w:ascii="Arial" w:eastAsia="Arial" w:hAnsi="Arial" w:cs="Arial"/>
          <w:sz w:val="22"/>
          <w:szCs w:val="22"/>
        </w:rPr>
        <w:t xml:space="preserve"> were randomly selected for fecal sampling. </w:t>
      </w:r>
      <w:r w:rsidR="7593FD0B" w:rsidRPr="00890188">
        <w:rPr>
          <w:rFonts w:ascii="Arial" w:eastAsia="Arial" w:hAnsi="Arial" w:cs="Arial"/>
          <w:sz w:val="22"/>
          <w:szCs w:val="22"/>
        </w:rPr>
        <w:t xml:space="preserve">Fecal material was collected from individual fish at the same sample intervals as outlined for the growth parameters. Fecal collection was set up the day before growth parameter sampling. Fish were transferred to 1.4 L tanks (1 fish/tank) containing ~0.4 L of fish water at least 30 minutes after the last feeding of the day. Fish were left to defecate </w:t>
      </w:r>
      <w:proofErr w:type="gramStart"/>
      <w:r w:rsidR="7593FD0B" w:rsidRPr="00890188">
        <w:rPr>
          <w:rFonts w:ascii="Arial" w:eastAsia="Arial" w:hAnsi="Arial" w:cs="Arial"/>
          <w:sz w:val="22"/>
          <w:szCs w:val="22"/>
        </w:rPr>
        <w:t>overnight</w:t>
      </w:r>
      <w:proofErr w:type="gramEnd"/>
      <w:r w:rsidR="7593FD0B" w:rsidRPr="00890188">
        <w:rPr>
          <w:rFonts w:ascii="Arial" w:eastAsia="Arial" w:hAnsi="Arial" w:cs="Arial"/>
          <w:sz w:val="22"/>
          <w:szCs w:val="22"/>
        </w:rPr>
        <w:t xml:space="preserve"> and all fec</w:t>
      </w:r>
      <w:r w:rsidR="001B0709" w:rsidRPr="00890188">
        <w:rPr>
          <w:rFonts w:ascii="Arial" w:eastAsia="Arial" w:hAnsi="Arial" w:cs="Arial"/>
          <w:sz w:val="22"/>
          <w:szCs w:val="22"/>
        </w:rPr>
        <w:t>al material was</w:t>
      </w:r>
      <w:r w:rsidR="7593FD0B" w:rsidRPr="00890188">
        <w:rPr>
          <w:rFonts w:ascii="Arial" w:eastAsia="Arial" w:hAnsi="Arial" w:cs="Arial"/>
          <w:sz w:val="22"/>
          <w:szCs w:val="22"/>
        </w:rPr>
        <w:t xml:space="preserve"> collected from each tank the following morning</w:t>
      </w:r>
      <w:r w:rsidR="001B0709" w:rsidRPr="00890188">
        <w:rPr>
          <w:rFonts w:ascii="Arial" w:eastAsia="Arial" w:hAnsi="Arial" w:cs="Arial"/>
          <w:sz w:val="22"/>
          <w:szCs w:val="22"/>
        </w:rPr>
        <w:t xml:space="preserve"> in a 1.5ml microcentrifuge tube</w:t>
      </w:r>
      <w:r w:rsidR="7593FD0B" w:rsidRPr="00890188">
        <w:rPr>
          <w:rFonts w:ascii="Arial" w:eastAsia="Arial" w:hAnsi="Arial" w:cs="Arial"/>
          <w:sz w:val="22"/>
          <w:szCs w:val="22"/>
        </w:rPr>
        <w:t xml:space="preserve">. Fecal samples </w:t>
      </w:r>
      <w:r w:rsidR="001B0709" w:rsidRPr="00890188">
        <w:rPr>
          <w:rFonts w:ascii="Arial" w:eastAsia="Arial" w:hAnsi="Arial" w:cs="Arial"/>
          <w:sz w:val="22"/>
          <w:szCs w:val="22"/>
        </w:rPr>
        <w:t xml:space="preserve">were </w:t>
      </w:r>
      <w:r w:rsidR="00EC356F" w:rsidRPr="00890188">
        <w:rPr>
          <w:rFonts w:ascii="Arial" w:eastAsia="Arial" w:hAnsi="Arial" w:cs="Arial"/>
          <w:sz w:val="22"/>
          <w:szCs w:val="22"/>
        </w:rPr>
        <w:t xml:space="preserve">immediately </w:t>
      </w:r>
      <w:r w:rsidR="001B0709" w:rsidRPr="00890188">
        <w:rPr>
          <w:rFonts w:ascii="Arial" w:eastAsia="Arial" w:hAnsi="Arial" w:cs="Arial"/>
          <w:sz w:val="22"/>
          <w:szCs w:val="22"/>
        </w:rPr>
        <w:t xml:space="preserve">spun at 10k rpm for 2 minutes, excess tank water was removed, and samples </w:t>
      </w:r>
      <w:r w:rsidR="7593FD0B" w:rsidRPr="00890188">
        <w:rPr>
          <w:rFonts w:ascii="Arial" w:eastAsia="Arial" w:hAnsi="Arial" w:cs="Arial"/>
          <w:sz w:val="22"/>
          <w:szCs w:val="22"/>
        </w:rPr>
        <w:t>were snap frozen on dry ice and stored at -80 ˚C until processing.</w:t>
      </w:r>
    </w:p>
    <w:p w14:paraId="2B5790E2" w14:textId="6DB5EBEB" w:rsidR="00191E2D" w:rsidRPr="00890188" w:rsidRDefault="00191E2D" w:rsidP="003C0BCA">
      <w:pPr>
        <w:spacing w:line="480" w:lineRule="auto"/>
        <w:rPr>
          <w:rFonts w:ascii="Arial" w:eastAsia="Arial" w:hAnsi="Arial" w:cs="Arial"/>
          <w:sz w:val="22"/>
          <w:szCs w:val="22"/>
        </w:rPr>
      </w:pPr>
    </w:p>
    <w:p w14:paraId="77288EB4" w14:textId="17B3731B" w:rsidR="00977EFF" w:rsidRPr="00890188" w:rsidRDefault="7593FD0B" w:rsidP="003C0BCA">
      <w:pPr>
        <w:spacing w:line="480" w:lineRule="auto"/>
        <w:rPr>
          <w:rFonts w:ascii="Arial" w:eastAsia="Arial" w:hAnsi="Arial" w:cs="Arial"/>
          <w:b/>
          <w:bCs/>
          <w:sz w:val="22"/>
          <w:szCs w:val="22"/>
        </w:rPr>
      </w:pPr>
      <w:r w:rsidRPr="00890188">
        <w:rPr>
          <w:rFonts w:ascii="Arial" w:eastAsia="Arial" w:hAnsi="Arial" w:cs="Arial"/>
          <w:b/>
          <w:bCs/>
          <w:sz w:val="22"/>
          <w:szCs w:val="22"/>
        </w:rPr>
        <w:t>16S Sequencing</w:t>
      </w:r>
    </w:p>
    <w:p w14:paraId="5D3A7613" w14:textId="55EEB34C"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Microbial DNA was extracted from zebrafish fecal samples and 16S rRNA gene sequence libraries were produced and analyzed following established approaches</w:t>
      </w:r>
      <w:r w:rsidR="0094683B">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GYEOUBCL","properties":{"formattedCitation":"[41]","plainCitation":"[41]","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94683B">
        <w:rPr>
          <w:rFonts w:ascii="Arial" w:eastAsia="Arial" w:hAnsi="Arial" w:cs="Arial"/>
          <w:sz w:val="22"/>
          <w:szCs w:val="22"/>
        </w:rPr>
        <w:fldChar w:fldCharType="separate"/>
      </w:r>
      <w:r w:rsidR="006258E4">
        <w:rPr>
          <w:rFonts w:ascii="Arial" w:hAnsi="Arial" w:cs="Arial"/>
          <w:sz w:val="22"/>
        </w:rPr>
        <w:t>[41]</w:t>
      </w:r>
      <w:r w:rsidR="0094683B">
        <w:rPr>
          <w:rFonts w:ascii="Arial" w:eastAsia="Arial" w:hAnsi="Arial" w:cs="Arial"/>
          <w:sz w:val="22"/>
          <w:szCs w:val="22"/>
        </w:rPr>
        <w:fldChar w:fldCharType="end"/>
      </w:r>
      <w:r w:rsidRPr="00890188">
        <w:rPr>
          <w:rFonts w:ascii="Arial" w:eastAsia="Arial" w:hAnsi="Arial" w:cs="Arial"/>
          <w:sz w:val="22"/>
          <w:szCs w:val="22"/>
        </w:rPr>
        <w:t>. Briefly, the DNeasy PowerSoil Pro DNA kits (Qiagen) were used to extract and purify DNA. The V4 region of the 16S rRNA gene was PCR amplified using the Earth Microbiome Project 16S index primers and protocols (Walters et al., 2016). PCR products were visualized on a 1.5% agarose gel and quantified on a Qubit 2.0 (Thermofisher Scientific) using the Qubit dsDNA HS Assay. One hundred n</w:t>
      </w:r>
      <w:r w:rsidR="001B0709" w:rsidRPr="00890188">
        <w:rPr>
          <w:rFonts w:ascii="Arial" w:eastAsia="Arial" w:hAnsi="Arial" w:cs="Arial"/>
          <w:sz w:val="22"/>
          <w:szCs w:val="22"/>
        </w:rPr>
        <w:t>anograms</w:t>
      </w:r>
      <w:r w:rsidRPr="00890188">
        <w:rPr>
          <w:rFonts w:ascii="Arial" w:eastAsia="Arial" w:hAnsi="Arial" w:cs="Arial"/>
          <w:sz w:val="22"/>
          <w:szCs w:val="22"/>
        </w:rPr>
        <w:t xml:space="preserve"> of </w:t>
      </w:r>
      <w:r w:rsidR="00EC356F" w:rsidRPr="00890188">
        <w:rPr>
          <w:rFonts w:ascii="Arial" w:eastAsia="Arial" w:hAnsi="Arial" w:cs="Arial"/>
          <w:sz w:val="22"/>
          <w:szCs w:val="22"/>
        </w:rPr>
        <w:t>PCR product for each DNA sample was</w:t>
      </w:r>
      <w:r w:rsidRPr="00890188">
        <w:rPr>
          <w:rFonts w:ascii="Arial" w:eastAsia="Arial" w:hAnsi="Arial" w:cs="Arial"/>
          <w:sz w:val="22"/>
          <w:szCs w:val="22"/>
        </w:rPr>
        <w:t xml:space="preserve"> pooled</w:t>
      </w:r>
      <w:r w:rsidR="00EC356F" w:rsidRPr="00890188">
        <w:rPr>
          <w:rFonts w:ascii="Arial" w:eastAsia="Arial" w:hAnsi="Arial" w:cs="Arial"/>
          <w:sz w:val="22"/>
          <w:szCs w:val="22"/>
        </w:rPr>
        <w:t xml:space="preserve"> and</w:t>
      </w:r>
      <w:r w:rsidRPr="00890188">
        <w:rPr>
          <w:rFonts w:ascii="Arial" w:eastAsia="Arial" w:hAnsi="Arial" w:cs="Arial"/>
          <w:sz w:val="22"/>
          <w:szCs w:val="22"/>
        </w:rPr>
        <w:t xml:space="preserve"> cleaned using the QIAquick PCR Purification Kit (Qiagen)</w:t>
      </w:r>
      <w:r w:rsidR="00EC356F" w:rsidRPr="00890188">
        <w:rPr>
          <w:rFonts w:ascii="Arial" w:eastAsia="Arial" w:hAnsi="Arial" w:cs="Arial"/>
          <w:sz w:val="22"/>
          <w:szCs w:val="22"/>
        </w:rPr>
        <w:t>. The quality of the pooled library</w:t>
      </w:r>
      <w:r w:rsidRPr="00890188">
        <w:rPr>
          <w:rFonts w:ascii="Arial" w:eastAsia="Arial" w:hAnsi="Arial" w:cs="Arial"/>
          <w:sz w:val="22"/>
          <w:szCs w:val="22"/>
        </w:rPr>
        <w:t xml:space="preserve"> was verified on the Agilent </w:t>
      </w:r>
      <w:r w:rsidRPr="00890188">
        <w:rPr>
          <w:rFonts w:ascii="Arial" w:eastAsia="Arial" w:hAnsi="Arial" w:cs="Arial"/>
          <w:sz w:val="22"/>
          <w:szCs w:val="22"/>
        </w:rPr>
        <w:lastRenderedPageBreak/>
        <w:t>TapeStation 4200. The prepared library was submitted to the Oregon State University Center for Quantitative Life Sciences (CQLS) for 300 bp paired-end sequencing on an Illumina MiSeq System (RRID:SCR_016379).</w:t>
      </w:r>
    </w:p>
    <w:p w14:paraId="284F07F9" w14:textId="2A20B77D" w:rsidR="00977EFF" w:rsidRPr="00890188" w:rsidRDefault="00977EFF" w:rsidP="003C0BCA">
      <w:pPr>
        <w:spacing w:line="480" w:lineRule="auto"/>
        <w:rPr>
          <w:rFonts w:ascii="Arial" w:eastAsia="Arial" w:hAnsi="Arial" w:cs="Arial"/>
          <w:sz w:val="22"/>
          <w:szCs w:val="22"/>
        </w:rPr>
      </w:pPr>
    </w:p>
    <w:p w14:paraId="442C02C3" w14:textId="1F71CA2C" w:rsidR="00977EFF" w:rsidRPr="00890188" w:rsidRDefault="00753242" w:rsidP="003C0BCA">
      <w:pPr>
        <w:spacing w:line="480" w:lineRule="auto"/>
        <w:rPr>
          <w:rFonts w:ascii="Arial" w:eastAsia="Arial" w:hAnsi="Arial" w:cs="Arial"/>
          <w:b/>
          <w:bCs/>
          <w:sz w:val="22"/>
          <w:szCs w:val="22"/>
        </w:rPr>
      </w:pPr>
      <w:r>
        <w:rPr>
          <w:rFonts w:ascii="Arial" w:eastAsia="Arial" w:hAnsi="Arial" w:cs="Arial"/>
          <w:b/>
          <w:bCs/>
          <w:sz w:val="22"/>
          <w:szCs w:val="22"/>
        </w:rPr>
        <w:t xml:space="preserve">Statistical </w:t>
      </w:r>
      <w:r w:rsidR="7593FD0B" w:rsidRPr="00890188">
        <w:rPr>
          <w:rFonts w:ascii="Arial" w:eastAsia="Arial" w:hAnsi="Arial" w:cs="Arial"/>
          <w:b/>
          <w:bCs/>
          <w:sz w:val="22"/>
          <w:szCs w:val="22"/>
        </w:rPr>
        <w:t>Analysis</w:t>
      </w:r>
    </w:p>
    <w:p w14:paraId="1F5F9B76" w14:textId="31DBC516" w:rsidR="00977EFF" w:rsidRPr="00890188" w:rsidRDefault="00977EFF" w:rsidP="003C0BCA">
      <w:pPr>
        <w:spacing w:line="480" w:lineRule="auto"/>
        <w:rPr>
          <w:rFonts w:ascii="Arial" w:eastAsia="Arial" w:hAnsi="Arial" w:cs="Arial"/>
          <w:sz w:val="22"/>
          <w:szCs w:val="22"/>
        </w:rPr>
      </w:pPr>
    </w:p>
    <w:p w14:paraId="5724BC90" w14:textId="1859B36D" w:rsidR="00977EFF" w:rsidRPr="00890188" w:rsidRDefault="7593FD0B" w:rsidP="003C0BCA">
      <w:pPr>
        <w:spacing w:line="480" w:lineRule="auto"/>
        <w:rPr>
          <w:rFonts w:ascii="Arial" w:eastAsia="Arial" w:hAnsi="Arial" w:cs="Arial"/>
          <w:sz w:val="22"/>
          <w:szCs w:val="22"/>
        </w:rPr>
      </w:pPr>
      <w:r w:rsidRPr="00890188">
        <w:rPr>
          <w:rFonts w:ascii="Arial" w:eastAsia="Arial" w:hAnsi="Arial" w:cs="Arial"/>
          <w:sz w:val="22"/>
          <w:szCs w:val="22"/>
        </w:rPr>
        <w:t>All microbiome DNA sequence analyses and visualizations were conducted in R (v 4.2.1)</w:t>
      </w:r>
      <w:r w:rsidR="00753242">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nZTXTdVR","properties":{"formattedCitation":"[42]","plainCitation":"[42]","noteIndex":0},"citationItems":[{"id":8414,"uris":["http://zotero.org/users/5603014/items/CRRV2MJW"],"itemData":{"id":8414,"type":"software","title":"R: A Language and Environment for Statistical computing.","URL":"https://www.R-project.org/","author":[{"literal":"R Core Team"}],"issued":{"date-parts":[["2022"]]},"citation-key":"rcoreteam2022"}}],"schema":"https://github.com/citation-style-language/schema/raw/master/csl-citation.json"} </w:instrText>
      </w:r>
      <w:r w:rsidR="00753242">
        <w:rPr>
          <w:rFonts w:ascii="Arial" w:eastAsia="Arial" w:hAnsi="Arial" w:cs="Arial"/>
          <w:sz w:val="22"/>
          <w:szCs w:val="22"/>
        </w:rPr>
        <w:fldChar w:fldCharType="separate"/>
      </w:r>
      <w:r w:rsidR="006258E4">
        <w:rPr>
          <w:rFonts w:ascii="Arial" w:hAnsi="Arial" w:cs="Arial"/>
          <w:sz w:val="22"/>
        </w:rPr>
        <w:t>[42]</w:t>
      </w:r>
      <w:r w:rsidR="00753242">
        <w:rPr>
          <w:rFonts w:ascii="Arial" w:eastAsia="Arial" w:hAnsi="Arial" w:cs="Arial"/>
          <w:sz w:val="22"/>
          <w:szCs w:val="22"/>
        </w:rPr>
        <w:fldChar w:fldCharType="end"/>
      </w:r>
      <w:r w:rsidRPr="00890188">
        <w:rPr>
          <w:rFonts w:ascii="Arial" w:eastAsia="Arial" w:hAnsi="Arial" w:cs="Arial"/>
          <w:sz w:val="22"/>
          <w:szCs w:val="22"/>
        </w:rPr>
        <w:t>. Fastq files were processed in using the DADA2 R package (v 1.18.0)</w:t>
      </w:r>
      <w:r w:rsidR="00753242">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l0HCJCn6","properties":{"formattedCitation":"[43]","plainCitation":"[43]","noteIndex":0},"citationItems":[{"id":8416,"uris":["http://zotero.org/users/5603014/items/LUI2XIPT"],"itemData":{"id":841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citation-key":"mcmurdie2013"}}],"schema":"https://github.com/citation-style-language/schema/raw/master/csl-citation.json"} </w:instrText>
      </w:r>
      <w:r w:rsidR="00753242">
        <w:rPr>
          <w:rFonts w:ascii="Arial" w:eastAsia="Arial" w:hAnsi="Arial" w:cs="Arial"/>
          <w:sz w:val="22"/>
          <w:szCs w:val="22"/>
        </w:rPr>
        <w:fldChar w:fldCharType="separate"/>
      </w:r>
      <w:r w:rsidR="006258E4">
        <w:rPr>
          <w:rFonts w:ascii="Arial" w:hAnsi="Arial" w:cs="Arial"/>
          <w:sz w:val="22"/>
        </w:rPr>
        <w:t>[43]</w:t>
      </w:r>
      <w:r w:rsidR="00753242">
        <w:rPr>
          <w:rFonts w:ascii="Arial" w:eastAsia="Arial" w:hAnsi="Arial" w:cs="Arial"/>
          <w:sz w:val="22"/>
          <w:szCs w:val="22"/>
        </w:rPr>
        <w:fldChar w:fldCharType="end"/>
      </w:r>
      <w:r w:rsidRPr="00890188">
        <w:rPr>
          <w:rFonts w:ascii="Arial" w:eastAsia="Arial" w:hAnsi="Arial" w:cs="Arial"/>
          <w:sz w:val="22"/>
          <w:szCs w:val="22"/>
        </w:rPr>
        <w:t xml:space="preserve">. Briefly, </w:t>
      </w:r>
      <w:proofErr w:type="gramStart"/>
      <w:r w:rsidRPr="00890188">
        <w:rPr>
          <w:rFonts w:ascii="Arial" w:eastAsia="Arial" w:hAnsi="Arial" w:cs="Arial"/>
          <w:sz w:val="22"/>
          <w:szCs w:val="22"/>
        </w:rPr>
        <w:t>forward</w:t>
      </w:r>
      <w:proofErr w:type="gramEnd"/>
      <w:r w:rsidRPr="00890188">
        <w:rPr>
          <w:rFonts w:ascii="Arial" w:eastAsia="Arial" w:hAnsi="Arial" w:cs="Arial"/>
          <w:sz w:val="22"/>
          <w:szCs w:val="22"/>
        </w:rPr>
        <w:t xml:space="preserve"> and reverse reads were trimmed at 2</w:t>
      </w:r>
      <w:r w:rsidR="00E7161E" w:rsidRPr="00890188">
        <w:rPr>
          <w:rFonts w:ascii="Arial" w:eastAsia="Arial" w:hAnsi="Arial" w:cs="Arial"/>
          <w:sz w:val="22"/>
          <w:szCs w:val="22"/>
        </w:rPr>
        <w:t>5</w:t>
      </w:r>
      <w:r w:rsidRPr="00890188">
        <w:rPr>
          <w:rFonts w:ascii="Arial" w:eastAsia="Arial" w:hAnsi="Arial" w:cs="Arial"/>
          <w:sz w:val="22"/>
          <w:szCs w:val="22"/>
        </w:rPr>
        <w:t>0 and 2</w:t>
      </w:r>
      <w:r w:rsidR="00E7161E" w:rsidRPr="00890188">
        <w:rPr>
          <w:rFonts w:ascii="Arial" w:eastAsia="Arial" w:hAnsi="Arial" w:cs="Arial"/>
          <w:sz w:val="22"/>
          <w:szCs w:val="22"/>
        </w:rPr>
        <w:t>25</w:t>
      </w:r>
      <w:r w:rsidRPr="00890188">
        <w:rPr>
          <w:rFonts w:ascii="Arial" w:eastAsia="Arial" w:hAnsi="Arial" w:cs="Arial"/>
          <w:sz w:val="22"/>
          <w:szCs w:val="22"/>
        </w:rPr>
        <w:t xml:space="preserve"> bp, respectively, subsequently merged into contigs, and subject to amplicon sequence variant (ASV) identification. ASVs unannotated at the Phylum level were removed to result in </w:t>
      </w:r>
      <w:r w:rsidR="00753242">
        <w:rPr>
          <w:rFonts w:ascii="Arial" w:eastAsia="Arial" w:hAnsi="Arial" w:cs="Arial"/>
          <w:sz w:val="22"/>
          <w:szCs w:val="22"/>
        </w:rPr>
        <w:t>2029</w:t>
      </w:r>
      <w:r w:rsidR="00753242" w:rsidRPr="00890188">
        <w:rPr>
          <w:rFonts w:ascii="Arial" w:eastAsia="Arial" w:hAnsi="Arial" w:cs="Arial"/>
          <w:sz w:val="22"/>
          <w:szCs w:val="22"/>
        </w:rPr>
        <w:t xml:space="preserve"> </w:t>
      </w:r>
      <w:r w:rsidRPr="00890188">
        <w:rPr>
          <w:rFonts w:ascii="Arial" w:eastAsia="Arial" w:hAnsi="Arial" w:cs="Arial"/>
          <w:sz w:val="22"/>
          <w:szCs w:val="22"/>
        </w:rPr>
        <w:t xml:space="preserve">remaining detected ASVs. </w:t>
      </w:r>
      <w:r w:rsidRPr="00890188">
        <w:rPr>
          <w:rFonts w:ascii="Arial" w:eastAsia="Arial" w:hAnsi="Arial" w:cs="Arial"/>
          <w:color w:val="000000" w:themeColor="text1"/>
          <w:sz w:val="22"/>
          <w:szCs w:val="22"/>
        </w:rPr>
        <w:t xml:space="preserve">We used Wilcoxon Signed-Ranks Tests to identify parameters that best explained the variation in weight and body condition scores. </w:t>
      </w:r>
      <w:r w:rsidRPr="00890188">
        <w:rPr>
          <w:rFonts w:ascii="Arial" w:eastAsia="Arial" w:hAnsi="Arial" w:cs="Arial"/>
          <w:sz w:val="22"/>
          <w:szCs w:val="22"/>
        </w:rPr>
        <w:t>Alpha-diversity was calculated using the estimate_richness function (Phyloseq v</w:t>
      </w:r>
      <w:r w:rsidR="00C2190C" w:rsidRPr="00890188">
        <w:rPr>
          <w:rFonts w:ascii="Arial" w:eastAsia="Arial" w:hAnsi="Arial" w:cs="Arial"/>
          <w:sz w:val="22"/>
          <w:szCs w:val="22"/>
        </w:rPr>
        <w:t xml:space="preserve"> </w:t>
      </w:r>
      <w:r w:rsidRPr="00890188">
        <w:rPr>
          <w:rFonts w:ascii="Arial" w:eastAsia="Arial" w:hAnsi="Arial" w:cs="Arial"/>
          <w:sz w:val="22"/>
          <w:szCs w:val="22"/>
        </w:rPr>
        <w:t>1.38.0) and transformed using Tukey’s Ladder of Powers</w:t>
      </w:r>
      <w:r w:rsidR="00C2190C" w:rsidRPr="00890188">
        <w:rPr>
          <w:rFonts w:ascii="Arial" w:eastAsia="Arial" w:hAnsi="Arial" w:cs="Arial"/>
          <w:sz w:val="22"/>
          <w:szCs w:val="22"/>
        </w:rPr>
        <w:t xml:space="preserve"> using methods described previously</w:t>
      </w:r>
      <w:r w:rsidR="00C2190C"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wMM4uAYA","properties":{"formattedCitation":"[41]","plainCitation":"[41]","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sidRPr="00890188">
        <w:rPr>
          <w:rFonts w:ascii="Arial" w:eastAsia="Arial" w:hAnsi="Arial" w:cs="Arial"/>
          <w:sz w:val="22"/>
          <w:szCs w:val="22"/>
        </w:rPr>
        <w:fldChar w:fldCharType="separate"/>
      </w:r>
      <w:r w:rsidR="006258E4">
        <w:rPr>
          <w:rFonts w:ascii="Arial" w:hAnsi="Arial" w:cs="Arial"/>
          <w:sz w:val="22"/>
        </w:rPr>
        <w:t>[41]</w:t>
      </w:r>
      <w:r w:rsidR="00C2190C" w:rsidRPr="00890188">
        <w:rPr>
          <w:rFonts w:ascii="Arial" w:eastAsia="Arial" w:hAnsi="Arial" w:cs="Arial"/>
          <w:sz w:val="22"/>
          <w:szCs w:val="22"/>
        </w:rPr>
        <w:fldChar w:fldCharType="end"/>
      </w:r>
      <w:r w:rsidRPr="00890188">
        <w:rPr>
          <w:rFonts w:ascii="Arial" w:eastAsia="Arial" w:hAnsi="Arial" w:cs="Arial"/>
          <w:sz w:val="22"/>
          <w:szCs w:val="22"/>
        </w:rPr>
        <w:t>. After transformation, scores were normalized from 0 to 1 by dividing each score by the maximum value, which allowed us to compare results across alpha-diversity metrics using general linear models (GLMs).</w:t>
      </w:r>
      <w:r w:rsidR="00B4134C">
        <w:rPr>
          <w:rFonts w:ascii="Arial" w:eastAsia="Arial" w:hAnsi="Arial" w:cs="Arial"/>
          <w:sz w:val="22"/>
          <w:szCs w:val="22"/>
        </w:rPr>
        <w:t xml:space="preserve"> Post-hoc Tukey Tests evaluated pairwise comparisons of models using multcomp (v1.4-2) glht function</w:t>
      </w:r>
      <w:r w:rsidR="00B4134C">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MWaoA86g","properties":{"formattedCitation":"[44]","plainCitation":"[44]","noteIndex":0},"citationItems":[{"id":8428,"uris":["http://zotero.org/users/5603014/items/IMF3SAEL"],"itemData":{"id":8428,"type":"article-journal","container-title":"Simultaneous inference in general parametric models. Project for Statistical Computing, Vienna, Austria","title":"Package ‘multcomp’","author":[{"family":"Hothorn","given":"Torsten"},{"family":"Bretz","given":"Frank"},{"family":"Westfall","given":"Peter"},{"family":"Heiberger","given":"Richard M"},{"family":"Schuetzenmeister","given":"Andre"},{"family":"Scheibe","given":"Susan"},{"family":"Hothorn","given":"Maintainer Torsten"}],"issued":{"date-parts":[["2016"]]},"citation-key":"hothorn2016"}}],"schema":"https://github.com/citation-style-language/schema/raw/master/csl-citation.json"} </w:instrText>
      </w:r>
      <w:r w:rsidR="00B4134C">
        <w:rPr>
          <w:rFonts w:ascii="Arial" w:eastAsia="Arial" w:hAnsi="Arial" w:cs="Arial"/>
          <w:sz w:val="22"/>
          <w:szCs w:val="22"/>
        </w:rPr>
        <w:fldChar w:fldCharType="separate"/>
      </w:r>
      <w:r w:rsidR="006258E4">
        <w:rPr>
          <w:rFonts w:ascii="Arial" w:hAnsi="Arial" w:cs="Arial"/>
          <w:sz w:val="22"/>
        </w:rPr>
        <w:t>[44]</w:t>
      </w:r>
      <w:r w:rsidR="00B4134C">
        <w:rPr>
          <w:rFonts w:ascii="Arial" w:eastAsia="Arial" w:hAnsi="Arial" w:cs="Arial"/>
          <w:sz w:val="22"/>
          <w:szCs w:val="22"/>
        </w:rPr>
        <w:fldChar w:fldCharType="end"/>
      </w:r>
      <w:r w:rsidR="00B4134C">
        <w:rPr>
          <w:rFonts w:ascii="Arial" w:eastAsia="Arial" w:hAnsi="Arial" w:cs="Arial"/>
          <w:sz w:val="22"/>
          <w:szCs w:val="22"/>
        </w:rPr>
        <w:t>. We corrected for multiple tests using Benjamini-Hochberg correction</w:t>
      </w:r>
      <w:r w:rsidR="00B4134C">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LUcaGYKp","properties":{"formattedCitation":"[45]","plainCitation":"[45]","noteIndex":0},"citationItems":[{"id":8426,"uris":["http://zotero.org/users/5603014/items/WJCKIVXC"],"itemData":{"id":8426,"type":"article-journal","container-title":"The Annals of Statistics","DOI":"10.1214/aos/1013699998","ISSN":"0090-5364","issue":"4","journalAbbreviation":"Ann. Statist.","language":"en","source":"DOI.org (Crossref)","title":"The control of the false discovery rate in multiple testing under dependency","URL":"https://projecteuclid.org/journals/annals-of-statistics/volume-29/issue-4/The-control-of-the-false-discovery-rate-in-multiple-testing/10.1214/aos/1013699998.full","volume":"29","author":[{"family":"Benjamini","given":"Yoav"},{"family":"Yekutieli","given":"Daniel"}],"accessed":{"date-parts":[["2023",1,29]]},"issued":{"date-parts":[["2001",8,1]]},"citation-key":"benjamini2001"}}],"schema":"https://github.com/citation-style-language/schema/raw/master/csl-citation.json"} </w:instrText>
      </w:r>
      <w:r w:rsidR="00B4134C">
        <w:rPr>
          <w:rFonts w:ascii="Arial" w:eastAsia="Arial" w:hAnsi="Arial" w:cs="Arial"/>
          <w:sz w:val="22"/>
          <w:szCs w:val="22"/>
        </w:rPr>
        <w:fldChar w:fldCharType="separate"/>
      </w:r>
      <w:r w:rsidR="006258E4">
        <w:rPr>
          <w:rFonts w:ascii="Arial" w:hAnsi="Arial" w:cs="Arial"/>
          <w:sz w:val="22"/>
        </w:rPr>
        <w:t>[45]</w:t>
      </w:r>
      <w:r w:rsidR="00B4134C">
        <w:rPr>
          <w:rFonts w:ascii="Arial" w:eastAsia="Arial" w:hAnsi="Arial" w:cs="Arial"/>
          <w:sz w:val="22"/>
          <w:szCs w:val="22"/>
        </w:rPr>
        <w:fldChar w:fldCharType="end"/>
      </w:r>
      <w:r w:rsidR="00B4134C">
        <w:rPr>
          <w:rFonts w:ascii="Arial" w:eastAsia="Arial" w:hAnsi="Arial" w:cs="Arial"/>
          <w:sz w:val="22"/>
          <w:szCs w:val="22"/>
        </w:rPr>
        <w:t>.</w:t>
      </w:r>
      <w:r w:rsidRPr="00890188">
        <w:rPr>
          <w:rFonts w:ascii="Arial" w:eastAsia="Arial" w:hAnsi="Arial" w:cs="Arial"/>
          <w:sz w:val="22"/>
          <w:szCs w:val="22"/>
        </w:rPr>
        <w:t xml:space="preserve"> Two-way ANOVA assess these GLMs. Beta-diversity models were generated using methods described previously</w:t>
      </w:r>
      <w:r w:rsidR="00C2190C"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3sxqC3gx","properties":{"formattedCitation":"[41]","plainCitation":"[41]","noteIndex":0},"citationItems":[{"id":7362,"uris":["http://zotero.org/users/5603014/items/VDHJFVWQ"],"itemData":{"id":7362,"type":"article-journal","abstract":"Epigenetic mechanisms occurring in the brain as well as alterations in the gut microbiome composition might contribute to Alzheimer’s disease (AD). Human amyloid precursor protein knock-in (KI) mice contain the Swedish and Iberian mutations (AppNL-F) or those two and also the Arctic mutation (AppNL-G-F). In this study, we assessed whether behavioral and cognitive performance in 6-month-old AppNL-F, AppNL-G-F, and C57BL/6J wild-type (WT) mice was associated with the gut microbiome, and whether the genotype modulates this association. The genotype effects observed in behavioral tests were test-dependent. The biodiversity and composition of the gut microbiome linked to various aspects of mouse behavioral and cognitive performance but differences in genotype modulated these relationships. These genotype-dependent associations include members of the Lachnospiraceae and Ruminococcaceae families. In a subset of female mice, we assessed DNA methylation in the hippocampus and investigated whether alterations in hippocampal DNA methylation were associated with the gut microbiome. Among other differentially methylated regions, we identified a 1 Kb region that overlapped ing 3′UTR of the Tomm40 gene and the promoter region of the Apoe gene that and was significantly more methylated in the hippocampus of AppNL-G-F than WT mice. The integrated gut microbiome hippocampal DNA methylation analysis revealed a positive relationship between amplicon sequence variants (ASVs) within the Lachnospiraceae family and methylation at the Apoe gene. Hence, these microbes may elicit an impact on AD-relevant behavioral and cognitive performance via epigenetic changes in AD-susceptibility genes in neural tissue or that such changes in the epigenome can elicit alterations in intestinal physiology that affect the growth of these taxa in the gut microbiome.","container-title":"Scientific Reports","DOI":"10.1038/s41598-021-83851-4","ISSN":"2045-2322","issue":"1","journalAbbreviation":"Sci Rep","language":"en","license":"2021 The Author(s)","note":"number: 1\npublisher: Nature Publishing Group","page":"4678","source":"www.nature.com","title":"Integrated analysis of behavioral, epigenetic, and gut microbiome analyses in AppNL-G-F, AppNL-F, and wild type mice","volume":"11","author":[{"family":"Kundu","given":"Payel"},{"family":"Torres","given":"Eileen Ruth S."},{"family":"Stagaman","given":"Keaton"},{"family":"Kasschau","given":"Kristin"},{"family":"Okhovat","given":"Mariam"},{"family":"Holden","given":"Sarah"},{"family":"Ward","given":"Samantha"},{"family":"Nevonen","given":"Kimberly A."},{"family":"Davis","given":"Brett A."},{"family":"Saito","given":"Takashi"},{"family":"Saido","given":"Takaomi C."},{"family":"Carbone","given":"Lucia"},{"family":"Sharpton","given":"Thomas J."},{"family":"Raber","given":"Jacob"}],"issued":{"date-parts":[["2021",2,25]]},"citation-key":"kundu2021"}}],"schema":"https://github.com/citation-style-language/schema/raw/master/csl-citation.json"} </w:instrText>
      </w:r>
      <w:r w:rsidR="00C2190C" w:rsidRPr="00890188">
        <w:rPr>
          <w:rFonts w:ascii="Arial" w:eastAsia="Arial" w:hAnsi="Arial" w:cs="Arial"/>
          <w:sz w:val="22"/>
          <w:szCs w:val="22"/>
        </w:rPr>
        <w:fldChar w:fldCharType="separate"/>
      </w:r>
      <w:r w:rsidR="006258E4">
        <w:rPr>
          <w:rFonts w:ascii="Arial" w:hAnsi="Arial" w:cs="Arial"/>
          <w:sz w:val="22"/>
        </w:rPr>
        <w:t>[41]</w:t>
      </w:r>
      <w:r w:rsidR="00C2190C" w:rsidRPr="00890188">
        <w:rPr>
          <w:rFonts w:ascii="Arial" w:eastAsia="Arial" w:hAnsi="Arial" w:cs="Arial"/>
          <w:sz w:val="22"/>
          <w:szCs w:val="22"/>
        </w:rPr>
        <w:fldChar w:fldCharType="end"/>
      </w:r>
      <w:r w:rsidR="00C2190C" w:rsidRPr="00890188">
        <w:rPr>
          <w:rFonts w:ascii="Arial" w:eastAsia="Arial" w:hAnsi="Arial" w:cs="Arial"/>
          <w:sz w:val="22"/>
          <w:szCs w:val="22"/>
        </w:rPr>
        <w:t xml:space="preserve">. </w:t>
      </w:r>
      <w:r w:rsidRPr="00890188">
        <w:rPr>
          <w:rFonts w:ascii="Arial" w:eastAsia="Arial" w:hAnsi="Arial" w:cs="Arial"/>
          <w:sz w:val="22"/>
          <w:szCs w:val="22"/>
        </w:rPr>
        <w:t xml:space="preserve">Briefly, we evaluated three beta-diversity metrics—Bray-Curtis, Canberra, and </w:t>
      </w:r>
      <w:r w:rsidR="00753242" w:rsidRPr="00753242">
        <w:rPr>
          <w:rFonts w:ascii="Arial" w:eastAsia="Arial" w:hAnsi="Arial" w:cs="Arial"/>
          <w:sz w:val="22"/>
          <w:szCs w:val="22"/>
        </w:rPr>
        <w:t>Sørensen</w:t>
      </w:r>
      <w:r w:rsidR="004F2332">
        <w:rPr>
          <w:rFonts w:ascii="Arial" w:eastAsia="Arial" w:hAnsi="Arial" w:cs="Arial"/>
          <w:sz w:val="22"/>
          <w:szCs w:val="22"/>
        </w:rPr>
        <w:t xml:space="preserve"> </w:t>
      </w:r>
      <w:r w:rsidRPr="00890188">
        <w:rPr>
          <w:rFonts w:ascii="Arial" w:eastAsia="Arial" w:hAnsi="Arial" w:cs="Arial"/>
          <w:sz w:val="22"/>
          <w:szCs w:val="22"/>
        </w:rPr>
        <w:t>and resolved the relationship between experimental parameters and beta-diversity by applying a step-wise model selection approach as implemented in the capscale function (vegan package v</w:t>
      </w:r>
      <w:r w:rsidR="00C2190C" w:rsidRPr="00890188">
        <w:rPr>
          <w:rFonts w:ascii="Arial" w:eastAsia="Arial" w:hAnsi="Arial" w:cs="Arial"/>
          <w:sz w:val="22"/>
          <w:szCs w:val="22"/>
        </w:rPr>
        <w:t xml:space="preserve"> </w:t>
      </w:r>
      <w:r w:rsidRPr="00890188">
        <w:rPr>
          <w:rFonts w:ascii="Arial" w:eastAsia="Arial" w:hAnsi="Arial" w:cs="Arial"/>
          <w:sz w:val="22"/>
          <w:szCs w:val="22"/>
        </w:rPr>
        <w:t>2.5)</w:t>
      </w:r>
      <w:r w:rsidR="00753242">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8rzxVqGj","properties":{"formattedCitation":"[46]","plainCitation":"[46]","noteIndex":0},"citationItems":[{"id":8422,"uris":["http://zotero.org/users/5603014/items/LT7C73T3"],"itemData":{"id":8422,"type":"article-journal","title":"The vegan Package","author":[{"family":"Oksanen","given":"Jari"},{"family":"Kindt","given":"Roeland"},{"family":"Legendre","given":"Pierre"},{"family":"Hara","given":"Bob"},{"family":"Simpson","given":"Gavin"},{"family":"Solymos","given":"Peter"},{"family":"Henry","given":"M"},{"family":"Stevens","given":"Hank"},{"family":"Maintainer","given":"Helene"},{"family":"Oksanen@oulu","given":"jari"}],"issued":{"date-parts":[["2009",1]]},"citation-key":"oksanen2009"}}],"schema":"https://github.com/citation-style-language/schema/raw/master/csl-citation.json"} </w:instrText>
      </w:r>
      <w:r w:rsidR="00753242">
        <w:rPr>
          <w:rFonts w:ascii="Arial" w:eastAsia="Arial" w:hAnsi="Arial" w:cs="Arial"/>
          <w:sz w:val="22"/>
          <w:szCs w:val="22"/>
        </w:rPr>
        <w:fldChar w:fldCharType="separate"/>
      </w:r>
      <w:r w:rsidR="006258E4">
        <w:rPr>
          <w:rFonts w:ascii="Arial" w:hAnsi="Arial" w:cs="Arial"/>
          <w:sz w:val="22"/>
        </w:rPr>
        <w:t>[46]</w:t>
      </w:r>
      <w:r w:rsidR="00753242">
        <w:rPr>
          <w:rFonts w:ascii="Arial" w:eastAsia="Arial" w:hAnsi="Arial" w:cs="Arial"/>
          <w:sz w:val="22"/>
          <w:szCs w:val="22"/>
        </w:rPr>
        <w:fldChar w:fldCharType="end"/>
      </w:r>
      <w:r w:rsidRPr="00890188">
        <w:rPr>
          <w:rFonts w:ascii="Arial" w:eastAsia="Arial" w:hAnsi="Arial" w:cs="Arial"/>
          <w:sz w:val="22"/>
          <w:szCs w:val="22"/>
        </w:rPr>
        <w:t>. Optimal models were subsequently subject to PERMANOVA analysis to determine if the selected model parameters significantly explained the variation in microbiome composition across samples. Differential abundance was measured using ANCOM-BC (v</w:t>
      </w:r>
      <w:r w:rsidR="00C2190C" w:rsidRPr="00890188">
        <w:rPr>
          <w:rFonts w:ascii="Arial" w:eastAsia="Arial" w:hAnsi="Arial" w:cs="Arial"/>
          <w:sz w:val="22"/>
          <w:szCs w:val="22"/>
        </w:rPr>
        <w:t xml:space="preserve"> </w:t>
      </w:r>
      <w:r w:rsidR="00640BB7" w:rsidRPr="00890188">
        <w:rPr>
          <w:rFonts w:ascii="Arial" w:eastAsia="Arial" w:hAnsi="Arial" w:cs="Arial"/>
          <w:sz w:val="22"/>
          <w:szCs w:val="22"/>
        </w:rPr>
        <w:t>2.0.1</w:t>
      </w:r>
      <w:r w:rsidRPr="00890188">
        <w:rPr>
          <w:rFonts w:ascii="Arial" w:eastAsia="Arial" w:hAnsi="Arial" w:cs="Arial"/>
          <w:sz w:val="22"/>
          <w:szCs w:val="22"/>
        </w:rPr>
        <w:t>)</w:t>
      </w:r>
      <w:r w:rsidR="00753242">
        <w:rPr>
          <w:rFonts w:ascii="Arial" w:eastAsia="Arial" w:hAnsi="Arial" w:cs="Arial"/>
          <w:sz w:val="22"/>
          <w:szCs w:val="22"/>
        </w:rPr>
        <w:fldChar w:fldCharType="begin"/>
      </w:r>
      <w:r w:rsidR="006258E4">
        <w:rPr>
          <w:rFonts w:ascii="Arial" w:eastAsia="Arial" w:hAnsi="Arial" w:cs="Arial"/>
          <w:sz w:val="22"/>
          <w:szCs w:val="22"/>
        </w:rPr>
        <w:instrText xml:space="preserve"> ADDIN ZOTERO_ITEM CSL_CITATION {"citationID":"sp1y0Jxq","properties":{"formattedCitation":"[47]","plainCitation":"[47]","noteIndex":0},"citationItems":[{"id":8423,"uris":["http://zotero.org/users/5603014/items/7YHT5G8N"],"itemData":{"id":8423,"type":"article-journal","abstract":"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ANCOM-BC),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container-title":"Nature Communications","DOI":"10.1038/s41467-020-17041-7","ISSN":"2041-1723","issue":"1","journalAbbreviation":"Nat Commun","language":"en","license":"2020 The Author(s)","note":"number: 1\npublisher: Nature Publishing Group","page":"3514","source":"www.nature.com","title":"Analysis of compositions of microbiomes with bias correction","volume":"11","author":[{"family":"Lin","given":"Huang"},{"family":"Peddada","given":"Shyamal Das"}],"issued":{"date-parts":[["2020",7,14]]},"citation-key":"lin2020"}}],"schema":"https://github.com/citation-style-language/schema/raw/master/csl-citation.json"} </w:instrText>
      </w:r>
      <w:r w:rsidR="00753242">
        <w:rPr>
          <w:rFonts w:ascii="Arial" w:eastAsia="Arial" w:hAnsi="Arial" w:cs="Arial"/>
          <w:sz w:val="22"/>
          <w:szCs w:val="22"/>
        </w:rPr>
        <w:fldChar w:fldCharType="separate"/>
      </w:r>
      <w:r w:rsidR="006258E4">
        <w:rPr>
          <w:rFonts w:ascii="Arial" w:hAnsi="Arial" w:cs="Arial"/>
          <w:sz w:val="22"/>
        </w:rPr>
        <w:t>[47]</w:t>
      </w:r>
      <w:r w:rsidR="00753242">
        <w:rPr>
          <w:rFonts w:ascii="Arial" w:eastAsia="Arial" w:hAnsi="Arial" w:cs="Arial"/>
          <w:sz w:val="22"/>
          <w:szCs w:val="22"/>
        </w:rPr>
        <w:fldChar w:fldCharType="end"/>
      </w:r>
      <w:r w:rsidRPr="00890188">
        <w:rPr>
          <w:rFonts w:ascii="Arial" w:eastAsia="Arial" w:hAnsi="Arial" w:cs="Arial"/>
          <w:sz w:val="22"/>
          <w:szCs w:val="22"/>
        </w:rPr>
        <w:t>.</w:t>
      </w:r>
    </w:p>
    <w:p w14:paraId="6D5B3BAC" w14:textId="77777777" w:rsidR="00D91026" w:rsidRDefault="00D91026">
      <w:pPr>
        <w:rPr>
          <w:ins w:id="82" w:author="Sieler Jr, Michael James" w:date="2023-01-29T12:54:00Z"/>
          <w:rFonts w:ascii="Arial" w:eastAsia="Arial" w:hAnsi="Arial" w:cs="Arial"/>
          <w:sz w:val="22"/>
          <w:szCs w:val="22"/>
        </w:rPr>
      </w:pPr>
      <w:ins w:id="83" w:author="Sieler Jr, Michael James" w:date="2023-01-29T12:54:00Z">
        <w:r>
          <w:rPr>
            <w:rFonts w:ascii="Arial" w:eastAsia="Arial" w:hAnsi="Arial" w:cs="Arial"/>
            <w:sz w:val="22"/>
            <w:szCs w:val="22"/>
          </w:rPr>
          <w:br w:type="page"/>
        </w:r>
      </w:ins>
    </w:p>
    <w:p w14:paraId="7988BCAE" w14:textId="5AD2AECA" w:rsidR="001D31EB" w:rsidRDefault="001D31EB" w:rsidP="00FB7810">
      <w:pPr>
        <w:spacing w:line="480" w:lineRule="auto"/>
        <w:rPr>
          <w:rFonts w:ascii="Arial" w:eastAsia="Arial" w:hAnsi="Arial" w:cs="Arial"/>
          <w:sz w:val="22"/>
          <w:szCs w:val="22"/>
        </w:rPr>
      </w:pPr>
      <w:r>
        <w:rPr>
          <w:rFonts w:ascii="Arial" w:eastAsia="Arial" w:hAnsi="Arial" w:cs="Arial"/>
          <w:b/>
          <w:bCs/>
          <w:sz w:val="22"/>
          <w:szCs w:val="22"/>
        </w:rPr>
        <w:lastRenderedPageBreak/>
        <w:t>List of abbreviations</w:t>
      </w:r>
    </w:p>
    <w:p w14:paraId="7D939E61" w14:textId="7FB5A73E" w:rsidR="001D31EB" w:rsidRDefault="001D31EB" w:rsidP="00FB7810">
      <w:pPr>
        <w:spacing w:line="480" w:lineRule="auto"/>
        <w:rPr>
          <w:rFonts w:ascii="Arial" w:eastAsia="Arial" w:hAnsi="Arial" w:cs="Arial"/>
          <w:sz w:val="22"/>
          <w:szCs w:val="22"/>
        </w:rPr>
      </w:pPr>
      <w:r>
        <w:rPr>
          <w:rFonts w:ascii="Arial" w:eastAsia="Arial" w:hAnsi="Arial" w:cs="Arial"/>
          <w:sz w:val="22"/>
          <w:szCs w:val="22"/>
        </w:rPr>
        <w:t>dpf – days post fertilization</w:t>
      </w:r>
    </w:p>
    <w:p w14:paraId="5F886E52" w14:textId="1DBB12F3" w:rsidR="001D31EB" w:rsidRDefault="001D31EB" w:rsidP="00FB7810">
      <w:pPr>
        <w:spacing w:line="480" w:lineRule="auto"/>
        <w:rPr>
          <w:rFonts w:ascii="Arial" w:eastAsia="Arial" w:hAnsi="Arial" w:cs="Arial"/>
          <w:sz w:val="22"/>
          <w:szCs w:val="22"/>
        </w:rPr>
      </w:pPr>
      <w:r>
        <w:rPr>
          <w:rFonts w:ascii="Arial" w:eastAsia="Arial" w:hAnsi="Arial" w:cs="Arial"/>
          <w:sz w:val="22"/>
          <w:szCs w:val="22"/>
        </w:rPr>
        <w:t>mpf – months post fertilization</w:t>
      </w:r>
    </w:p>
    <w:p w14:paraId="2CD2B95D" w14:textId="4EE01A10" w:rsidR="001D31EB" w:rsidRPr="001D31EB" w:rsidRDefault="001D31EB" w:rsidP="00FB7810">
      <w:pPr>
        <w:spacing w:line="480" w:lineRule="auto"/>
        <w:rPr>
          <w:rFonts w:ascii="Arial" w:eastAsia="Arial" w:hAnsi="Arial" w:cs="Arial"/>
          <w:sz w:val="22"/>
          <w:szCs w:val="22"/>
        </w:rPr>
      </w:pPr>
      <w:r>
        <w:rPr>
          <w:rFonts w:ascii="Arial" w:eastAsia="Arial" w:hAnsi="Arial" w:cs="Arial"/>
          <w:sz w:val="22"/>
          <w:szCs w:val="22"/>
        </w:rPr>
        <w:t>ZIRC – Zebrafish International Resource Center</w:t>
      </w:r>
    </w:p>
    <w:p w14:paraId="7101EFEF" w14:textId="39F67DF5" w:rsidR="001D31EB" w:rsidRDefault="001D31EB" w:rsidP="00FB7810">
      <w:pPr>
        <w:spacing w:line="480" w:lineRule="auto"/>
        <w:rPr>
          <w:rFonts w:ascii="Arial" w:eastAsia="Arial" w:hAnsi="Arial" w:cs="Arial"/>
          <w:b/>
          <w:bCs/>
          <w:sz w:val="22"/>
          <w:szCs w:val="22"/>
        </w:rPr>
      </w:pPr>
    </w:p>
    <w:p w14:paraId="404AE936" w14:textId="427C731A"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Acknowledgements</w:t>
      </w:r>
    </w:p>
    <w:p w14:paraId="15F9DE68" w14:textId="6E47CAA6" w:rsidR="001D31EB" w:rsidRPr="00F92B54" w:rsidRDefault="00F92B54" w:rsidP="00FB7810">
      <w:pPr>
        <w:spacing w:line="480" w:lineRule="auto"/>
        <w:rPr>
          <w:rFonts w:ascii="Arial" w:eastAsia="Arial" w:hAnsi="Arial" w:cs="Arial"/>
          <w:sz w:val="22"/>
          <w:szCs w:val="22"/>
        </w:rPr>
      </w:pPr>
      <w:r w:rsidRPr="00F92B54">
        <w:rPr>
          <w:rFonts w:ascii="Arial" w:eastAsia="Arial" w:hAnsi="Arial" w:cs="Arial"/>
          <w:sz w:val="22"/>
          <w:szCs w:val="22"/>
        </w:rPr>
        <w:t>The authors thank the members of the Oregon State University Center for Genome Research and Biocomputing for technical assistance with sequencing and maintenance of our computational infrastructure.</w:t>
      </w:r>
    </w:p>
    <w:p w14:paraId="23BA69F6" w14:textId="77777777" w:rsidR="00F92B54" w:rsidRDefault="00F92B54" w:rsidP="00FB7810">
      <w:pPr>
        <w:spacing w:line="480" w:lineRule="auto"/>
        <w:rPr>
          <w:rFonts w:ascii="Arial" w:eastAsia="Arial" w:hAnsi="Arial" w:cs="Arial"/>
          <w:b/>
          <w:bCs/>
          <w:sz w:val="22"/>
          <w:szCs w:val="22"/>
        </w:rPr>
      </w:pPr>
    </w:p>
    <w:p w14:paraId="364253C2" w14:textId="4C7E48C4"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Funding</w:t>
      </w:r>
    </w:p>
    <w:p w14:paraId="3A8BE815" w14:textId="1550C156" w:rsidR="003441B1" w:rsidRPr="00F92B54" w:rsidRDefault="003441B1" w:rsidP="00FB7810">
      <w:pPr>
        <w:spacing w:line="480" w:lineRule="auto"/>
        <w:rPr>
          <w:rFonts w:ascii="Arial" w:eastAsia="Arial" w:hAnsi="Arial" w:cs="Arial"/>
          <w:sz w:val="22"/>
          <w:szCs w:val="22"/>
        </w:rPr>
      </w:pPr>
      <w:r w:rsidRPr="00F92B54">
        <w:rPr>
          <w:rFonts w:ascii="Arial" w:eastAsia="Arial" w:hAnsi="Arial" w:cs="Arial"/>
          <w:sz w:val="22"/>
          <w:szCs w:val="22"/>
        </w:rPr>
        <w:t>&lt;</w:t>
      </w:r>
      <w:commentRangeStart w:id="84"/>
      <w:r w:rsidRPr="00F92B54">
        <w:rPr>
          <w:rFonts w:ascii="Arial" w:eastAsia="Arial" w:hAnsi="Arial" w:cs="Arial"/>
          <w:sz w:val="22"/>
          <w:szCs w:val="22"/>
        </w:rPr>
        <w:t>Funding info</w:t>
      </w:r>
      <w:commentRangeEnd w:id="84"/>
      <w:r>
        <w:rPr>
          <w:rStyle w:val="CommentReference"/>
        </w:rPr>
        <w:commentReference w:id="84"/>
      </w:r>
      <w:r w:rsidRPr="00F92B54">
        <w:rPr>
          <w:rFonts w:ascii="Arial" w:eastAsia="Arial" w:hAnsi="Arial" w:cs="Arial"/>
          <w:sz w:val="22"/>
          <w:szCs w:val="22"/>
        </w:rPr>
        <w:t>&gt;</w:t>
      </w:r>
    </w:p>
    <w:p w14:paraId="5615C9BF" w14:textId="77777777" w:rsidR="003441B1" w:rsidRDefault="003441B1" w:rsidP="00FB7810">
      <w:pPr>
        <w:spacing w:line="480" w:lineRule="auto"/>
        <w:rPr>
          <w:rFonts w:ascii="Arial" w:eastAsia="Arial" w:hAnsi="Arial" w:cs="Arial"/>
          <w:b/>
          <w:bCs/>
          <w:sz w:val="22"/>
          <w:szCs w:val="22"/>
        </w:rPr>
      </w:pPr>
    </w:p>
    <w:p w14:paraId="1076B8B0" w14:textId="0E171874"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Availability of data and materials</w:t>
      </w:r>
    </w:p>
    <w:p w14:paraId="2711E2D3" w14:textId="11BC53EB" w:rsidR="001D31EB" w:rsidRPr="00F92B54" w:rsidRDefault="001D31EB" w:rsidP="00FB7810">
      <w:pPr>
        <w:spacing w:line="480" w:lineRule="auto"/>
        <w:rPr>
          <w:rFonts w:ascii="Arial" w:eastAsia="Arial" w:hAnsi="Arial" w:cs="Arial"/>
          <w:sz w:val="22"/>
          <w:szCs w:val="22"/>
        </w:rPr>
      </w:pPr>
      <w:r w:rsidRPr="00F92B54">
        <w:rPr>
          <w:rFonts w:ascii="Arial" w:eastAsia="Arial" w:hAnsi="Arial" w:cs="Arial"/>
          <w:sz w:val="22"/>
          <w:szCs w:val="22"/>
        </w:rPr>
        <w:t xml:space="preserve">All code generated during this analysis is available at the following URL: </w:t>
      </w:r>
      <w:hyperlink r:id="rId28" w:history="1">
        <w:r w:rsidRPr="00F92B54">
          <w:rPr>
            <w:rStyle w:val="Hyperlink"/>
            <w:rFonts w:ascii="Arial" w:eastAsia="Arial" w:hAnsi="Arial" w:cs="Arial"/>
            <w:sz w:val="22"/>
            <w:szCs w:val="22"/>
          </w:rPr>
          <w:t>https://g</w:t>
        </w:r>
        <w:r w:rsidRPr="00F92B54">
          <w:rPr>
            <w:rStyle w:val="Hyperlink"/>
            <w:rFonts w:ascii="Arial" w:eastAsia="Arial" w:hAnsi="Arial" w:cs="Arial"/>
            <w:sz w:val="22"/>
            <w:szCs w:val="22"/>
          </w:rPr>
          <w:t>i</w:t>
        </w:r>
        <w:r w:rsidRPr="00F92B54">
          <w:rPr>
            <w:rStyle w:val="Hyperlink"/>
            <w:rFonts w:ascii="Arial" w:eastAsia="Arial" w:hAnsi="Arial" w:cs="Arial"/>
            <w:sz w:val="22"/>
            <w:szCs w:val="22"/>
          </w:rPr>
          <w:t>thub.com/sielerjm/zf-diet-infection-2020/</w:t>
        </w:r>
      </w:hyperlink>
      <w:r w:rsidRPr="00F92B54">
        <w:rPr>
          <w:rFonts w:ascii="Arial" w:eastAsia="Arial" w:hAnsi="Arial" w:cs="Arial"/>
          <w:sz w:val="22"/>
          <w:szCs w:val="22"/>
        </w:rPr>
        <w:t xml:space="preserve">. The raw sequence files generated during the current study are available at the NCBI Sequence Read Archive (SRA) project numbers </w:t>
      </w:r>
      <w:commentRangeStart w:id="85"/>
      <w:r w:rsidRPr="00F92B54">
        <w:rPr>
          <w:rFonts w:ascii="Arial" w:eastAsia="Arial" w:hAnsi="Arial" w:cs="Arial"/>
          <w:sz w:val="22"/>
          <w:szCs w:val="22"/>
        </w:rPr>
        <w:t>____.</w:t>
      </w:r>
      <w:commentRangeEnd w:id="85"/>
      <w:r w:rsidRPr="001D31EB">
        <w:rPr>
          <w:rStyle w:val="CommentReference"/>
        </w:rPr>
        <w:commentReference w:id="85"/>
      </w:r>
    </w:p>
    <w:p w14:paraId="45475248" w14:textId="58E96CC2" w:rsidR="001D31EB" w:rsidRDefault="001D31EB" w:rsidP="00FB7810">
      <w:pPr>
        <w:spacing w:line="480" w:lineRule="auto"/>
        <w:rPr>
          <w:rFonts w:ascii="Arial" w:eastAsia="Arial" w:hAnsi="Arial" w:cs="Arial"/>
          <w:b/>
          <w:bCs/>
          <w:sz w:val="22"/>
          <w:szCs w:val="22"/>
        </w:rPr>
      </w:pPr>
    </w:p>
    <w:p w14:paraId="0DFE3EA6" w14:textId="05D85B8B"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Authors’ contributions</w:t>
      </w:r>
    </w:p>
    <w:p w14:paraId="583CA80E" w14:textId="2CDEE891" w:rsidR="001D31EB" w:rsidRPr="00F92B54" w:rsidRDefault="001D31EB" w:rsidP="00FB7810">
      <w:pPr>
        <w:spacing w:line="480" w:lineRule="auto"/>
        <w:rPr>
          <w:rFonts w:ascii="Arial" w:eastAsia="Arial" w:hAnsi="Arial" w:cs="Arial"/>
          <w:sz w:val="22"/>
          <w:szCs w:val="22"/>
        </w:rPr>
      </w:pPr>
      <w:r w:rsidRPr="00F92B54">
        <w:rPr>
          <w:rFonts w:ascii="Arial" w:eastAsia="Arial" w:hAnsi="Arial" w:cs="Arial"/>
          <w:sz w:val="22"/>
          <w:szCs w:val="22"/>
        </w:rPr>
        <w:t>TJS, MLK, and CES conceived and designed the study. CES conducted the experiments. MJS contributed to the analysis of the results. MJS, TJS, MLK, CES, KDK, ZMV contributed to the preparation and editing of the manuscript. All authors read and approved the final manuscript.</w:t>
      </w:r>
    </w:p>
    <w:p w14:paraId="7E8CCAD4" w14:textId="4D80BE5E" w:rsidR="001D31EB" w:rsidRDefault="001D31EB" w:rsidP="00FB7810">
      <w:pPr>
        <w:spacing w:line="480" w:lineRule="auto"/>
        <w:rPr>
          <w:rFonts w:ascii="Arial" w:eastAsia="Arial" w:hAnsi="Arial" w:cs="Arial"/>
          <w:b/>
          <w:bCs/>
          <w:sz w:val="22"/>
          <w:szCs w:val="22"/>
        </w:rPr>
      </w:pPr>
    </w:p>
    <w:p w14:paraId="5F13FB15" w14:textId="244C3264"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Ethics approval and consent to participate</w:t>
      </w:r>
    </w:p>
    <w:p w14:paraId="1A35F023" w14:textId="10C6703B" w:rsidR="001D31EB" w:rsidRPr="00F92B54" w:rsidRDefault="001D31EB" w:rsidP="00FB7810">
      <w:pPr>
        <w:spacing w:line="480" w:lineRule="auto"/>
        <w:rPr>
          <w:rFonts w:ascii="Arial" w:eastAsia="Arial" w:hAnsi="Arial" w:cs="Arial"/>
          <w:sz w:val="22"/>
          <w:szCs w:val="22"/>
        </w:rPr>
      </w:pPr>
      <w:r w:rsidRPr="00F92B54">
        <w:rPr>
          <w:rFonts w:ascii="Arial" w:eastAsia="Arial" w:hAnsi="Arial" w:cs="Arial"/>
          <w:sz w:val="22"/>
          <w:szCs w:val="22"/>
        </w:rPr>
        <w:t xml:space="preserve">The use of zebrafish in this study was approved by the Institutional Animal Care and Use Committee at Oregon State University (permit number: </w:t>
      </w:r>
      <w:commentRangeStart w:id="86"/>
      <w:r w:rsidRPr="00F92B54">
        <w:rPr>
          <w:rFonts w:ascii="Arial" w:eastAsia="Arial" w:hAnsi="Arial" w:cs="Arial"/>
          <w:sz w:val="22"/>
          <w:szCs w:val="22"/>
        </w:rPr>
        <w:t>####)</w:t>
      </w:r>
      <w:commentRangeEnd w:id="86"/>
      <w:r w:rsidRPr="001D31EB">
        <w:rPr>
          <w:rStyle w:val="CommentReference"/>
        </w:rPr>
        <w:commentReference w:id="86"/>
      </w:r>
    </w:p>
    <w:p w14:paraId="6E7281AD" w14:textId="77777777" w:rsidR="001D31EB" w:rsidRDefault="001D31EB" w:rsidP="00FB7810">
      <w:pPr>
        <w:spacing w:line="480" w:lineRule="auto"/>
        <w:rPr>
          <w:rFonts w:ascii="Arial" w:eastAsia="Arial" w:hAnsi="Arial" w:cs="Arial"/>
          <w:b/>
          <w:bCs/>
          <w:sz w:val="22"/>
          <w:szCs w:val="22"/>
        </w:rPr>
      </w:pPr>
    </w:p>
    <w:p w14:paraId="4B227F16" w14:textId="388B4785" w:rsid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Consent for Publication</w:t>
      </w:r>
    </w:p>
    <w:p w14:paraId="52437DA6" w14:textId="47FA7C75" w:rsidR="001D31EB" w:rsidRDefault="001D31EB" w:rsidP="00FB7810">
      <w:pPr>
        <w:spacing w:line="480" w:lineRule="auto"/>
        <w:rPr>
          <w:rFonts w:ascii="Arial" w:eastAsia="Arial" w:hAnsi="Arial" w:cs="Arial"/>
          <w:sz w:val="22"/>
          <w:szCs w:val="22"/>
        </w:rPr>
      </w:pPr>
      <w:r>
        <w:rPr>
          <w:rFonts w:ascii="Arial" w:eastAsia="Arial" w:hAnsi="Arial" w:cs="Arial"/>
          <w:sz w:val="22"/>
          <w:szCs w:val="22"/>
        </w:rPr>
        <w:lastRenderedPageBreak/>
        <w:t>Not applicable</w:t>
      </w:r>
    </w:p>
    <w:p w14:paraId="6F85674C" w14:textId="3B197BAB" w:rsidR="001D31EB" w:rsidRDefault="001D31EB" w:rsidP="00FB7810">
      <w:pPr>
        <w:spacing w:line="480" w:lineRule="auto"/>
        <w:rPr>
          <w:rFonts w:ascii="Arial" w:eastAsia="Arial" w:hAnsi="Arial" w:cs="Arial"/>
          <w:sz w:val="22"/>
          <w:szCs w:val="22"/>
        </w:rPr>
      </w:pPr>
    </w:p>
    <w:p w14:paraId="5BAA2D28" w14:textId="57BE6C14" w:rsidR="001D31EB" w:rsidRPr="00F92B54" w:rsidRDefault="001D31EB" w:rsidP="00FB7810">
      <w:pPr>
        <w:spacing w:line="480" w:lineRule="auto"/>
        <w:rPr>
          <w:rFonts w:ascii="Arial" w:eastAsia="Arial" w:hAnsi="Arial" w:cs="Arial"/>
          <w:b/>
          <w:bCs/>
          <w:sz w:val="22"/>
          <w:szCs w:val="22"/>
        </w:rPr>
      </w:pPr>
      <w:r w:rsidRPr="00F92B54">
        <w:rPr>
          <w:rFonts w:ascii="Arial" w:eastAsia="Arial" w:hAnsi="Arial" w:cs="Arial"/>
          <w:b/>
          <w:bCs/>
          <w:sz w:val="22"/>
          <w:szCs w:val="22"/>
        </w:rPr>
        <w:t>Competing Interests</w:t>
      </w:r>
    </w:p>
    <w:p w14:paraId="3F4529C9" w14:textId="369D00B5" w:rsidR="001D31EB" w:rsidRPr="00F92B54" w:rsidRDefault="001D31EB" w:rsidP="00FB7810">
      <w:pPr>
        <w:spacing w:line="480" w:lineRule="auto"/>
        <w:rPr>
          <w:rFonts w:ascii="Arial" w:eastAsia="Arial" w:hAnsi="Arial" w:cs="Arial"/>
          <w:sz w:val="22"/>
          <w:szCs w:val="22"/>
        </w:rPr>
      </w:pPr>
      <w:r>
        <w:rPr>
          <w:rFonts w:ascii="Arial" w:eastAsia="Arial" w:hAnsi="Arial" w:cs="Arial"/>
          <w:sz w:val="22"/>
          <w:szCs w:val="22"/>
        </w:rPr>
        <w:t>The authors declare that they have no competing interests.</w:t>
      </w:r>
    </w:p>
    <w:p w14:paraId="279EDA59" w14:textId="3A03948A" w:rsidR="001D31EB" w:rsidRDefault="001D31EB" w:rsidP="00FB7810">
      <w:pPr>
        <w:spacing w:line="480" w:lineRule="auto"/>
        <w:rPr>
          <w:rFonts w:ascii="Arial" w:eastAsia="Arial" w:hAnsi="Arial" w:cs="Arial"/>
          <w:b/>
          <w:bCs/>
          <w:sz w:val="22"/>
          <w:szCs w:val="22"/>
        </w:rPr>
      </w:pPr>
    </w:p>
    <w:p w14:paraId="36665304" w14:textId="52E59DF5" w:rsidR="003441B1" w:rsidRDefault="003441B1" w:rsidP="00FB7810">
      <w:pPr>
        <w:spacing w:line="480" w:lineRule="auto"/>
        <w:rPr>
          <w:rFonts w:ascii="Arial" w:eastAsia="Arial" w:hAnsi="Arial" w:cs="Arial"/>
          <w:b/>
          <w:bCs/>
          <w:sz w:val="22"/>
          <w:szCs w:val="22"/>
        </w:rPr>
      </w:pPr>
      <w:r>
        <w:rPr>
          <w:rFonts w:ascii="Arial" w:eastAsia="Arial" w:hAnsi="Arial" w:cs="Arial"/>
          <w:b/>
          <w:bCs/>
          <w:sz w:val="22"/>
          <w:szCs w:val="22"/>
        </w:rPr>
        <w:t>Author details</w:t>
      </w:r>
    </w:p>
    <w:p w14:paraId="4DE9A6BB" w14:textId="0CDC379F" w:rsidR="003441B1" w:rsidRPr="00F92B54" w:rsidRDefault="003441B1" w:rsidP="00FB7810">
      <w:pPr>
        <w:spacing w:line="480" w:lineRule="auto"/>
        <w:rPr>
          <w:rFonts w:ascii="Arial" w:eastAsia="Arial" w:hAnsi="Arial" w:cs="Arial"/>
          <w:sz w:val="22"/>
          <w:szCs w:val="22"/>
        </w:rPr>
      </w:pPr>
      <w:r w:rsidRPr="00F92B54">
        <w:rPr>
          <w:rFonts w:ascii="Arial" w:eastAsia="Arial" w:hAnsi="Arial" w:cs="Arial"/>
          <w:sz w:val="22"/>
          <w:szCs w:val="22"/>
          <w:vertAlign w:val="superscript"/>
        </w:rPr>
        <w:t>1</w:t>
      </w:r>
      <w:r w:rsidRPr="00F92B54">
        <w:rPr>
          <w:rFonts w:ascii="Arial" w:eastAsia="Arial" w:hAnsi="Arial" w:cs="Arial"/>
          <w:sz w:val="22"/>
          <w:szCs w:val="22"/>
        </w:rPr>
        <w:t xml:space="preserve">Department of Microbiology, Oregon State University, Corvallis, OR 97330, USA. </w:t>
      </w:r>
      <w:r w:rsidRPr="00F92B54">
        <w:rPr>
          <w:rFonts w:ascii="Arial" w:eastAsia="Arial" w:hAnsi="Arial" w:cs="Arial"/>
          <w:sz w:val="22"/>
          <w:szCs w:val="22"/>
          <w:vertAlign w:val="superscript"/>
        </w:rPr>
        <w:t>2</w:t>
      </w:r>
      <w:r w:rsidRPr="00F92B54">
        <w:rPr>
          <w:rFonts w:ascii="Arial" w:eastAsia="Arial" w:hAnsi="Arial" w:cs="Arial"/>
          <w:sz w:val="22"/>
          <w:szCs w:val="22"/>
        </w:rPr>
        <w:t>Department of Statistics, Oregon State University, Corvallis, OR 97330, USA.</w:t>
      </w:r>
      <w:r w:rsidR="00911E65" w:rsidRPr="00911E65">
        <w:t xml:space="preserve"> </w:t>
      </w:r>
      <w:r w:rsidR="00911E65" w:rsidRPr="00F37A2B">
        <w:rPr>
          <w:rFonts w:ascii="Arial" w:eastAsia="Arial" w:hAnsi="Arial" w:cs="Arial"/>
          <w:sz w:val="22"/>
          <w:szCs w:val="22"/>
          <w:vertAlign w:val="superscript"/>
        </w:rPr>
        <w:t>3</w:t>
      </w:r>
      <w:r w:rsidR="00911E65" w:rsidRPr="00911E65">
        <w:rPr>
          <w:rFonts w:ascii="Arial" w:eastAsia="Arial" w:hAnsi="Arial" w:cs="Arial"/>
          <w:sz w:val="22"/>
          <w:szCs w:val="22"/>
        </w:rPr>
        <w:t>Department of Biomedical Sciences, Oregon State University, Corvallis, OR, USA.</w:t>
      </w:r>
      <w:r w:rsidR="00911E65">
        <w:rPr>
          <w:rFonts w:ascii="Arial" w:eastAsia="Arial" w:hAnsi="Arial" w:cs="Arial"/>
          <w:sz w:val="22"/>
          <w:szCs w:val="22"/>
        </w:rPr>
        <w:t xml:space="preserve"> </w:t>
      </w:r>
      <w:r w:rsidR="00911E65">
        <w:rPr>
          <w:rFonts w:ascii="Arial" w:eastAsia="Arial" w:hAnsi="Arial" w:cs="Arial"/>
          <w:sz w:val="22"/>
          <w:szCs w:val="22"/>
          <w:vertAlign w:val="superscript"/>
        </w:rPr>
        <w:t>4</w:t>
      </w:r>
      <w:r w:rsidRPr="003441B1">
        <w:rPr>
          <w:rFonts w:ascii="Arial" w:eastAsia="Arial" w:hAnsi="Arial" w:cs="Arial"/>
          <w:sz w:val="22"/>
          <w:szCs w:val="22"/>
        </w:rPr>
        <w:t>Zebrafish International Resource Center, University of Oregon, Eugene, Oregon.</w:t>
      </w:r>
    </w:p>
    <w:p w14:paraId="42058C2B" w14:textId="77777777" w:rsidR="003441B1" w:rsidRDefault="003441B1" w:rsidP="00FB7810">
      <w:pPr>
        <w:spacing w:line="480" w:lineRule="auto"/>
        <w:rPr>
          <w:rFonts w:ascii="Arial" w:eastAsia="Arial" w:hAnsi="Arial" w:cs="Arial"/>
          <w:b/>
          <w:bCs/>
          <w:sz w:val="22"/>
          <w:szCs w:val="22"/>
        </w:rPr>
      </w:pPr>
    </w:p>
    <w:p w14:paraId="1B5FA811" w14:textId="20EA10F3" w:rsidR="00D91026" w:rsidRPr="001D31EB" w:rsidRDefault="001D31EB" w:rsidP="00FB7810">
      <w:pPr>
        <w:spacing w:line="480" w:lineRule="auto"/>
        <w:rPr>
          <w:rFonts w:ascii="Arial" w:eastAsia="Arial" w:hAnsi="Arial" w:cs="Arial"/>
          <w:b/>
          <w:bCs/>
          <w:sz w:val="22"/>
          <w:szCs w:val="22"/>
        </w:rPr>
      </w:pPr>
      <w:r>
        <w:rPr>
          <w:rFonts w:ascii="Arial" w:eastAsia="Arial" w:hAnsi="Arial" w:cs="Arial"/>
          <w:b/>
          <w:bCs/>
          <w:sz w:val="22"/>
          <w:szCs w:val="22"/>
        </w:rPr>
        <w:t>Additional Files</w:t>
      </w:r>
    </w:p>
    <w:p w14:paraId="515F49A5" w14:textId="2AFF4A23" w:rsidR="00C228A0" w:rsidRDefault="001D31EB" w:rsidP="00FB7810">
      <w:pPr>
        <w:spacing w:line="480" w:lineRule="auto"/>
        <w:rPr>
          <w:rFonts w:ascii="Arial" w:eastAsia="Arial" w:hAnsi="Arial" w:cs="Arial"/>
          <w:sz w:val="22"/>
          <w:szCs w:val="22"/>
        </w:rPr>
      </w:pPr>
      <w:r>
        <w:rPr>
          <w:rFonts w:ascii="Arial" w:eastAsia="Arial" w:hAnsi="Arial" w:cs="Arial"/>
          <w:sz w:val="22"/>
          <w:szCs w:val="22"/>
        </w:rPr>
        <w:t xml:space="preserve">Additional file 1: </w:t>
      </w:r>
      <w:r w:rsidR="00C228A0">
        <w:rPr>
          <w:rFonts w:ascii="Arial" w:eastAsia="Arial" w:hAnsi="Arial" w:cs="Arial"/>
          <w:sz w:val="22"/>
          <w:szCs w:val="22"/>
        </w:rPr>
        <w:t>Contains supplementary statistical tables and figures from analyses.</w:t>
      </w:r>
    </w:p>
    <w:p w14:paraId="0C1C9982" w14:textId="46773BC3" w:rsidR="001D064F" w:rsidRPr="00890188" w:rsidRDefault="001D31EB" w:rsidP="001D31EB">
      <w:pPr>
        <w:spacing w:line="480" w:lineRule="auto"/>
        <w:rPr>
          <w:rFonts w:ascii="Arial" w:eastAsia="Arial" w:hAnsi="Arial" w:cs="Arial"/>
          <w:sz w:val="22"/>
          <w:szCs w:val="22"/>
        </w:rPr>
      </w:pPr>
      <w:r>
        <w:rPr>
          <w:rFonts w:ascii="Arial" w:eastAsia="Arial" w:hAnsi="Arial" w:cs="Arial"/>
          <w:sz w:val="22"/>
          <w:szCs w:val="22"/>
        </w:rPr>
        <w:t>Additional file 2:</w:t>
      </w:r>
      <w:ins w:id="87" w:author="Sieler Jr, Michael James" w:date="2023-01-29T14:06:00Z">
        <w:r>
          <w:rPr>
            <w:rFonts w:ascii="Arial" w:eastAsia="Arial" w:hAnsi="Arial" w:cs="Arial"/>
            <w:sz w:val="22"/>
            <w:szCs w:val="22"/>
          </w:rPr>
          <w:t xml:space="preserve"> </w:t>
        </w:r>
      </w:ins>
      <w:r>
        <w:rPr>
          <w:rFonts w:ascii="Arial" w:eastAsia="Arial" w:hAnsi="Arial" w:cs="Arial"/>
          <w:sz w:val="22"/>
          <w:szCs w:val="22"/>
        </w:rPr>
        <w:t xml:space="preserve">Proximate analysis </w:t>
      </w:r>
      <w:r w:rsidR="00C228A0">
        <w:rPr>
          <w:rFonts w:ascii="Arial" w:eastAsia="Arial" w:hAnsi="Arial" w:cs="Arial"/>
          <w:sz w:val="22"/>
          <w:szCs w:val="22"/>
        </w:rPr>
        <w:t xml:space="preserve">of diets used in </w:t>
      </w:r>
      <w:r>
        <w:rPr>
          <w:rFonts w:ascii="Arial" w:eastAsia="Arial" w:hAnsi="Arial" w:cs="Arial"/>
          <w:sz w:val="22"/>
          <w:szCs w:val="22"/>
        </w:rPr>
        <w:t xml:space="preserve">the </w:t>
      </w:r>
      <w:r w:rsidR="00C228A0">
        <w:rPr>
          <w:rFonts w:ascii="Arial" w:eastAsia="Arial" w:hAnsi="Arial" w:cs="Arial"/>
          <w:sz w:val="22"/>
          <w:szCs w:val="22"/>
        </w:rPr>
        <w:t>study.</w:t>
      </w:r>
      <w:r w:rsidR="001D064F" w:rsidRPr="00890188">
        <w:rPr>
          <w:rFonts w:ascii="Arial" w:eastAsia="Arial" w:hAnsi="Arial" w:cs="Arial"/>
          <w:sz w:val="22"/>
          <w:szCs w:val="22"/>
        </w:rPr>
        <w:br w:type="page"/>
      </w:r>
    </w:p>
    <w:p w14:paraId="4493EE07" w14:textId="5C46EBFB" w:rsidR="00010C55" w:rsidRPr="00890188" w:rsidRDefault="7593FD0B" w:rsidP="00FB7810">
      <w:pPr>
        <w:pStyle w:val="Bibliography"/>
        <w:spacing w:line="480" w:lineRule="auto"/>
        <w:rPr>
          <w:rFonts w:ascii="Arial" w:eastAsia="Arial" w:hAnsi="Arial" w:cs="Arial"/>
          <w:b/>
          <w:bCs/>
          <w:sz w:val="22"/>
          <w:szCs w:val="22"/>
        </w:rPr>
      </w:pPr>
      <w:r w:rsidRPr="00890188">
        <w:rPr>
          <w:rFonts w:ascii="Arial" w:eastAsia="Arial" w:hAnsi="Arial" w:cs="Arial"/>
          <w:b/>
          <w:bCs/>
          <w:sz w:val="22"/>
          <w:szCs w:val="22"/>
        </w:rPr>
        <w:lastRenderedPageBreak/>
        <w:t>References</w:t>
      </w:r>
    </w:p>
    <w:p w14:paraId="7D90003F" w14:textId="77777777" w:rsidR="006258E4" w:rsidRPr="006258E4" w:rsidRDefault="00AC34B4" w:rsidP="006258E4">
      <w:pPr>
        <w:pStyle w:val="Bibliography"/>
        <w:rPr>
          <w:rFonts w:ascii="Arial" w:hAnsi="Arial" w:cs="Arial"/>
          <w:sz w:val="22"/>
        </w:rPr>
      </w:pPr>
      <w:r w:rsidRPr="00890188">
        <w:rPr>
          <w:rFonts w:ascii="Arial" w:eastAsia="Arial" w:hAnsi="Arial" w:cs="Arial"/>
          <w:sz w:val="22"/>
          <w:szCs w:val="22"/>
        </w:rPr>
        <w:fldChar w:fldCharType="begin"/>
      </w:r>
      <w:r w:rsidR="006258E4">
        <w:rPr>
          <w:rFonts w:ascii="Arial" w:eastAsia="Arial" w:hAnsi="Arial" w:cs="Arial"/>
          <w:sz w:val="22"/>
          <w:szCs w:val="22"/>
        </w:rPr>
        <w:instrText xml:space="preserve"> ADDIN ZOTERO_BIBL {"uncited":[],"omitted":[],"custom":[]} CSL_BIBLIOGRAPHY </w:instrText>
      </w:r>
      <w:r w:rsidRPr="00890188">
        <w:rPr>
          <w:rFonts w:ascii="Arial" w:eastAsia="Arial" w:hAnsi="Arial" w:cs="Arial"/>
          <w:sz w:val="22"/>
          <w:szCs w:val="22"/>
        </w:rPr>
        <w:fldChar w:fldCharType="separate"/>
      </w:r>
      <w:r w:rsidR="006258E4" w:rsidRPr="006258E4">
        <w:rPr>
          <w:rFonts w:ascii="Arial" w:hAnsi="Arial" w:cs="Arial"/>
          <w:sz w:val="22"/>
        </w:rPr>
        <w:t xml:space="preserve">1. Stagaman K, Sharpton TJ, Guillemin K. Zebrafish microbiome studies make waves. Lab Anim (NY). </w:t>
      </w:r>
      <w:proofErr w:type="gramStart"/>
      <w:r w:rsidR="006258E4" w:rsidRPr="006258E4">
        <w:rPr>
          <w:rFonts w:ascii="Arial" w:hAnsi="Arial" w:cs="Arial"/>
          <w:sz w:val="22"/>
        </w:rPr>
        <w:t>2020;49:201</w:t>
      </w:r>
      <w:proofErr w:type="gramEnd"/>
      <w:r w:rsidR="006258E4" w:rsidRPr="006258E4">
        <w:rPr>
          <w:rFonts w:ascii="Arial" w:hAnsi="Arial" w:cs="Arial"/>
          <w:sz w:val="22"/>
        </w:rPr>
        <w:t>–7.</w:t>
      </w:r>
    </w:p>
    <w:p w14:paraId="186670CB" w14:textId="77777777" w:rsidR="006258E4" w:rsidRPr="006258E4" w:rsidRDefault="006258E4" w:rsidP="006258E4">
      <w:pPr>
        <w:pStyle w:val="Bibliography"/>
        <w:rPr>
          <w:rFonts w:ascii="Arial" w:hAnsi="Arial" w:cs="Arial"/>
          <w:sz w:val="22"/>
        </w:rPr>
      </w:pPr>
      <w:r w:rsidRPr="006258E4">
        <w:rPr>
          <w:rFonts w:ascii="Arial" w:hAnsi="Arial" w:cs="Arial"/>
          <w:sz w:val="22"/>
        </w:rPr>
        <w:t>2. Watts SA, Lawrence C, Powell M, D’Abramo LR. The Vital Relationship Between Nutrition and Health in Zebrafish. Zebrafish. 2016;13 Suppl 1:S-72-S-76.</w:t>
      </w:r>
    </w:p>
    <w:p w14:paraId="2D01D19F" w14:textId="77777777" w:rsidR="006258E4" w:rsidRPr="006258E4" w:rsidRDefault="006258E4" w:rsidP="006258E4">
      <w:pPr>
        <w:pStyle w:val="Bibliography"/>
        <w:rPr>
          <w:rFonts w:ascii="Arial" w:hAnsi="Arial" w:cs="Arial"/>
          <w:sz w:val="22"/>
        </w:rPr>
      </w:pPr>
      <w:r w:rsidRPr="006258E4">
        <w:rPr>
          <w:rFonts w:ascii="Arial" w:hAnsi="Arial" w:cs="Arial"/>
          <w:sz w:val="22"/>
        </w:rPr>
        <w:t>3. López Nadal A, Ikeda-Ohtsubo W, Sipkema D, Peggs D, McGurk C, Forlenza M, et al. Feed, Microbiota, and Gut Immunity: Using the Zebrafish Model to Understand Fish Health. Frontiers in Immunology. 2020;11.</w:t>
      </w:r>
    </w:p>
    <w:p w14:paraId="39D38B3E"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4. Watts SA, D’Abramo LR. Standardized Reference Diets for Zebrafish: Addressing Nutritional Control in Experimental Methodology. Annu Rev Nutr. </w:t>
      </w:r>
      <w:proofErr w:type="gramStart"/>
      <w:r w:rsidRPr="006258E4">
        <w:rPr>
          <w:rFonts w:ascii="Arial" w:hAnsi="Arial" w:cs="Arial"/>
          <w:sz w:val="22"/>
        </w:rPr>
        <w:t>2021;41:511</w:t>
      </w:r>
      <w:proofErr w:type="gramEnd"/>
      <w:r w:rsidRPr="006258E4">
        <w:rPr>
          <w:rFonts w:ascii="Arial" w:hAnsi="Arial" w:cs="Arial"/>
          <w:sz w:val="22"/>
        </w:rPr>
        <w:t>–27.</w:t>
      </w:r>
    </w:p>
    <w:p w14:paraId="03919222"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5. Fowler LA, Williams MB, Dennis-Cornelius LN, Farmer S, Barry RJ, Powell ML, et al. Influence of Commercial and Laboratory Diets on Growth, Body Composition, and Reproduction in the Zebrafish Danio rerio. Zebrafish. </w:t>
      </w:r>
      <w:proofErr w:type="gramStart"/>
      <w:r w:rsidRPr="006258E4">
        <w:rPr>
          <w:rFonts w:ascii="Arial" w:hAnsi="Arial" w:cs="Arial"/>
          <w:sz w:val="22"/>
        </w:rPr>
        <w:t>2019;16:508</w:t>
      </w:r>
      <w:proofErr w:type="gramEnd"/>
      <w:r w:rsidRPr="006258E4">
        <w:rPr>
          <w:rFonts w:ascii="Arial" w:hAnsi="Arial" w:cs="Arial"/>
          <w:sz w:val="22"/>
        </w:rPr>
        <w:t>–21.</w:t>
      </w:r>
    </w:p>
    <w:p w14:paraId="029FD635" w14:textId="77777777" w:rsidR="006258E4" w:rsidRPr="006258E4" w:rsidRDefault="006258E4" w:rsidP="006258E4">
      <w:pPr>
        <w:pStyle w:val="Bibliography"/>
        <w:rPr>
          <w:rFonts w:ascii="Arial" w:hAnsi="Arial" w:cs="Arial"/>
          <w:sz w:val="22"/>
        </w:rPr>
      </w:pPr>
      <w:r w:rsidRPr="006258E4">
        <w:rPr>
          <w:rFonts w:ascii="Arial" w:hAnsi="Arial" w:cs="Arial"/>
          <w:sz w:val="22"/>
        </w:rPr>
        <w:t>6. Fowler LA, Williams MB, D’Abramo LR, Watts SA. Zebrafish Nutrition—Moving Forward. In: The Zebrafish in Biomedical Research. Elsevier; 2020. p. 379–401.</w:t>
      </w:r>
    </w:p>
    <w:p w14:paraId="48E9570A" w14:textId="77777777" w:rsidR="006258E4" w:rsidRPr="006258E4" w:rsidRDefault="006258E4" w:rsidP="006258E4">
      <w:pPr>
        <w:pStyle w:val="Bibliography"/>
        <w:rPr>
          <w:rFonts w:ascii="Arial" w:hAnsi="Arial" w:cs="Arial"/>
          <w:sz w:val="22"/>
        </w:rPr>
      </w:pPr>
      <w:r w:rsidRPr="006258E4">
        <w:rPr>
          <w:rFonts w:ascii="Arial" w:hAnsi="Arial" w:cs="Arial"/>
          <w:sz w:val="22"/>
        </w:rPr>
        <w:t>7. Fowler LA, Dennis-Cornelius LN, Dawson JA, Barry RJ, Davis JL, Powell ML, et al. Both Dietary Ratio of n–6 to n–3 Fatty Acids and Total Dietary Lipid Are Positively Associated with Adiposity and Reproductive Health in Zebrafish. Curr Dev Nutr. 2020;</w:t>
      </w:r>
      <w:proofErr w:type="gramStart"/>
      <w:r w:rsidRPr="006258E4">
        <w:rPr>
          <w:rFonts w:ascii="Arial" w:hAnsi="Arial" w:cs="Arial"/>
          <w:sz w:val="22"/>
        </w:rPr>
        <w:t>4:nzaa</w:t>
      </w:r>
      <w:proofErr w:type="gramEnd"/>
      <w:r w:rsidRPr="006258E4">
        <w:rPr>
          <w:rFonts w:ascii="Arial" w:hAnsi="Arial" w:cs="Arial"/>
          <w:sz w:val="22"/>
        </w:rPr>
        <w:t>034.</w:t>
      </w:r>
    </w:p>
    <w:p w14:paraId="3ABD05C9"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8. Ravussin Y, Koren O, Spor A, LeDuc C, Gutman R, Stombaugh J, et al. Responses of Gut Microbiota to Diet Composition and Weight Loss in Lean and Obese Mice. Obesity. </w:t>
      </w:r>
      <w:proofErr w:type="gramStart"/>
      <w:r w:rsidRPr="006258E4">
        <w:rPr>
          <w:rFonts w:ascii="Arial" w:hAnsi="Arial" w:cs="Arial"/>
          <w:sz w:val="22"/>
        </w:rPr>
        <w:t>2012;20:738</w:t>
      </w:r>
      <w:proofErr w:type="gramEnd"/>
      <w:r w:rsidRPr="006258E4">
        <w:rPr>
          <w:rFonts w:ascii="Arial" w:hAnsi="Arial" w:cs="Arial"/>
          <w:sz w:val="22"/>
        </w:rPr>
        <w:t>–47.</w:t>
      </w:r>
    </w:p>
    <w:p w14:paraId="0093B0C3"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9. Turnbaugh PJ, Bäckhed F, Fulton L, Gordon JI. Diet-Induced Obesity Is Linked to Marked but Reversible Alterations in the Mouse Distal Gut Microbiome. Cell Host &amp; Microbe. </w:t>
      </w:r>
      <w:proofErr w:type="gramStart"/>
      <w:r w:rsidRPr="006258E4">
        <w:rPr>
          <w:rFonts w:ascii="Arial" w:hAnsi="Arial" w:cs="Arial"/>
          <w:sz w:val="22"/>
        </w:rPr>
        <w:t>2008;3:213</w:t>
      </w:r>
      <w:proofErr w:type="gramEnd"/>
      <w:r w:rsidRPr="006258E4">
        <w:rPr>
          <w:rFonts w:ascii="Arial" w:hAnsi="Arial" w:cs="Arial"/>
          <w:sz w:val="22"/>
        </w:rPr>
        <w:t>–23.</w:t>
      </w:r>
    </w:p>
    <w:p w14:paraId="3CF0D9EB"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10. David LA, Maurice CF, Carmody RN, Gootenberg DB, Button JE, Wolfe BE, et al. Diet rapidly and reproducibly alters the human gut microbiome. Nature. </w:t>
      </w:r>
      <w:proofErr w:type="gramStart"/>
      <w:r w:rsidRPr="006258E4">
        <w:rPr>
          <w:rFonts w:ascii="Arial" w:hAnsi="Arial" w:cs="Arial"/>
          <w:sz w:val="22"/>
        </w:rPr>
        <w:t>2014;505:559</w:t>
      </w:r>
      <w:proofErr w:type="gramEnd"/>
      <w:r w:rsidRPr="006258E4">
        <w:rPr>
          <w:rFonts w:ascii="Arial" w:hAnsi="Arial" w:cs="Arial"/>
          <w:sz w:val="22"/>
        </w:rPr>
        <w:t>–63.</w:t>
      </w:r>
    </w:p>
    <w:p w14:paraId="7EE4E53C"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11. Kešnerová L, Mars RAT, Ellegaard KM, Troilo M, Sauer U, Engel P. Disentangling metabolic functions of bacteria in the </w:t>
      </w:r>
      <w:proofErr w:type="gramStart"/>
      <w:r w:rsidRPr="006258E4">
        <w:rPr>
          <w:rFonts w:ascii="Arial" w:hAnsi="Arial" w:cs="Arial"/>
          <w:sz w:val="22"/>
        </w:rPr>
        <w:t>honey bee</w:t>
      </w:r>
      <w:proofErr w:type="gramEnd"/>
      <w:r w:rsidRPr="006258E4">
        <w:rPr>
          <w:rFonts w:ascii="Arial" w:hAnsi="Arial" w:cs="Arial"/>
          <w:sz w:val="22"/>
        </w:rPr>
        <w:t xml:space="preserve"> gut. PLOS Biology. 2017;</w:t>
      </w:r>
      <w:proofErr w:type="gramStart"/>
      <w:r w:rsidRPr="006258E4">
        <w:rPr>
          <w:rFonts w:ascii="Arial" w:hAnsi="Arial" w:cs="Arial"/>
          <w:sz w:val="22"/>
        </w:rPr>
        <w:t>15:e</w:t>
      </w:r>
      <w:proofErr w:type="gramEnd"/>
      <w:r w:rsidRPr="006258E4">
        <w:rPr>
          <w:rFonts w:ascii="Arial" w:hAnsi="Arial" w:cs="Arial"/>
          <w:sz w:val="22"/>
        </w:rPr>
        <w:t>2003467.</w:t>
      </w:r>
    </w:p>
    <w:p w14:paraId="2E3B2470"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12. Ley RE, Hamady M, Lozupone C, Turnbaugh P, Ramey RR, Bircher JS, et al. Evolution of mammals and their gut microbes. Science. </w:t>
      </w:r>
      <w:proofErr w:type="gramStart"/>
      <w:r w:rsidRPr="006258E4">
        <w:rPr>
          <w:rFonts w:ascii="Arial" w:hAnsi="Arial" w:cs="Arial"/>
          <w:sz w:val="22"/>
        </w:rPr>
        <w:t>2008;320:1647</w:t>
      </w:r>
      <w:proofErr w:type="gramEnd"/>
      <w:r w:rsidRPr="006258E4">
        <w:rPr>
          <w:rFonts w:ascii="Arial" w:hAnsi="Arial" w:cs="Arial"/>
          <w:sz w:val="22"/>
        </w:rPr>
        <w:t>–51.</w:t>
      </w:r>
    </w:p>
    <w:p w14:paraId="2DF1970F"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13. Zheng H, Powell JE, Steele MI, Dietrich C, Moran NA. Honeybee gut microbiota promotes host weight gain via bacterial metabolism and hormonal signaling. Proceedings of the National Academy of Sciences. </w:t>
      </w:r>
      <w:proofErr w:type="gramStart"/>
      <w:r w:rsidRPr="006258E4">
        <w:rPr>
          <w:rFonts w:ascii="Arial" w:hAnsi="Arial" w:cs="Arial"/>
          <w:sz w:val="22"/>
        </w:rPr>
        <w:t>2017;114:4775</w:t>
      </w:r>
      <w:proofErr w:type="gramEnd"/>
      <w:r w:rsidRPr="006258E4">
        <w:rPr>
          <w:rFonts w:ascii="Arial" w:hAnsi="Arial" w:cs="Arial"/>
          <w:sz w:val="22"/>
        </w:rPr>
        <w:t>–80.</w:t>
      </w:r>
    </w:p>
    <w:p w14:paraId="283CE109"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14. Roeselers G, Mittge EK, Stephens WZ, Parichy DM, Cavanaugh CM, Guillemin K, et al. Evidence for a core gut microbiota in the zebrafish. ISME J. </w:t>
      </w:r>
      <w:proofErr w:type="gramStart"/>
      <w:r w:rsidRPr="006258E4">
        <w:rPr>
          <w:rFonts w:ascii="Arial" w:hAnsi="Arial" w:cs="Arial"/>
          <w:sz w:val="22"/>
        </w:rPr>
        <w:t>2011;5:1595</w:t>
      </w:r>
      <w:proofErr w:type="gramEnd"/>
      <w:r w:rsidRPr="006258E4">
        <w:rPr>
          <w:rFonts w:ascii="Arial" w:hAnsi="Arial" w:cs="Arial"/>
          <w:sz w:val="22"/>
        </w:rPr>
        <w:t>–608.</w:t>
      </w:r>
    </w:p>
    <w:p w14:paraId="4291CDCB"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15. Sharpton TJ, Stagaman K, Sieler Jr. MJ, Arnold HK, Davis EW. Phylogenetic Integration Reveals the Zebrafish Core Microbiome and Its Sensitivity to Environmental Exposures. Toxics. </w:t>
      </w:r>
      <w:proofErr w:type="gramStart"/>
      <w:r w:rsidRPr="006258E4">
        <w:rPr>
          <w:rFonts w:ascii="Arial" w:hAnsi="Arial" w:cs="Arial"/>
          <w:sz w:val="22"/>
        </w:rPr>
        <w:t>2021;9:10</w:t>
      </w:r>
      <w:proofErr w:type="gramEnd"/>
      <w:r w:rsidRPr="006258E4">
        <w:rPr>
          <w:rFonts w:ascii="Arial" w:hAnsi="Arial" w:cs="Arial"/>
          <w:sz w:val="22"/>
        </w:rPr>
        <w:t>.</w:t>
      </w:r>
    </w:p>
    <w:p w14:paraId="6E90AF13"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16. Leigh SC, Nguyen-Phuc B-Q, German DP. The effects of protein and fiber content on gut structure and function in zebrafish (Danio rerio). J Comp Physiol B. </w:t>
      </w:r>
      <w:proofErr w:type="gramStart"/>
      <w:r w:rsidRPr="006258E4">
        <w:rPr>
          <w:rFonts w:ascii="Arial" w:hAnsi="Arial" w:cs="Arial"/>
          <w:sz w:val="22"/>
        </w:rPr>
        <w:t>2018;188:237</w:t>
      </w:r>
      <w:proofErr w:type="gramEnd"/>
      <w:r w:rsidRPr="006258E4">
        <w:rPr>
          <w:rFonts w:ascii="Arial" w:hAnsi="Arial" w:cs="Arial"/>
          <w:sz w:val="22"/>
        </w:rPr>
        <w:t>–53.</w:t>
      </w:r>
    </w:p>
    <w:p w14:paraId="3F994CEF" w14:textId="77777777" w:rsidR="006258E4" w:rsidRPr="006258E4" w:rsidRDefault="006258E4" w:rsidP="006258E4">
      <w:pPr>
        <w:pStyle w:val="Bibliography"/>
        <w:rPr>
          <w:rFonts w:ascii="Arial" w:hAnsi="Arial" w:cs="Arial"/>
          <w:sz w:val="22"/>
        </w:rPr>
      </w:pPr>
      <w:r w:rsidRPr="006258E4">
        <w:rPr>
          <w:rFonts w:ascii="Arial" w:hAnsi="Arial" w:cs="Arial"/>
          <w:sz w:val="22"/>
        </w:rPr>
        <w:lastRenderedPageBreak/>
        <w:t xml:space="preserve">17. Leigh SC, Catabay C, German DP. Sustained changes in digestive physiology and microbiome across sequential generations of zebrafish fed different diets. Comparative Biochemistry and Physiology Part A: Molecular &amp; Integrative Physiology. </w:t>
      </w:r>
      <w:proofErr w:type="gramStart"/>
      <w:r w:rsidRPr="006258E4">
        <w:rPr>
          <w:rFonts w:ascii="Arial" w:hAnsi="Arial" w:cs="Arial"/>
          <w:sz w:val="22"/>
        </w:rPr>
        <w:t>2022;273:111285</w:t>
      </w:r>
      <w:proofErr w:type="gramEnd"/>
      <w:r w:rsidRPr="006258E4">
        <w:rPr>
          <w:rFonts w:ascii="Arial" w:hAnsi="Arial" w:cs="Arial"/>
          <w:sz w:val="22"/>
        </w:rPr>
        <w:t>.</w:t>
      </w:r>
    </w:p>
    <w:p w14:paraId="77294F5A" w14:textId="77777777" w:rsidR="006258E4" w:rsidRPr="006258E4" w:rsidRDefault="006258E4" w:rsidP="006258E4">
      <w:pPr>
        <w:pStyle w:val="Bibliography"/>
        <w:rPr>
          <w:rFonts w:ascii="Arial" w:hAnsi="Arial" w:cs="Arial"/>
          <w:sz w:val="22"/>
        </w:rPr>
      </w:pPr>
      <w:r w:rsidRPr="006258E4">
        <w:rPr>
          <w:rFonts w:ascii="Arial" w:hAnsi="Arial" w:cs="Arial"/>
          <w:sz w:val="22"/>
        </w:rPr>
        <w:t>18. Wong S, Stephens WZ, Burns AR, Stagaman K, David LA, Bohannan BJM, et al. Ontogenetic Differences in Dietary Fat Influence Microbiota Assembly in the Zebrafish Gut. mBio. 2015;6.</w:t>
      </w:r>
    </w:p>
    <w:p w14:paraId="06D62A6F"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19. Watral V, Kent ML. Pathogenesis of Mycobacterium spp. in zebrafish (Danio rerio) from research facilities. Comparative Biochemistry and Physiology Part C: Toxicology &amp; Pharmacology. </w:t>
      </w:r>
      <w:proofErr w:type="gramStart"/>
      <w:r w:rsidRPr="006258E4">
        <w:rPr>
          <w:rFonts w:ascii="Arial" w:hAnsi="Arial" w:cs="Arial"/>
          <w:sz w:val="22"/>
        </w:rPr>
        <w:t>2007;145:55</w:t>
      </w:r>
      <w:proofErr w:type="gramEnd"/>
      <w:r w:rsidRPr="006258E4">
        <w:rPr>
          <w:rFonts w:ascii="Arial" w:hAnsi="Arial" w:cs="Arial"/>
          <w:sz w:val="22"/>
        </w:rPr>
        <w:t>–60.</w:t>
      </w:r>
    </w:p>
    <w:p w14:paraId="612685D1"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0. Vishnivetskaya TA, Kathariou S, Tiedje JM. The Exiguobacterium genus: biodiversity and biogeography. Extremophiles. </w:t>
      </w:r>
      <w:proofErr w:type="gramStart"/>
      <w:r w:rsidRPr="006258E4">
        <w:rPr>
          <w:rFonts w:ascii="Arial" w:hAnsi="Arial" w:cs="Arial"/>
          <w:sz w:val="22"/>
        </w:rPr>
        <w:t>2009;13:541</w:t>
      </w:r>
      <w:proofErr w:type="gramEnd"/>
      <w:r w:rsidRPr="006258E4">
        <w:rPr>
          <w:rFonts w:ascii="Arial" w:hAnsi="Arial" w:cs="Arial"/>
          <w:sz w:val="22"/>
        </w:rPr>
        <w:t>–55.</w:t>
      </w:r>
    </w:p>
    <w:p w14:paraId="1DE8842F"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1. Semova I, Carten JD, Stombaugh J, Mackey LC, Knight R, Farber SA, et al. Microbiota Regulate Intestinal Absorption and Metabolism of Fatty Acids in the Zebrafish. Cell Host &amp; Microbe. </w:t>
      </w:r>
      <w:proofErr w:type="gramStart"/>
      <w:r w:rsidRPr="006258E4">
        <w:rPr>
          <w:rFonts w:ascii="Arial" w:hAnsi="Arial" w:cs="Arial"/>
          <w:sz w:val="22"/>
        </w:rPr>
        <w:t>2012;12:277</w:t>
      </w:r>
      <w:proofErr w:type="gramEnd"/>
      <w:r w:rsidRPr="006258E4">
        <w:rPr>
          <w:rFonts w:ascii="Arial" w:hAnsi="Arial" w:cs="Arial"/>
          <w:sz w:val="22"/>
        </w:rPr>
        <w:t>–88.</w:t>
      </w:r>
    </w:p>
    <w:p w14:paraId="7C23D011"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2. Gaulke CA, Martins ML, Watral VG, Humphreys IR, Spagnoli ST, Kent ML, et al. A longitudinal assessment of host-microbe-parasite interactions resolves the zebrafish gut microbiome’s link to Pseudocapillaria tomentosa infection and pathology. Microbiome. </w:t>
      </w:r>
      <w:proofErr w:type="gramStart"/>
      <w:r w:rsidRPr="006258E4">
        <w:rPr>
          <w:rFonts w:ascii="Arial" w:hAnsi="Arial" w:cs="Arial"/>
          <w:sz w:val="22"/>
        </w:rPr>
        <w:t>2019;7:10</w:t>
      </w:r>
      <w:proofErr w:type="gramEnd"/>
      <w:r w:rsidRPr="006258E4">
        <w:rPr>
          <w:rFonts w:ascii="Arial" w:hAnsi="Arial" w:cs="Arial"/>
          <w:sz w:val="22"/>
        </w:rPr>
        <w:t>.</w:t>
      </w:r>
    </w:p>
    <w:p w14:paraId="04F229F2" w14:textId="77777777" w:rsidR="006258E4" w:rsidRPr="006258E4" w:rsidRDefault="006258E4" w:rsidP="006258E4">
      <w:pPr>
        <w:pStyle w:val="Bibliography"/>
        <w:rPr>
          <w:rFonts w:ascii="Arial" w:hAnsi="Arial" w:cs="Arial"/>
          <w:sz w:val="22"/>
        </w:rPr>
      </w:pPr>
      <w:r w:rsidRPr="006258E4">
        <w:rPr>
          <w:rFonts w:ascii="Arial" w:hAnsi="Arial" w:cs="Arial"/>
          <w:sz w:val="22"/>
        </w:rPr>
        <w:t>23. Tian C, Jiang D, Hammer A, Sharpton T, Jiang Y. Compositional Graphical Lasso Resolves the Impact of Parasitic Infection on Gut Microbial Interaction Networks in a Zebrafish Model. 2022.</w:t>
      </w:r>
    </w:p>
    <w:p w14:paraId="593FCF80"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4. Daligault H, Lapidus A, Zeytun A, Nolan M, Lucas S, Rio TGD, et al. Complete genome sequence of Haliscomenobacter hydrossis type strain (OT). Standards in Genomic Sciences. </w:t>
      </w:r>
      <w:proofErr w:type="gramStart"/>
      <w:r w:rsidRPr="006258E4">
        <w:rPr>
          <w:rFonts w:ascii="Arial" w:hAnsi="Arial" w:cs="Arial"/>
          <w:sz w:val="22"/>
        </w:rPr>
        <w:t>2011;4:352</w:t>
      </w:r>
      <w:proofErr w:type="gramEnd"/>
      <w:r w:rsidRPr="006258E4">
        <w:rPr>
          <w:rFonts w:ascii="Arial" w:hAnsi="Arial" w:cs="Arial"/>
          <w:sz w:val="22"/>
        </w:rPr>
        <w:t>.</w:t>
      </w:r>
    </w:p>
    <w:p w14:paraId="00085040"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5. Whipps C, Matthews J, Kent M. </w:t>
      </w:r>
      <w:proofErr w:type="gramStart"/>
      <w:r w:rsidRPr="006258E4">
        <w:rPr>
          <w:rFonts w:ascii="Arial" w:hAnsi="Arial" w:cs="Arial"/>
          <w:sz w:val="22"/>
        </w:rPr>
        <w:t>Distribution</w:t>
      </w:r>
      <w:proofErr w:type="gramEnd"/>
      <w:r w:rsidRPr="006258E4">
        <w:rPr>
          <w:rFonts w:ascii="Arial" w:hAnsi="Arial" w:cs="Arial"/>
          <w:sz w:val="22"/>
        </w:rPr>
        <w:t xml:space="preserve"> and genetic characterization of Mycobacterium chelonae in laboratory zebrafish Danio rerio. Dis Aquat Org. </w:t>
      </w:r>
      <w:proofErr w:type="gramStart"/>
      <w:r w:rsidRPr="006258E4">
        <w:rPr>
          <w:rFonts w:ascii="Arial" w:hAnsi="Arial" w:cs="Arial"/>
          <w:sz w:val="22"/>
        </w:rPr>
        <w:t>2008;82:45</w:t>
      </w:r>
      <w:proofErr w:type="gramEnd"/>
      <w:r w:rsidRPr="006258E4">
        <w:rPr>
          <w:rFonts w:ascii="Arial" w:hAnsi="Arial" w:cs="Arial"/>
          <w:sz w:val="22"/>
        </w:rPr>
        <w:t>–54.</w:t>
      </w:r>
    </w:p>
    <w:p w14:paraId="59FB4632"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6. Beran V, Matlova L, Dvorska L, Svastova P, Pavlik I. Distribution of mycobacteria in clinically healthy ornamental fish and their aquarium environment. J Fish Diseases. </w:t>
      </w:r>
      <w:proofErr w:type="gramStart"/>
      <w:r w:rsidRPr="006258E4">
        <w:rPr>
          <w:rFonts w:ascii="Arial" w:hAnsi="Arial" w:cs="Arial"/>
          <w:sz w:val="22"/>
        </w:rPr>
        <w:t>2006;29:383</w:t>
      </w:r>
      <w:proofErr w:type="gramEnd"/>
      <w:r w:rsidRPr="006258E4">
        <w:rPr>
          <w:rFonts w:ascii="Arial" w:hAnsi="Arial" w:cs="Arial"/>
          <w:sz w:val="22"/>
        </w:rPr>
        <w:t>–93.</w:t>
      </w:r>
    </w:p>
    <w:p w14:paraId="17C0C6AE"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7. Kent M, Varga Z. Use of Zebrafi sh in Research and Importance of Health and Husbandry. ILAR Journal. </w:t>
      </w:r>
      <w:proofErr w:type="gramStart"/>
      <w:r w:rsidRPr="006258E4">
        <w:rPr>
          <w:rFonts w:ascii="Arial" w:hAnsi="Arial" w:cs="Arial"/>
          <w:sz w:val="22"/>
        </w:rPr>
        <w:t>2012;53:89</w:t>
      </w:r>
      <w:proofErr w:type="gramEnd"/>
      <w:r w:rsidRPr="006258E4">
        <w:rPr>
          <w:rFonts w:ascii="Arial" w:hAnsi="Arial" w:cs="Arial"/>
          <w:sz w:val="22"/>
        </w:rPr>
        <w:t>–94.</w:t>
      </w:r>
    </w:p>
    <w:p w14:paraId="5992D282"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8. Chang CT, Benedict S, Whipps CM. Transmission of Mycobacterium chelonae and Mycobacterium marinum in laboratory zebrafish through live feeds. Journal of Fish Diseases. </w:t>
      </w:r>
      <w:proofErr w:type="gramStart"/>
      <w:r w:rsidRPr="006258E4">
        <w:rPr>
          <w:rFonts w:ascii="Arial" w:hAnsi="Arial" w:cs="Arial"/>
          <w:sz w:val="22"/>
        </w:rPr>
        <w:t>2019;42:1425</w:t>
      </w:r>
      <w:proofErr w:type="gramEnd"/>
      <w:r w:rsidRPr="006258E4">
        <w:rPr>
          <w:rFonts w:ascii="Arial" w:hAnsi="Arial" w:cs="Arial"/>
          <w:sz w:val="22"/>
        </w:rPr>
        <w:t>–31.</w:t>
      </w:r>
    </w:p>
    <w:p w14:paraId="70A2A223"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29. Burns AR, Stephens WZ, Stagaman K, Wong S, Rawls JF, Guillemin K, et al. Contribution of neutral processes to the assembly of gut microbial communities in the zebrafish over host development. ISME J. </w:t>
      </w:r>
      <w:proofErr w:type="gramStart"/>
      <w:r w:rsidRPr="006258E4">
        <w:rPr>
          <w:rFonts w:ascii="Arial" w:hAnsi="Arial" w:cs="Arial"/>
          <w:sz w:val="22"/>
        </w:rPr>
        <w:t>2016;10:655</w:t>
      </w:r>
      <w:proofErr w:type="gramEnd"/>
      <w:r w:rsidRPr="006258E4">
        <w:rPr>
          <w:rFonts w:ascii="Arial" w:hAnsi="Arial" w:cs="Arial"/>
          <w:sz w:val="22"/>
        </w:rPr>
        <w:t>–64.</w:t>
      </w:r>
    </w:p>
    <w:p w14:paraId="2A32FB8C"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30. Stephens WZ, Burns AR, Stagaman K, Wong S, Rawls JF, Guillemin K, et al. The composition of the zebrafish intestinal microbial community varies across development. ISME J. </w:t>
      </w:r>
      <w:proofErr w:type="gramStart"/>
      <w:r w:rsidRPr="006258E4">
        <w:rPr>
          <w:rFonts w:ascii="Arial" w:hAnsi="Arial" w:cs="Arial"/>
          <w:sz w:val="22"/>
        </w:rPr>
        <w:t>2016;10:644</w:t>
      </w:r>
      <w:proofErr w:type="gramEnd"/>
      <w:r w:rsidRPr="006258E4">
        <w:rPr>
          <w:rFonts w:ascii="Arial" w:hAnsi="Arial" w:cs="Arial"/>
          <w:sz w:val="22"/>
        </w:rPr>
        <w:t>–54.</w:t>
      </w:r>
    </w:p>
    <w:p w14:paraId="00E8F3D1"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31. Xiao F, Zhu W, Yu Y, He Z, Wu B, Wang C, et al. Host development overwhelms environmental dispersal in governing the ecological succession of zebrafish gut microbiota. npj Biofilms Microbiomes. </w:t>
      </w:r>
      <w:proofErr w:type="gramStart"/>
      <w:r w:rsidRPr="006258E4">
        <w:rPr>
          <w:rFonts w:ascii="Arial" w:hAnsi="Arial" w:cs="Arial"/>
          <w:sz w:val="22"/>
        </w:rPr>
        <w:t>2021;7:1</w:t>
      </w:r>
      <w:proofErr w:type="gramEnd"/>
      <w:r w:rsidRPr="006258E4">
        <w:rPr>
          <w:rFonts w:ascii="Arial" w:hAnsi="Arial" w:cs="Arial"/>
          <w:sz w:val="22"/>
        </w:rPr>
        <w:t>–12.</w:t>
      </w:r>
    </w:p>
    <w:p w14:paraId="03DE571F" w14:textId="77777777" w:rsidR="006258E4" w:rsidRPr="006258E4" w:rsidRDefault="006258E4" w:rsidP="006258E4">
      <w:pPr>
        <w:pStyle w:val="Bibliography"/>
        <w:rPr>
          <w:rFonts w:ascii="Arial" w:hAnsi="Arial" w:cs="Arial"/>
          <w:sz w:val="22"/>
        </w:rPr>
      </w:pPr>
      <w:r w:rsidRPr="006258E4">
        <w:rPr>
          <w:rFonts w:ascii="Arial" w:hAnsi="Arial" w:cs="Arial"/>
          <w:sz w:val="22"/>
        </w:rPr>
        <w:t>32. Xiao F, Zhu W, Yu Y, Huang J, Li J, He Z, et al. Interactions and Stability of Gut Microbiota in Zebrafish Increase with Host Development. Microbiol Spectr. 2022;</w:t>
      </w:r>
      <w:proofErr w:type="gramStart"/>
      <w:r w:rsidRPr="006258E4">
        <w:rPr>
          <w:rFonts w:ascii="Arial" w:hAnsi="Arial" w:cs="Arial"/>
          <w:sz w:val="22"/>
        </w:rPr>
        <w:t>10:e</w:t>
      </w:r>
      <w:proofErr w:type="gramEnd"/>
      <w:r w:rsidRPr="006258E4">
        <w:rPr>
          <w:rFonts w:ascii="Arial" w:hAnsi="Arial" w:cs="Arial"/>
          <w:sz w:val="22"/>
        </w:rPr>
        <w:t>01696-21.</w:t>
      </w:r>
    </w:p>
    <w:p w14:paraId="03C0EA9A" w14:textId="77777777" w:rsidR="006258E4" w:rsidRPr="006258E4" w:rsidRDefault="006258E4" w:rsidP="006258E4">
      <w:pPr>
        <w:pStyle w:val="Bibliography"/>
        <w:rPr>
          <w:rFonts w:ascii="Arial" w:hAnsi="Arial" w:cs="Arial"/>
          <w:sz w:val="22"/>
        </w:rPr>
      </w:pPr>
      <w:r w:rsidRPr="006258E4">
        <w:rPr>
          <w:rFonts w:ascii="Arial" w:hAnsi="Arial" w:cs="Arial"/>
          <w:sz w:val="22"/>
        </w:rPr>
        <w:t>33. Sharpton TJ. Role of the Gut Microbiome in Vertebrate Evolution. mSystems. 2018;</w:t>
      </w:r>
      <w:proofErr w:type="gramStart"/>
      <w:r w:rsidRPr="006258E4">
        <w:rPr>
          <w:rFonts w:ascii="Arial" w:hAnsi="Arial" w:cs="Arial"/>
          <w:sz w:val="22"/>
        </w:rPr>
        <w:t>3:e</w:t>
      </w:r>
      <w:proofErr w:type="gramEnd"/>
      <w:r w:rsidRPr="006258E4">
        <w:rPr>
          <w:rFonts w:ascii="Arial" w:hAnsi="Arial" w:cs="Arial"/>
          <w:sz w:val="22"/>
        </w:rPr>
        <w:t>00174-17.</w:t>
      </w:r>
    </w:p>
    <w:p w14:paraId="1AF4C69C" w14:textId="77777777" w:rsidR="006258E4" w:rsidRPr="006258E4" w:rsidRDefault="006258E4" w:rsidP="006258E4">
      <w:pPr>
        <w:pStyle w:val="Bibliography"/>
        <w:rPr>
          <w:rFonts w:ascii="Arial" w:hAnsi="Arial" w:cs="Arial"/>
          <w:sz w:val="22"/>
        </w:rPr>
      </w:pPr>
      <w:r w:rsidRPr="006258E4">
        <w:rPr>
          <w:rFonts w:ascii="Arial" w:hAnsi="Arial" w:cs="Arial"/>
          <w:sz w:val="22"/>
        </w:rPr>
        <w:lastRenderedPageBreak/>
        <w:t xml:space="preserve">34. Peterson TS, Ferguson JA, Watral VG, Mutoji KN, Ennis DG, Kent ML. Paramecium caudatum enhances transmission and infectivity of Mycobacterium marinum and Mycobacterium chelonae in zebrafish (Danio rerio). Dis Aquat Organ. </w:t>
      </w:r>
      <w:proofErr w:type="gramStart"/>
      <w:r w:rsidRPr="006258E4">
        <w:rPr>
          <w:rFonts w:ascii="Arial" w:hAnsi="Arial" w:cs="Arial"/>
          <w:sz w:val="22"/>
        </w:rPr>
        <w:t>2013;106:229</w:t>
      </w:r>
      <w:proofErr w:type="gramEnd"/>
      <w:r w:rsidRPr="006258E4">
        <w:rPr>
          <w:rFonts w:ascii="Arial" w:hAnsi="Arial" w:cs="Arial"/>
          <w:sz w:val="22"/>
        </w:rPr>
        <w:t>–39.</w:t>
      </w:r>
    </w:p>
    <w:p w14:paraId="3B740CC4" w14:textId="77777777" w:rsidR="006258E4" w:rsidRPr="006258E4" w:rsidRDefault="006258E4" w:rsidP="006258E4">
      <w:pPr>
        <w:pStyle w:val="Bibliography"/>
        <w:rPr>
          <w:rFonts w:ascii="Arial" w:hAnsi="Arial" w:cs="Arial"/>
          <w:sz w:val="22"/>
        </w:rPr>
      </w:pPr>
      <w:r w:rsidRPr="006258E4">
        <w:rPr>
          <w:rFonts w:ascii="Arial" w:hAnsi="Arial" w:cs="Arial"/>
          <w:sz w:val="22"/>
        </w:rPr>
        <w:t>35. Stephens WZ, Wiles TJ, Martinez ES, Jemielita M, Burns AR, Parthasarathy R, et al. Identification of Population Bottlenecks and Colonization Factors during Assembly of Bacterial Communities within the Zebrafish Intestine. mBio. 2015;</w:t>
      </w:r>
      <w:proofErr w:type="gramStart"/>
      <w:r w:rsidRPr="006258E4">
        <w:rPr>
          <w:rFonts w:ascii="Arial" w:hAnsi="Arial" w:cs="Arial"/>
          <w:sz w:val="22"/>
        </w:rPr>
        <w:t>6:e</w:t>
      </w:r>
      <w:proofErr w:type="gramEnd"/>
      <w:r w:rsidRPr="006258E4">
        <w:rPr>
          <w:rFonts w:ascii="Arial" w:hAnsi="Arial" w:cs="Arial"/>
          <w:sz w:val="22"/>
        </w:rPr>
        <w:t>01163-15.</w:t>
      </w:r>
    </w:p>
    <w:p w14:paraId="6E1A8528" w14:textId="77777777" w:rsidR="006258E4" w:rsidRPr="006258E4" w:rsidRDefault="006258E4" w:rsidP="006258E4">
      <w:pPr>
        <w:pStyle w:val="Bibliography"/>
        <w:rPr>
          <w:rFonts w:ascii="Arial" w:hAnsi="Arial" w:cs="Arial"/>
          <w:sz w:val="22"/>
        </w:rPr>
      </w:pPr>
      <w:r w:rsidRPr="006258E4">
        <w:rPr>
          <w:rFonts w:ascii="Arial" w:hAnsi="Arial" w:cs="Arial"/>
          <w:sz w:val="22"/>
        </w:rPr>
        <w:t>36. Gaulke CA, Beaver LM, Armour CR, Humphreys IR, Barton CL, Tanguay RL, et al. An integrated gene catalog of the zebrafish gut microbiome reveals significant homology with mammalian microbiomes. preprint. Microbiology; 2020.</w:t>
      </w:r>
    </w:p>
    <w:p w14:paraId="0A733417" w14:textId="77777777" w:rsidR="006258E4" w:rsidRPr="006258E4" w:rsidRDefault="006258E4" w:rsidP="006258E4">
      <w:pPr>
        <w:pStyle w:val="Bibliography"/>
        <w:rPr>
          <w:rFonts w:ascii="Arial" w:hAnsi="Arial" w:cs="Arial"/>
          <w:sz w:val="22"/>
        </w:rPr>
      </w:pPr>
      <w:r w:rsidRPr="006258E4">
        <w:rPr>
          <w:rFonts w:ascii="Arial" w:hAnsi="Arial" w:cs="Arial"/>
          <w:sz w:val="22"/>
        </w:rPr>
        <w:t>37. Kent ML, Watral VG, Kirchoff NS, Spagnoli ST, Sharpton TJ. Effects of Subclinical Mycobacterium chelonae Infections on Fecundity and Embryo Survival in Zebrafish. Zebrafish. 2016;13 Suppl 1:S-88-S-95.</w:t>
      </w:r>
    </w:p>
    <w:p w14:paraId="00A200D8"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38. Ramsay JM, Watral V, Schreck CB, Kent ML. Husbandry stress exacerbates mycobacterial infections in adult zebrafish, Danio rerio (Hamilton). J Fish Dis. </w:t>
      </w:r>
      <w:proofErr w:type="gramStart"/>
      <w:r w:rsidRPr="006258E4">
        <w:rPr>
          <w:rFonts w:ascii="Arial" w:hAnsi="Arial" w:cs="Arial"/>
          <w:sz w:val="22"/>
        </w:rPr>
        <w:t>2009;32:931</w:t>
      </w:r>
      <w:proofErr w:type="gramEnd"/>
      <w:r w:rsidRPr="006258E4">
        <w:rPr>
          <w:rFonts w:ascii="Arial" w:hAnsi="Arial" w:cs="Arial"/>
          <w:sz w:val="22"/>
        </w:rPr>
        <w:t>–41.</w:t>
      </w:r>
    </w:p>
    <w:p w14:paraId="62071191"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39. Matthews M, Varga ZM. Anesthesia and Euthanasia in Zebrafish. ILAR Journal. </w:t>
      </w:r>
      <w:proofErr w:type="gramStart"/>
      <w:r w:rsidRPr="006258E4">
        <w:rPr>
          <w:rFonts w:ascii="Arial" w:hAnsi="Arial" w:cs="Arial"/>
          <w:sz w:val="22"/>
        </w:rPr>
        <w:t>2012;53:192</w:t>
      </w:r>
      <w:proofErr w:type="gramEnd"/>
      <w:r w:rsidRPr="006258E4">
        <w:rPr>
          <w:rFonts w:ascii="Arial" w:hAnsi="Arial" w:cs="Arial"/>
          <w:sz w:val="22"/>
        </w:rPr>
        <w:t>–204.</w:t>
      </w:r>
    </w:p>
    <w:p w14:paraId="4439E33C" w14:textId="77777777" w:rsidR="006258E4" w:rsidRPr="006258E4" w:rsidRDefault="006258E4" w:rsidP="006258E4">
      <w:pPr>
        <w:pStyle w:val="Bibliography"/>
        <w:rPr>
          <w:rFonts w:ascii="Arial" w:hAnsi="Arial" w:cs="Arial"/>
          <w:sz w:val="22"/>
        </w:rPr>
      </w:pPr>
      <w:r w:rsidRPr="006258E4">
        <w:rPr>
          <w:rFonts w:ascii="Arial" w:hAnsi="Arial" w:cs="Arial"/>
          <w:sz w:val="22"/>
        </w:rPr>
        <w:t>40. Kent ML, Murray KN, Fischer K, Löhr C, Mulrooney D, Sanders JL. Chapter 44 - Special Procedures for Zebrafish Diagnostics. In: Cartner SC, Eisen JS, Farmer SC, Guillemin KJ, Kent ML, Sanders GE, editors. The Zebrafish in Biomedical Research. Academic Press; 2020. p. 547–56.</w:t>
      </w:r>
    </w:p>
    <w:p w14:paraId="7BCF47E4"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41. Kundu P, Torres ERS, Stagaman K, Kasschau K, Okhovat M, Holden S, et al. Integrated analysis of behavioral, epigenetic, and gut microbiome analyses in AppNL-G-F, AppNL-F, and wild type mice. Sci Rep. </w:t>
      </w:r>
      <w:proofErr w:type="gramStart"/>
      <w:r w:rsidRPr="006258E4">
        <w:rPr>
          <w:rFonts w:ascii="Arial" w:hAnsi="Arial" w:cs="Arial"/>
          <w:sz w:val="22"/>
        </w:rPr>
        <w:t>2021;11:4678</w:t>
      </w:r>
      <w:proofErr w:type="gramEnd"/>
      <w:r w:rsidRPr="006258E4">
        <w:rPr>
          <w:rFonts w:ascii="Arial" w:hAnsi="Arial" w:cs="Arial"/>
          <w:sz w:val="22"/>
        </w:rPr>
        <w:t>.</w:t>
      </w:r>
    </w:p>
    <w:p w14:paraId="5A05E086" w14:textId="77777777" w:rsidR="006258E4" w:rsidRPr="006258E4" w:rsidRDefault="006258E4" w:rsidP="006258E4">
      <w:pPr>
        <w:pStyle w:val="Bibliography"/>
        <w:rPr>
          <w:rFonts w:ascii="Arial" w:hAnsi="Arial" w:cs="Arial"/>
          <w:sz w:val="22"/>
        </w:rPr>
      </w:pPr>
      <w:r w:rsidRPr="006258E4">
        <w:rPr>
          <w:rFonts w:ascii="Arial" w:hAnsi="Arial" w:cs="Arial"/>
          <w:sz w:val="22"/>
        </w:rPr>
        <w:t>42. R Core Team. R: A Language and Environment for Statistical computing. 2022.</w:t>
      </w:r>
    </w:p>
    <w:p w14:paraId="2E8367B2" w14:textId="77777777" w:rsidR="006258E4" w:rsidRPr="006258E4" w:rsidRDefault="006258E4" w:rsidP="006258E4">
      <w:pPr>
        <w:pStyle w:val="Bibliography"/>
        <w:rPr>
          <w:rFonts w:ascii="Arial" w:hAnsi="Arial" w:cs="Arial"/>
          <w:sz w:val="22"/>
        </w:rPr>
      </w:pPr>
      <w:r w:rsidRPr="006258E4">
        <w:rPr>
          <w:rFonts w:ascii="Arial" w:hAnsi="Arial" w:cs="Arial"/>
          <w:sz w:val="22"/>
        </w:rPr>
        <w:t>43. McMurdie PJ, Holmes S. phyloseq: An R Package for Reproducible Interactive Analysis and Graphics of Microbiome Census Data. PLOS ONE. 2013;</w:t>
      </w:r>
      <w:proofErr w:type="gramStart"/>
      <w:r w:rsidRPr="006258E4">
        <w:rPr>
          <w:rFonts w:ascii="Arial" w:hAnsi="Arial" w:cs="Arial"/>
          <w:sz w:val="22"/>
        </w:rPr>
        <w:t>8:e</w:t>
      </w:r>
      <w:proofErr w:type="gramEnd"/>
      <w:r w:rsidRPr="006258E4">
        <w:rPr>
          <w:rFonts w:ascii="Arial" w:hAnsi="Arial" w:cs="Arial"/>
          <w:sz w:val="22"/>
        </w:rPr>
        <w:t>61217.</w:t>
      </w:r>
    </w:p>
    <w:p w14:paraId="022DEA8A" w14:textId="77777777" w:rsidR="006258E4" w:rsidRPr="006258E4" w:rsidRDefault="006258E4" w:rsidP="006258E4">
      <w:pPr>
        <w:pStyle w:val="Bibliography"/>
        <w:rPr>
          <w:rFonts w:ascii="Arial" w:hAnsi="Arial" w:cs="Arial"/>
          <w:sz w:val="22"/>
        </w:rPr>
      </w:pPr>
      <w:r w:rsidRPr="006258E4">
        <w:rPr>
          <w:rFonts w:ascii="Arial" w:hAnsi="Arial" w:cs="Arial"/>
          <w:sz w:val="22"/>
        </w:rPr>
        <w:t>44. Hothorn T, Bretz F, Westfall P, Heiberger RM, Schuetzenmeister A, Scheibe S, et al. Package ‘multcomp.’ Simultaneous inference in general parametric models Project for Statistical Computing, Vienna, Austria. 2016.</w:t>
      </w:r>
    </w:p>
    <w:p w14:paraId="368B5F90" w14:textId="77777777" w:rsidR="006258E4" w:rsidRPr="006258E4" w:rsidRDefault="006258E4" w:rsidP="006258E4">
      <w:pPr>
        <w:pStyle w:val="Bibliography"/>
        <w:rPr>
          <w:rFonts w:ascii="Arial" w:hAnsi="Arial" w:cs="Arial"/>
          <w:sz w:val="22"/>
        </w:rPr>
      </w:pPr>
      <w:r w:rsidRPr="006258E4">
        <w:rPr>
          <w:rFonts w:ascii="Arial" w:hAnsi="Arial" w:cs="Arial"/>
          <w:sz w:val="22"/>
        </w:rPr>
        <w:t>45. Benjamini Y, Yekutieli D. The control of the false discovery rate in multiple testing under dependency. Ann Statist. 2001;29.</w:t>
      </w:r>
    </w:p>
    <w:p w14:paraId="1BDDF055" w14:textId="77777777" w:rsidR="006258E4" w:rsidRPr="006258E4" w:rsidRDefault="006258E4" w:rsidP="006258E4">
      <w:pPr>
        <w:pStyle w:val="Bibliography"/>
        <w:rPr>
          <w:rFonts w:ascii="Arial" w:hAnsi="Arial" w:cs="Arial"/>
          <w:sz w:val="22"/>
        </w:rPr>
      </w:pPr>
      <w:r w:rsidRPr="006258E4">
        <w:rPr>
          <w:rFonts w:ascii="Arial" w:hAnsi="Arial" w:cs="Arial"/>
          <w:sz w:val="22"/>
        </w:rPr>
        <w:t>46. Oksanen J, Kindt R, Legendre P, Hara B, Simpson G, Solymos P, et al. The vegan Package. 2009.</w:t>
      </w:r>
    </w:p>
    <w:p w14:paraId="2C59AF44" w14:textId="77777777" w:rsidR="006258E4" w:rsidRPr="006258E4" w:rsidRDefault="006258E4" w:rsidP="006258E4">
      <w:pPr>
        <w:pStyle w:val="Bibliography"/>
        <w:rPr>
          <w:rFonts w:ascii="Arial" w:hAnsi="Arial" w:cs="Arial"/>
          <w:sz w:val="22"/>
        </w:rPr>
      </w:pPr>
      <w:r w:rsidRPr="006258E4">
        <w:rPr>
          <w:rFonts w:ascii="Arial" w:hAnsi="Arial" w:cs="Arial"/>
          <w:sz w:val="22"/>
        </w:rPr>
        <w:t xml:space="preserve">47. Lin H, Peddada SD. Analysis of compositions of microbiomes with bias correction. Nat Commun. </w:t>
      </w:r>
      <w:proofErr w:type="gramStart"/>
      <w:r w:rsidRPr="006258E4">
        <w:rPr>
          <w:rFonts w:ascii="Arial" w:hAnsi="Arial" w:cs="Arial"/>
          <w:sz w:val="22"/>
        </w:rPr>
        <w:t>2020;11:3514</w:t>
      </w:r>
      <w:proofErr w:type="gramEnd"/>
      <w:r w:rsidRPr="006258E4">
        <w:rPr>
          <w:rFonts w:ascii="Arial" w:hAnsi="Arial" w:cs="Arial"/>
          <w:sz w:val="22"/>
        </w:rPr>
        <w:t>.</w:t>
      </w:r>
    </w:p>
    <w:p w14:paraId="27D7F412" w14:textId="418C69C3" w:rsidR="00AC34B4" w:rsidRPr="00890188" w:rsidRDefault="00AC34B4" w:rsidP="00FB7810">
      <w:pPr>
        <w:spacing w:line="480" w:lineRule="auto"/>
        <w:rPr>
          <w:rFonts w:ascii="Arial" w:eastAsia="Arial" w:hAnsi="Arial" w:cs="Arial"/>
          <w:sz w:val="22"/>
          <w:szCs w:val="22"/>
        </w:rPr>
        <w:pPrChange w:id="88" w:author="Sieler Jr, Michael James" w:date="2023-01-29T12:53:00Z">
          <w:pPr/>
        </w:pPrChange>
      </w:pPr>
      <w:r w:rsidRPr="00890188">
        <w:rPr>
          <w:rFonts w:ascii="Arial" w:eastAsia="Arial" w:hAnsi="Arial" w:cs="Arial"/>
          <w:sz w:val="22"/>
          <w:szCs w:val="22"/>
        </w:rPr>
        <w:fldChar w:fldCharType="end"/>
      </w:r>
    </w:p>
    <w:p w14:paraId="6F28EA20" w14:textId="16C4FFD6" w:rsidR="00010C55" w:rsidRPr="00890188" w:rsidRDefault="00010C55" w:rsidP="00FB7810">
      <w:pPr>
        <w:widowControl w:val="0"/>
        <w:autoSpaceDE w:val="0"/>
        <w:autoSpaceDN w:val="0"/>
        <w:adjustRightInd w:val="0"/>
        <w:spacing w:line="480" w:lineRule="auto"/>
        <w:rPr>
          <w:rFonts w:ascii="Arial" w:hAnsi="Arial" w:cs="Arial"/>
          <w:sz w:val="22"/>
          <w:szCs w:val="22"/>
        </w:rPr>
        <w:pPrChange w:id="89" w:author="Sieler Jr, Michael James" w:date="2023-01-29T12:53:00Z">
          <w:pPr>
            <w:widowControl w:val="0"/>
            <w:autoSpaceDE w:val="0"/>
            <w:autoSpaceDN w:val="0"/>
            <w:adjustRightInd w:val="0"/>
          </w:pPr>
        </w:pPrChange>
      </w:pPr>
    </w:p>
    <w:sectPr w:rsidR="00010C55" w:rsidRPr="00890188" w:rsidSect="00061986">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4" w:author="Sieler Jr, Michael James" w:date="2023-01-29T14:15:00Z" w:initials="MS">
    <w:p w14:paraId="4B807CC0" w14:textId="77777777" w:rsidR="003441B1" w:rsidRDefault="003441B1" w:rsidP="00FA6E62">
      <w:r>
        <w:rPr>
          <w:rStyle w:val="CommentReference"/>
        </w:rPr>
        <w:annotationRef/>
      </w:r>
      <w:r>
        <w:rPr>
          <w:sz w:val="20"/>
          <w:szCs w:val="20"/>
        </w:rPr>
        <w:t>Ask Tom</w:t>
      </w:r>
    </w:p>
  </w:comment>
  <w:comment w:id="85" w:author="Sieler Jr, Michael James" w:date="2023-01-29T14:08:00Z" w:initials="SJMJ">
    <w:p w14:paraId="1CF897A4" w14:textId="21082DC1" w:rsidR="001D31EB" w:rsidRDefault="001D31EB" w:rsidP="008C7585">
      <w:r>
        <w:rPr>
          <w:rStyle w:val="CommentReference"/>
        </w:rPr>
        <w:annotationRef/>
      </w:r>
      <w:r>
        <w:rPr>
          <w:sz w:val="20"/>
          <w:szCs w:val="20"/>
        </w:rPr>
        <w:t>Need to add</w:t>
      </w:r>
    </w:p>
  </w:comment>
  <w:comment w:id="86" w:author="Sieler Jr, Michael James" w:date="2023-01-29T14:12:00Z" w:initials="MS">
    <w:p w14:paraId="538B0277" w14:textId="77777777" w:rsidR="001D31EB" w:rsidRDefault="001D31EB" w:rsidP="00E31123">
      <w:r>
        <w:rPr>
          <w:rStyle w:val="CommentReference"/>
        </w:rPr>
        <w:annotationRef/>
      </w:r>
      <w:r>
        <w:rPr>
          <w:sz w:val="20"/>
          <w:szCs w:val="20"/>
        </w:rPr>
        <w:t>Ask Mi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807CC0" w15:done="0"/>
  <w15:commentEx w15:paraId="1CF897A4" w15:done="0"/>
  <w15:commentEx w15:paraId="538B02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0FE08" w16cex:dateUtc="2023-01-29T22:15:00Z"/>
  <w16cex:commentExtensible w16cex:durableId="2780FC65" w16cex:dateUtc="2023-01-29T22:08:00Z"/>
  <w16cex:commentExtensible w16cex:durableId="2780FD61" w16cex:dateUtc="2023-01-29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807CC0" w16cid:durableId="2780FE08"/>
  <w16cid:commentId w16cid:paraId="1CF897A4" w16cid:durableId="2780FC65"/>
  <w16cid:commentId w16cid:paraId="538B0277" w16cid:durableId="2780FD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68017" w14:textId="77777777" w:rsidR="00C76767" w:rsidRDefault="00C76767" w:rsidP="000213B4">
      <w:r>
        <w:separator/>
      </w:r>
    </w:p>
  </w:endnote>
  <w:endnote w:type="continuationSeparator" w:id="0">
    <w:p w14:paraId="20F71E04" w14:textId="77777777" w:rsidR="00C76767" w:rsidRDefault="00C76767" w:rsidP="00021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w:panose1 w:val="02020400000000000000"/>
    <w:charset w:val="80"/>
    <w:family w:val="roman"/>
    <w:notTrueType/>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14773" w14:textId="77777777" w:rsidR="00C76767" w:rsidRDefault="00C76767" w:rsidP="000213B4">
      <w:r>
        <w:separator/>
      </w:r>
    </w:p>
  </w:footnote>
  <w:footnote w:type="continuationSeparator" w:id="0">
    <w:p w14:paraId="3D3CE862" w14:textId="77777777" w:rsidR="00C76767" w:rsidRDefault="00C76767" w:rsidP="00021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4519394"/>
      <w:docPartObj>
        <w:docPartGallery w:val="Page Numbers (Top of Page)"/>
        <w:docPartUnique/>
      </w:docPartObj>
    </w:sdtPr>
    <w:sdtEndPr>
      <w:rPr>
        <w:noProof/>
      </w:rPr>
    </w:sdtEndPr>
    <w:sdtContent>
      <w:p w14:paraId="4C2051B5" w14:textId="403A2B14" w:rsidR="00821848" w:rsidRDefault="00821848">
        <w:pPr>
          <w:pStyle w:val="Header"/>
          <w:jc w:val="right"/>
        </w:pPr>
        <w:r>
          <w:fldChar w:fldCharType="begin"/>
        </w:r>
        <w:r>
          <w:instrText xml:space="preserve"> PAGE   \* MERGEFORMAT </w:instrText>
        </w:r>
        <w:r>
          <w:fldChar w:fldCharType="separate"/>
        </w:r>
        <w:r w:rsidR="00F75CA5">
          <w:rPr>
            <w:noProof/>
          </w:rPr>
          <w:t>26</w:t>
        </w:r>
        <w:r>
          <w:rPr>
            <w:noProof/>
          </w:rPr>
          <w:fldChar w:fldCharType="end"/>
        </w:r>
      </w:p>
    </w:sdtContent>
  </w:sdt>
  <w:p w14:paraId="1F424D54" w14:textId="77777777" w:rsidR="00821848" w:rsidRDefault="00821848">
    <w:pPr>
      <w:pStyle w:val="Header"/>
    </w:pPr>
  </w:p>
</w:hdr>
</file>

<file path=word/intelligence2.xml><?xml version="1.0" encoding="utf-8"?>
<int2:intelligence xmlns:int2="http://schemas.microsoft.com/office/intelligence/2020/intelligence" xmlns:oel="http://schemas.microsoft.com/office/2019/extlst">
  <int2:observations>
    <int2:textHash int2:hashCode="ypDsK3Sxv29Dl9" int2:id="SIYVqPzM">
      <int2:state int2:value="Rejected" int2:type="LegacyProofing"/>
    </int2:textHash>
    <int2:textHash int2:hashCode="Sw6wDwhqty12VI" int2:id="jdfxBpCe">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1021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25A2CF2"/>
    <w:multiLevelType w:val="hybridMultilevel"/>
    <w:tmpl w:val="36DAA4F2"/>
    <w:lvl w:ilvl="0" w:tplc="EA58C4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F232C"/>
    <w:multiLevelType w:val="hybridMultilevel"/>
    <w:tmpl w:val="B06CA7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7F487E"/>
    <w:multiLevelType w:val="hybridMultilevel"/>
    <w:tmpl w:val="97FC4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36959"/>
    <w:multiLevelType w:val="hybridMultilevel"/>
    <w:tmpl w:val="A2BC8B44"/>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42B3583"/>
    <w:multiLevelType w:val="hybridMultilevel"/>
    <w:tmpl w:val="580AF7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A469AE"/>
    <w:multiLevelType w:val="hybridMultilevel"/>
    <w:tmpl w:val="B70CB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3F5F9C"/>
    <w:multiLevelType w:val="hybridMultilevel"/>
    <w:tmpl w:val="514C1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1E9A68"/>
    <w:multiLevelType w:val="hybridMultilevel"/>
    <w:tmpl w:val="0D8060FA"/>
    <w:lvl w:ilvl="0" w:tplc="DC426D38">
      <w:start w:val="1"/>
      <w:numFmt w:val="bullet"/>
      <w:lvlText w:val=""/>
      <w:lvlJc w:val="left"/>
      <w:pPr>
        <w:ind w:left="720" w:hanging="360"/>
      </w:pPr>
      <w:rPr>
        <w:rFonts w:ascii="Symbol" w:hAnsi="Symbol" w:hint="default"/>
      </w:rPr>
    </w:lvl>
    <w:lvl w:ilvl="1" w:tplc="7B30491A">
      <w:start w:val="1"/>
      <w:numFmt w:val="bullet"/>
      <w:lvlText w:val="o"/>
      <w:lvlJc w:val="left"/>
      <w:pPr>
        <w:ind w:left="1440" w:hanging="360"/>
      </w:pPr>
      <w:rPr>
        <w:rFonts w:ascii="Courier New" w:hAnsi="Courier New" w:hint="default"/>
      </w:rPr>
    </w:lvl>
    <w:lvl w:ilvl="2" w:tplc="C00659F0">
      <w:start w:val="1"/>
      <w:numFmt w:val="bullet"/>
      <w:lvlText w:val=""/>
      <w:lvlJc w:val="left"/>
      <w:pPr>
        <w:ind w:left="2160" w:hanging="360"/>
      </w:pPr>
      <w:rPr>
        <w:rFonts w:ascii="Wingdings" w:hAnsi="Wingdings" w:hint="default"/>
      </w:rPr>
    </w:lvl>
    <w:lvl w:ilvl="3" w:tplc="E2406780">
      <w:start w:val="1"/>
      <w:numFmt w:val="bullet"/>
      <w:lvlText w:val=""/>
      <w:lvlJc w:val="left"/>
      <w:pPr>
        <w:ind w:left="2880" w:hanging="360"/>
      </w:pPr>
      <w:rPr>
        <w:rFonts w:ascii="Symbol" w:hAnsi="Symbol" w:hint="default"/>
      </w:rPr>
    </w:lvl>
    <w:lvl w:ilvl="4" w:tplc="FC107396">
      <w:start w:val="1"/>
      <w:numFmt w:val="bullet"/>
      <w:lvlText w:val="o"/>
      <w:lvlJc w:val="left"/>
      <w:pPr>
        <w:ind w:left="3600" w:hanging="360"/>
      </w:pPr>
      <w:rPr>
        <w:rFonts w:ascii="Courier New" w:hAnsi="Courier New" w:hint="default"/>
      </w:rPr>
    </w:lvl>
    <w:lvl w:ilvl="5" w:tplc="D91C8E22">
      <w:start w:val="1"/>
      <w:numFmt w:val="bullet"/>
      <w:lvlText w:val=""/>
      <w:lvlJc w:val="left"/>
      <w:pPr>
        <w:ind w:left="4320" w:hanging="360"/>
      </w:pPr>
      <w:rPr>
        <w:rFonts w:ascii="Wingdings" w:hAnsi="Wingdings" w:hint="default"/>
      </w:rPr>
    </w:lvl>
    <w:lvl w:ilvl="6" w:tplc="516897B2">
      <w:start w:val="1"/>
      <w:numFmt w:val="bullet"/>
      <w:lvlText w:val=""/>
      <w:lvlJc w:val="left"/>
      <w:pPr>
        <w:ind w:left="5040" w:hanging="360"/>
      </w:pPr>
      <w:rPr>
        <w:rFonts w:ascii="Symbol" w:hAnsi="Symbol" w:hint="default"/>
      </w:rPr>
    </w:lvl>
    <w:lvl w:ilvl="7" w:tplc="F73E9CB8">
      <w:start w:val="1"/>
      <w:numFmt w:val="bullet"/>
      <w:lvlText w:val="o"/>
      <w:lvlJc w:val="left"/>
      <w:pPr>
        <w:ind w:left="5760" w:hanging="360"/>
      </w:pPr>
      <w:rPr>
        <w:rFonts w:ascii="Courier New" w:hAnsi="Courier New" w:hint="default"/>
      </w:rPr>
    </w:lvl>
    <w:lvl w:ilvl="8" w:tplc="C40A5FC8">
      <w:start w:val="1"/>
      <w:numFmt w:val="bullet"/>
      <w:lvlText w:val=""/>
      <w:lvlJc w:val="left"/>
      <w:pPr>
        <w:ind w:left="6480" w:hanging="360"/>
      </w:pPr>
      <w:rPr>
        <w:rFonts w:ascii="Wingdings" w:hAnsi="Wingdings" w:hint="default"/>
      </w:rPr>
    </w:lvl>
  </w:abstractNum>
  <w:abstractNum w:abstractNumId="9" w15:restartNumberingAfterBreak="0">
    <w:nsid w:val="4717E33F"/>
    <w:multiLevelType w:val="hybridMultilevel"/>
    <w:tmpl w:val="7BF84FB8"/>
    <w:lvl w:ilvl="0" w:tplc="9BEC4E18">
      <w:start w:val="1"/>
      <w:numFmt w:val="bullet"/>
      <w:lvlText w:val=""/>
      <w:lvlJc w:val="left"/>
      <w:pPr>
        <w:ind w:left="720" w:hanging="360"/>
      </w:pPr>
      <w:rPr>
        <w:rFonts w:ascii="Symbol" w:hAnsi="Symbol" w:hint="default"/>
      </w:rPr>
    </w:lvl>
    <w:lvl w:ilvl="1" w:tplc="643267F6">
      <w:start w:val="1"/>
      <w:numFmt w:val="bullet"/>
      <w:lvlText w:val="o"/>
      <w:lvlJc w:val="left"/>
      <w:pPr>
        <w:ind w:left="1440" w:hanging="360"/>
      </w:pPr>
      <w:rPr>
        <w:rFonts w:ascii="Courier New" w:hAnsi="Courier New" w:hint="default"/>
      </w:rPr>
    </w:lvl>
    <w:lvl w:ilvl="2" w:tplc="CFDEFF74">
      <w:start w:val="1"/>
      <w:numFmt w:val="bullet"/>
      <w:lvlText w:val=""/>
      <w:lvlJc w:val="left"/>
      <w:pPr>
        <w:ind w:left="2160" w:hanging="360"/>
      </w:pPr>
      <w:rPr>
        <w:rFonts w:ascii="Wingdings" w:hAnsi="Wingdings" w:hint="default"/>
      </w:rPr>
    </w:lvl>
    <w:lvl w:ilvl="3" w:tplc="9B7E9F88">
      <w:start w:val="1"/>
      <w:numFmt w:val="bullet"/>
      <w:lvlText w:val=""/>
      <w:lvlJc w:val="left"/>
      <w:pPr>
        <w:ind w:left="2880" w:hanging="360"/>
      </w:pPr>
      <w:rPr>
        <w:rFonts w:ascii="Symbol" w:hAnsi="Symbol" w:hint="default"/>
      </w:rPr>
    </w:lvl>
    <w:lvl w:ilvl="4" w:tplc="C9D0E860">
      <w:start w:val="1"/>
      <w:numFmt w:val="bullet"/>
      <w:lvlText w:val="o"/>
      <w:lvlJc w:val="left"/>
      <w:pPr>
        <w:ind w:left="3600" w:hanging="360"/>
      </w:pPr>
      <w:rPr>
        <w:rFonts w:ascii="Courier New" w:hAnsi="Courier New" w:hint="default"/>
      </w:rPr>
    </w:lvl>
    <w:lvl w:ilvl="5" w:tplc="5902FB4C">
      <w:start w:val="1"/>
      <w:numFmt w:val="bullet"/>
      <w:lvlText w:val=""/>
      <w:lvlJc w:val="left"/>
      <w:pPr>
        <w:ind w:left="4320" w:hanging="360"/>
      </w:pPr>
      <w:rPr>
        <w:rFonts w:ascii="Wingdings" w:hAnsi="Wingdings" w:hint="default"/>
      </w:rPr>
    </w:lvl>
    <w:lvl w:ilvl="6" w:tplc="3B9E9FEA">
      <w:start w:val="1"/>
      <w:numFmt w:val="bullet"/>
      <w:lvlText w:val=""/>
      <w:lvlJc w:val="left"/>
      <w:pPr>
        <w:ind w:left="5040" w:hanging="360"/>
      </w:pPr>
      <w:rPr>
        <w:rFonts w:ascii="Symbol" w:hAnsi="Symbol" w:hint="default"/>
      </w:rPr>
    </w:lvl>
    <w:lvl w:ilvl="7" w:tplc="819EE9AE">
      <w:start w:val="1"/>
      <w:numFmt w:val="bullet"/>
      <w:lvlText w:val="o"/>
      <w:lvlJc w:val="left"/>
      <w:pPr>
        <w:ind w:left="5760" w:hanging="360"/>
      </w:pPr>
      <w:rPr>
        <w:rFonts w:ascii="Courier New" w:hAnsi="Courier New" w:hint="default"/>
      </w:rPr>
    </w:lvl>
    <w:lvl w:ilvl="8" w:tplc="4F0E4C3C">
      <w:start w:val="1"/>
      <w:numFmt w:val="bullet"/>
      <w:lvlText w:val=""/>
      <w:lvlJc w:val="left"/>
      <w:pPr>
        <w:ind w:left="6480" w:hanging="360"/>
      </w:pPr>
      <w:rPr>
        <w:rFonts w:ascii="Wingdings" w:hAnsi="Wingdings" w:hint="default"/>
      </w:rPr>
    </w:lvl>
  </w:abstractNum>
  <w:abstractNum w:abstractNumId="10" w15:restartNumberingAfterBreak="0">
    <w:nsid w:val="4F3D2B71"/>
    <w:multiLevelType w:val="hybridMultilevel"/>
    <w:tmpl w:val="B1B4D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5E83"/>
    <w:multiLevelType w:val="hybridMultilevel"/>
    <w:tmpl w:val="08A01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7F2046"/>
    <w:multiLevelType w:val="hybridMultilevel"/>
    <w:tmpl w:val="A1FA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E85ABF"/>
    <w:multiLevelType w:val="hybridMultilevel"/>
    <w:tmpl w:val="3224F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A3C33"/>
    <w:multiLevelType w:val="hybridMultilevel"/>
    <w:tmpl w:val="49F4A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8252B4"/>
    <w:multiLevelType w:val="hybridMultilevel"/>
    <w:tmpl w:val="440E56B2"/>
    <w:lvl w:ilvl="0" w:tplc="6A4095FC">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9952BF"/>
    <w:multiLevelType w:val="hybridMultilevel"/>
    <w:tmpl w:val="2148212E"/>
    <w:lvl w:ilvl="0" w:tplc="FFFFFFFF">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971981039">
    <w:abstractNumId w:val="9"/>
  </w:num>
  <w:num w:numId="2" w16cid:durableId="1298562592">
    <w:abstractNumId w:val="8"/>
  </w:num>
  <w:num w:numId="3" w16cid:durableId="1897008089">
    <w:abstractNumId w:val="15"/>
  </w:num>
  <w:num w:numId="4" w16cid:durableId="1236670172">
    <w:abstractNumId w:val="7"/>
  </w:num>
  <w:num w:numId="5" w16cid:durableId="383021865">
    <w:abstractNumId w:val="3"/>
  </w:num>
  <w:num w:numId="6" w16cid:durableId="1729721261">
    <w:abstractNumId w:val="5"/>
  </w:num>
  <w:num w:numId="7" w16cid:durableId="1833712446">
    <w:abstractNumId w:val="10"/>
  </w:num>
  <w:num w:numId="8" w16cid:durableId="2027713385">
    <w:abstractNumId w:val="11"/>
  </w:num>
  <w:num w:numId="9" w16cid:durableId="321467309">
    <w:abstractNumId w:val="0"/>
  </w:num>
  <w:num w:numId="10" w16cid:durableId="808014389">
    <w:abstractNumId w:val="1"/>
  </w:num>
  <w:num w:numId="11" w16cid:durableId="152450376">
    <w:abstractNumId w:val="2"/>
  </w:num>
  <w:num w:numId="12" w16cid:durableId="1421752199">
    <w:abstractNumId w:val="6"/>
  </w:num>
  <w:num w:numId="13" w16cid:durableId="160852940">
    <w:abstractNumId w:val="14"/>
  </w:num>
  <w:num w:numId="14" w16cid:durableId="1507936144">
    <w:abstractNumId w:val="4"/>
  </w:num>
  <w:num w:numId="15" w16cid:durableId="79108784">
    <w:abstractNumId w:val="16"/>
  </w:num>
  <w:num w:numId="16" w16cid:durableId="514078991">
    <w:abstractNumId w:val="13"/>
  </w:num>
  <w:num w:numId="17" w16cid:durableId="176633846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ler Jr, Michael James">
    <w15:presenceInfo w15:providerId="AD" w15:userId="S::sielerjm@oregonstate.edu::7edeff3c-38ab-4ac3-a485-a5fc2ee9f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4BE"/>
    <w:rsid w:val="00000BB4"/>
    <w:rsid w:val="00001769"/>
    <w:rsid w:val="00002737"/>
    <w:rsid w:val="000028D5"/>
    <w:rsid w:val="0000336D"/>
    <w:rsid w:val="00003769"/>
    <w:rsid w:val="00003C59"/>
    <w:rsid w:val="00003EF6"/>
    <w:rsid w:val="00004393"/>
    <w:rsid w:val="0000453E"/>
    <w:rsid w:val="0000474D"/>
    <w:rsid w:val="000047AB"/>
    <w:rsid w:val="00004B5A"/>
    <w:rsid w:val="00005AF5"/>
    <w:rsid w:val="00007382"/>
    <w:rsid w:val="00007466"/>
    <w:rsid w:val="0000758D"/>
    <w:rsid w:val="00010C55"/>
    <w:rsid w:val="00010F57"/>
    <w:rsid w:val="00011221"/>
    <w:rsid w:val="00011256"/>
    <w:rsid w:val="000114D0"/>
    <w:rsid w:val="00011E4E"/>
    <w:rsid w:val="000124FA"/>
    <w:rsid w:val="00012F9D"/>
    <w:rsid w:val="00013161"/>
    <w:rsid w:val="00013366"/>
    <w:rsid w:val="00013868"/>
    <w:rsid w:val="000139A7"/>
    <w:rsid w:val="000151F2"/>
    <w:rsid w:val="000158A8"/>
    <w:rsid w:val="000159DA"/>
    <w:rsid w:val="00015EDC"/>
    <w:rsid w:val="000163B2"/>
    <w:rsid w:val="000168F8"/>
    <w:rsid w:val="00016EF9"/>
    <w:rsid w:val="000171D2"/>
    <w:rsid w:val="00017767"/>
    <w:rsid w:val="000177A2"/>
    <w:rsid w:val="00020095"/>
    <w:rsid w:val="00020FA3"/>
    <w:rsid w:val="00021346"/>
    <w:rsid w:val="000213B4"/>
    <w:rsid w:val="000213EE"/>
    <w:rsid w:val="0002203D"/>
    <w:rsid w:val="00022689"/>
    <w:rsid w:val="000235C2"/>
    <w:rsid w:val="00023796"/>
    <w:rsid w:val="0002491D"/>
    <w:rsid w:val="00024ADD"/>
    <w:rsid w:val="000252E1"/>
    <w:rsid w:val="00026416"/>
    <w:rsid w:val="00026648"/>
    <w:rsid w:val="00026763"/>
    <w:rsid w:val="00026BC0"/>
    <w:rsid w:val="000270AF"/>
    <w:rsid w:val="00030222"/>
    <w:rsid w:val="000306E5"/>
    <w:rsid w:val="00030E02"/>
    <w:rsid w:val="00033095"/>
    <w:rsid w:val="000333DD"/>
    <w:rsid w:val="000338AA"/>
    <w:rsid w:val="0003411E"/>
    <w:rsid w:val="000344B8"/>
    <w:rsid w:val="00034865"/>
    <w:rsid w:val="00034D03"/>
    <w:rsid w:val="00036CEF"/>
    <w:rsid w:val="00036EF5"/>
    <w:rsid w:val="0003756D"/>
    <w:rsid w:val="000378AA"/>
    <w:rsid w:val="00037D44"/>
    <w:rsid w:val="0004024A"/>
    <w:rsid w:val="00040CB4"/>
    <w:rsid w:val="000423DE"/>
    <w:rsid w:val="00042B3F"/>
    <w:rsid w:val="00042BB7"/>
    <w:rsid w:val="00044402"/>
    <w:rsid w:val="0004448E"/>
    <w:rsid w:val="00044CED"/>
    <w:rsid w:val="00044F5F"/>
    <w:rsid w:val="0004609B"/>
    <w:rsid w:val="0004629C"/>
    <w:rsid w:val="00046344"/>
    <w:rsid w:val="00046988"/>
    <w:rsid w:val="00050123"/>
    <w:rsid w:val="00050647"/>
    <w:rsid w:val="00050744"/>
    <w:rsid w:val="00052B45"/>
    <w:rsid w:val="00053BBF"/>
    <w:rsid w:val="00054119"/>
    <w:rsid w:val="0005487A"/>
    <w:rsid w:val="0005524A"/>
    <w:rsid w:val="00055851"/>
    <w:rsid w:val="00056099"/>
    <w:rsid w:val="00056BA2"/>
    <w:rsid w:val="000614FF"/>
    <w:rsid w:val="00061986"/>
    <w:rsid w:val="00061CDD"/>
    <w:rsid w:val="00061D1D"/>
    <w:rsid w:val="00063522"/>
    <w:rsid w:val="00063CDC"/>
    <w:rsid w:val="00064052"/>
    <w:rsid w:val="0006491F"/>
    <w:rsid w:val="00064AB0"/>
    <w:rsid w:val="000655B5"/>
    <w:rsid w:val="00065748"/>
    <w:rsid w:val="00065E28"/>
    <w:rsid w:val="00066F12"/>
    <w:rsid w:val="000673A6"/>
    <w:rsid w:val="0006759E"/>
    <w:rsid w:val="00067C38"/>
    <w:rsid w:val="000704C9"/>
    <w:rsid w:val="00070EBD"/>
    <w:rsid w:val="0007118C"/>
    <w:rsid w:val="000722DC"/>
    <w:rsid w:val="00072827"/>
    <w:rsid w:val="000752D6"/>
    <w:rsid w:val="000769ED"/>
    <w:rsid w:val="00077052"/>
    <w:rsid w:val="00077646"/>
    <w:rsid w:val="0008048F"/>
    <w:rsid w:val="00080A50"/>
    <w:rsid w:val="00080C28"/>
    <w:rsid w:val="0008140B"/>
    <w:rsid w:val="0008251E"/>
    <w:rsid w:val="00083F74"/>
    <w:rsid w:val="00085C60"/>
    <w:rsid w:val="0008657B"/>
    <w:rsid w:val="000866BB"/>
    <w:rsid w:val="00086CA3"/>
    <w:rsid w:val="000871F7"/>
    <w:rsid w:val="00087414"/>
    <w:rsid w:val="00091405"/>
    <w:rsid w:val="0009274B"/>
    <w:rsid w:val="00095EAA"/>
    <w:rsid w:val="000961FD"/>
    <w:rsid w:val="00097E5F"/>
    <w:rsid w:val="000A02A9"/>
    <w:rsid w:val="000A044E"/>
    <w:rsid w:val="000A0C48"/>
    <w:rsid w:val="000A1BE8"/>
    <w:rsid w:val="000A255C"/>
    <w:rsid w:val="000A384C"/>
    <w:rsid w:val="000A3EDF"/>
    <w:rsid w:val="000A47D1"/>
    <w:rsid w:val="000A5688"/>
    <w:rsid w:val="000A5CA8"/>
    <w:rsid w:val="000A5EB8"/>
    <w:rsid w:val="000A6381"/>
    <w:rsid w:val="000A6521"/>
    <w:rsid w:val="000A7972"/>
    <w:rsid w:val="000A7D5D"/>
    <w:rsid w:val="000B10CB"/>
    <w:rsid w:val="000B1306"/>
    <w:rsid w:val="000B143B"/>
    <w:rsid w:val="000B2CEA"/>
    <w:rsid w:val="000B2F7A"/>
    <w:rsid w:val="000B3AED"/>
    <w:rsid w:val="000B4485"/>
    <w:rsid w:val="000B5170"/>
    <w:rsid w:val="000B55E9"/>
    <w:rsid w:val="000B70DC"/>
    <w:rsid w:val="000B7ABF"/>
    <w:rsid w:val="000C1954"/>
    <w:rsid w:val="000C2995"/>
    <w:rsid w:val="000C375F"/>
    <w:rsid w:val="000C3BB7"/>
    <w:rsid w:val="000C3EF4"/>
    <w:rsid w:val="000C4380"/>
    <w:rsid w:val="000C56B3"/>
    <w:rsid w:val="000C5D03"/>
    <w:rsid w:val="000C5D49"/>
    <w:rsid w:val="000C5D4A"/>
    <w:rsid w:val="000C6289"/>
    <w:rsid w:val="000C6D07"/>
    <w:rsid w:val="000C7BD2"/>
    <w:rsid w:val="000D13A4"/>
    <w:rsid w:val="000D1BC1"/>
    <w:rsid w:val="000D2E8A"/>
    <w:rsid w:val="000D3ECA"/>
    <w:rsid w:val="000D446F"/>
    <w:rsid w:val="000D4654"/>
    <w:rsid w:val="000D5C05"/>
    <w:rsid w:val="000D70B2"/>
    <w:rsid w:val="000D796A"/>
    <w:rsid w:val="000D797F"/>
    <w:rsid w:val="000D7E48"/>
    <w:rsid w:val="000E00BC"/>
    <w:rsid w:val="000E0229"/>
    <w:rsid w:val="000E0783"/>
    <w:rsid w:val="000E0A20"/>
    <w:rsid w:val="000E0E1E"/>
    <w:rsid w:val="000E1575"/>
    <w:rsid w:val="000E1689"/>
    <w:rsid w:val="000E2444"/>
    <w:rsid w:val="000E279E"/>
    <w:rsid w:val="000E27F1"/>
    <w:rsid w:val="000E28B0"/>
    <w:rsid w:val="000E5148"/>
    <w:rsid w:val="000E518B"/>
    <w:rsid w:val="000E55DE"/>
    <w:rsid w:val="000E6050"/>
    <w:rsid w:val="000E6077"/>
    <w:rsid w:val="000E6545"/>
    <w:rsid w:val="000E691D"/>
    <w:rsid w:val="000E7C41"/>
    <w:rsid w:val="000F0972"/>
    <w:rsid w:val="000F1A4B"/>
    <w:rsid w:val="000F330A"/>
    <w:rsid w:val="000F3925"/>
    <w:rsid w:val="000F392F"/>
    <w:rsid w:val="000F460B"/>
    <w:rsid w:val="000F6A3A"/>
    <w:rsid w:val="000F7EED"/>
    <w:rsid w:val="001020FC"/>
    <w:rsid w:val="0010232C"/>
    <w:rsid w:val="001023CA"/>
    <w:rsid w:val="0010241F"/>
    <w:rsid w:val="001025AE"/>
    <w:rsid w:val="00102F31"/>
    <w:rsid w:val="00103A57"/>
    <w:rsid w:val="00103A7E"/>
    <w:rsid w:val="00104964"/>
    <w:rsid w:val="00105C17"/>
    <w:rsid w:val="00105C53"/>
    <w:rsid w:val="001061AC"/>
    <w:rsid w:val="001079D1"/>
    <w:rsid w:val="00107ED9"/>
    <w:rsid w:val="00111390"/>
    <w:rsid w:val="0011240A"/>
    <w:rsid w:val="001132C5"/>
    <w:rsid w:val="00113BB4"/>
    <w:rsid w:val="00114594"/>
    <w:rsid w:val="00115682"/>
    <w:rsid w:val="00115DB9"/>
    <w:rsid w:val="001168CB"/>
    <w:rsid w:val="00116DC8"/>
    <w:rsid w:val="00117A84"/>
    <w:rsid w:val="00117F16"/>
    <w:rsid w:val="001201FC"/>
    <w:rsid w:val="001205A9"/>
    <w:rsid w:val="001227C4"/>
    <w:rsid w:val="00122805"/>
    <w:rsid w:val="001233EF"/>
    <w:rsid w:val="00123951"/>
    <w:rsid w:val="001303E7"/>
    <w:rsid w:val="00130C7D"/>
    <w:rsid w:val="00131600"/>
    <w:rsid w:val="0013238B"/>
    <w:rsid w:val="0013292F"/>
    <w:rsid w:val="0013381B"/>
    <w:rsid w:val="0013428F"/>
    <w:rsid w:val="00134D60"/>
    <w:rsid w:val="00134D7A"/>
    <w:rsid w:val="001352E3"/>
    <w:rsid w:val="001361EA"/>
    <w:rsid w:val="00136601"/>
    <w:rsid w:val="00137513"/>
    <w:rsid w:val="00137806"/>
    <w:rsid w:val="00140588"/>
    <w:rsid w:val="0014064F"/>
    <w:rsid w:val="00140F1D"/>
    <w:rsid w:val="00141059"/>
    <w:rsid w:val="001410F2"/>
    <w:rsid w:val="00143C1E"/>
    <w:rsid w:val="00144769"/>
    <w:rsid w:val="00147A7D"/>
    <w:rsid w:val="001507EB"/>
    <w:rsid w:val="001509EB"/>
    <w:rsid w:val="0015130C"/>
    <w:rsid w:val="00151EF3"/>
    <w:rsid w:val="00152BAC"/>
    <w:rsid w:val="001535A3"/>
    <w:rsid w:val="001539C3"/>
    <w:rsid w:val="0015448C"/>
    <w:rsid w:val="00154A0F"/>
    <w:rsid w:val="0015507B"/>
    <w:rsid w:val="0015616C"/>
    <w:rsid w:val="00156BFA"/>
    <w:rsid w:val="001579C2"/>
    <w:rsid w:val="001608CC"/>
    <w:rsid w:val="001608E2"/>
    <w:rsid w:val="00160E77"/>
    <w:rsid w:val="001619DD"/>
    <w:rsid w:val="001621B7"/>
    <w:rsid w:val="0016282D"/>
    <w:rsid w:val="00162939"/>
    <w:rsid w:val="001635EE"/>
    <w:rsid w:val="0016361C"/>
    <w:rsid w:val="00163BA2"/>
    <w:rsid w:val="001644B1"/>
    <w:rsid w:val="0016456F"/>
    <w:rsid w:val="001645BF"/>
    <w:rsid w:val="0016477C"/>
    <w:rsid w:val="00164AC3"/>
    <w:rsid w:val="00166A1B"/>
    <w:rsid w:val="0016723C"/>
    <w:rsid w:val="00167907"/>
    <w:rsid w:val="00167946"/>
    <w:rsid w:val="001703F5"/>
    <w:rsid w:val="00172D85"/>
    <w:rsid w:val="00174A86"/>
    <w:rsid w:val="00174CC8"/>
    <w:rsid w:val="00174FA4"/>
    <w:rsid w:val="00175275"/>
    <w:rsid w:val="00176D32"/>
    <w:rsid w:val="001774B3"/>
    <w:rsid w:val="00177DA5"/>
    <w:rsid w:val="001804E5"/>
    <w:rsid w:val="0018203D"/>
    <w:rsid w:val="001832C0"/>
    <w:rsid w:val="001836F6"/>
    <w:rsid w:val="00183C03"/>
    <w:rsid w:val="00183EA6"/>
    <w:rsid w:val="001847C2"/>
    <w:rsid w:val="00186039"/>
    <w:rsid w:val="001865BA"/>
    <w:rsid w:val="001869EB"/>
    <w:rsid w:val="00186AEA"/>
    <w:rsid w:val="00186DE6"/>
    <w:rsid w:val="00186F23"/>
    <w:rsid w:val="001878A2"/>
    <w:rsid w:val="00190793"/>
    <w:rsid w:val="00190D0D"/>
    <w:rsid w:val="00191BFE"/>
    <w:rsid w:val="00191E2D"/>
    <w:rsid w:val="00191E7E"/>
    <w:rsid w:val="001921A1"/>
    <w:rsid w:val="00192B12"/>
    <w:rsid w:val="00192CC2"/>
    <w:rsid w:val="00192E3C"/>
    <w:rsid w:val="00193B0B"/>
    <w:rsid w:val="00193B7B"/>
    <w:rsid w:val="001942E6"/>
    <w:rsid w:val="00195155"/>
    <w:rsid w:val="001A02E5"/>
    <w:rsid w:val="001A2AC5"/>
    <w:rsid w:val="001A3585"/>
    <w:rsid w:val="001A359A"/>
    <w:rsid w:val="001A48E4"/>
    <w:rsid w:val="001A6FB0"/>
    <w:rsid w:val="001A7863"/>
    <w:rsid w:val="001B0709"/>
    <w:rsid w:val="001B152B"/>
    <w:rsid w:val="001B2BEA"/>
    <w:rsid w:val="001B2C33"/>
    <w:rsid w:val="001B4609"/>
    <w:rsid w:val="001B4E63"/>
    <w:rsid w:val="001B60BF"/>
    <w:rsid w:val="001B61A3"/>
    <w:rsid w:val="001B626D"/>
    <w:rsid w:val="001B6C80"/>
    <w:rsid w:val="001B7077"/>
    <w:rsid w:val="001B7151"/>
    <w:rsid w:val="001C0B25"/>
    <w:rsid w:val="001C0EA8"/>
    <w:rsid w:val="001C1D96"/>
    <w:rsid w:val="001C239A"/>
    <w:rsid w:val="001C2997"/>
    <w:rsid w:val="001C2D6F"/>
    <w:rsid w:val="001C3974"/>
    <w:rsid w:val="001C584F"/>
    <w:rsid w:val="001C5A5C"/>
    <w:rsid w:val="001C5D33"/>
    <w:rsid w:val="001C6C18"/>
    <w:rsid w:val="001C7125"/>
    <w:rsid w:val="001C77FB"/>
    <w:rsid w:val="001C7D2C"/>
    <w:rsid w:val="001D04A7"/>
    <w:rsid w:val="001D064F"/>
    <w:rsid w:val="001D096D"/>
    <w:rsid w:val="001D2348"/>
    <w:rsid w:val="001D3134"/>
    <w:rsid w:val="001D31EB"/>
    <w:rsid w:val="001D3A9F"/>
    <w:rsid w:val="001D61FD"/>
    <w:rsid w:val="001D7519"/>
    <w:rsid w:val="001D7692"/>
    <w:rsid w:val="001E0275"/>
    <w:rsid w:val="001E06B6"/>
    <w:rsid w:val="001E0C68"/>
    <w:rsid w:val="001E0CCE"/>
    <w:rsid w:val="001E0F4E"/>
    <w:rsid w:val="001E131D"/>
    <w:rsid w:val="001E134E"/>
    <w:rsid w:val="001E258B"/>
    <w:rsid w:val="001E2766"/>
    <w:rsid w:val="001E277C"/>
    <w:rsid w:val="001E34D4"/>
    <w:rsid w:val="001E360C"/>
    <w:rsid w:val="001E3648"/>
    <w:rsid w:val="001E4747"/>
    <w:rsid w:val="001E49E7"/>
    <w:rsid w:val="001E6875"/>
    <w:rsid w:val="001E7277"/>
    <w:rsid w:val="001F00BA"/>
    <w:rsid w:val="001F0802"/>
    <w:rsid w:val="001F0A4E"/>
    <w:rsid w:val="001F1AB8"/>
    <w:rsid w:val="001F23A3"/>
    <w:rsid w:val="001F2BA2"/>
    <w:rsid w:val="001F2E43"/>
    <w:rsid w:val="001F2F25"/>
    <w:rsid w:val="001F2F4A"/>
    <w:rsid w:val="001F4E31"/>
    <w:rsid w:val="001F501F"/>
    <w:rsid w:val="001F5861"/>
    <w:rsid w:val="001F5E60"/>
    <w:rsid w:val="001F5F49"/>
    <w:rsid w:val="001F62B3"/>
    <w:rsid w:val="001F66A7"/>
    <w:rsid w:val="001F6C5B"/>
    <w:rsid w:val="001F7096"/>
    <w:rsid w:val="001F7609"/>
    <w:rsid w:val="001F7AA5"/>
    <w:rsid w:val="002002AB"/>
    <w:rsid w:val="0020030A"/>
    <w:rsid w:val="002005F1"/>
    <w:rsid w:val="002035C5"/>
    <w:rsid w:val="0020582A"/>
    <w:rsid w:val="00206068"/>
    <w:rsid w:val="00206447"/>
    <w:rsid w:val="00206757"/>
    <w:rsid w:val="00206C77"/>
    <w:rsid w:val="002108D2"/>
    <w:rsid w:val="00210C7F"/>
    <w:rsid w:val="002113BA"/>
    <w:rsid w:val="00212B8D"/>
    <w:rsid w:val="002139D8"/>
    <w:rsid w:val="00214BE2"/>
    <w:rsid w:val="00215FE4"/>
    <w:rsid w:val="002160A0"/>
    <w:rsid w:val="00216E24"/>
    <w:rsid w:val="0022113E"/>
    <w:rsid w:val="00221D8B"/>
    <w:rsid w:val="0022329E"/>
    <w:rsid w:val="00223B6F"/>
    <w:rsid w:val="002247A3"/>
    <w:rsid w:val="00226CB0"/>
    <w:rsid w:val="00230A27"/>
    <w:rsid w:val="0023123A"/>
    <w:rsid w:val="00232209"/>
    <w:rsid w:val="00233828"/>
    <w:rsid w:val="0023420B"/>
    <w:rsid w:val="002365BC"/>
    <w:rsid w:val="00236B92"/>
    <w:rsid w:val="00240E6F"/>
    <w:rsid w:val="00241D95"/>
    <w:rsid w:val="00245868"/>
    <w:rsid w:val="002462B3"/>
    <w:rsid w:val="00247065"/>
    <w:rsid w:val="00247CD7"/>
    <w:rsid w:val="002508B7"/>
    <w:rsid w:val="0025093D"/>
    <w:rsid w:val="002510FE"/>
    <w:rsid w:val="00251A00"/>
    <w:rsid w:val="002523F6"/>
    <w:rsid w:val="002529D3"/>
    <w:rsid w:val="00252A77"/>
    <w:rsid w:val="0025334C"/>
    <w:rsid w:val="00253FCD"/>
    <w:rsid w:val="002550F9"/>
    <w:rsid w:val="0025553C"/>
    <w:rsid w:val="00255ED1"/>
    <w:rsid w:val="002560EF"/>
    <w:rsid w:val="00260804"/>
    <w:rsid w:val="00260BB8"/>
    <w:rsid w:val="00261722"/>
    <w:rsid w:val="00261C68"/>
    <w:rsid w:val="00261D3C"/>
    <w:rsid w:val="00261D5A"/>
    <w:rsid w:val="002638AA"/>
    <w:rsid w:val="0026411C"/>
    <w:rsid w:val="00264522"/>
    <w:rsid w:val="00265A41"/>
    <w:rsid w:val="00265CA5"/>
    <w:rsid w:val="00266458"/>
    <w:rsid w:val="00266666"/>
    <w:rsid w:val="00267013"/>
    <w:rsid w:val="0027065E"/>
    <w:rsid w:val="00270B88"/>
    <w:rsid w:val="0027116B"/>
    <w:rsid w:val="002714FD"/>
    <w:rsid w:val="002717BC"/>
    <w:rsid w:val="00273158"/>
    <w:rsid w:val="00273660"/>
    <w:rsid w:val="00273850"/>
    <w:rsid w:val="00274B0E"/>
    <w:rsid w:val="00274DC5"/>
    <w:rsid w:val="002753E2"/>
    <w:rsid w:val="00275561"/>
    <w:rsid w:val="00275D17"/>
    <w:rsid w:val="00275DB9"/>
    <w:rsid w:val="00275F1D"/>
    <w:rsid w:val="002769FA"/>
    <w:rsid w:val="00281187"/>
    <w:rsid w:val="00281697"/>
    <w:rsid w:val="00281741"/>
    <w:rsid w:val="0028174A"/>
    <w:rsid w:val="00281C42"/>
    <w:rsid w:val="002820DD"/>
    <w:rsid w:val="002827DA"/>
    <w:rsid w:val="00283B9F"/>
    <w:rsid w:val="00284945"/>
    <w:rsid w:val="00284E26"/>
    <w:rsid w:val="002854EF"/>
    <w:rsid w:val="002856BA"/>
    <w:rsid w:val="00285B04"/>
    <w:rsid w:val="00285E3C"/>
    <w:rsid w:val="002902DA"/>
    <w:rsid w:val="00290DFF"/>
    <w:rsid w:val="002920AC"/>
    <w:rsid w:val="0029242A"/>
    <w:rsid w:val="002928CC"/>
    <w:rsid w:val="00292941"/>
    <w:rsid w:val="002929A9"/>
    <w:rsid w:val="0029334D"/>
    <w:rsid w:val="0029337F"/>
    <w:rsid w:val="00293BBF"/>
    <w:rsid w:val="00293D5A"/>
    <w:rsid w:val="00294875"/>
    <w:rsid w:val="00295361"/>
    <w:rsid w:val="00296E40"/>
    <w:rsid w:val="0029747C"/>
    <w:rsid w:val="002A1F23"/>
    <w:rsid w:val="002A455E"/>
    <w:rsid w:val="002A4C9E"/>
    <w:rsid w:val="002A7C54"/>
    <w:rsid w:val="002A7FBA"/>
    <w:rsid w:val="002B0FFC"/>
    <w:rsid w:val="002B1482"/>
    <w:rsid w:val="002B16BA"/>
    <w:rsid w:val="002B1A09"/>
    <w:rsid w:val="002B2178"/>
    <w:rsid w:val="002B23BF"/>
    <w:rsid w:val="002B268F"/>
    <w:rsid w:val="002B2937"/>
    <w:rsid w:val="002B39F1"/>
    <w:rsid w:val="002B42C4"/>
    <w:rsid w:val="002B4A51"/>
    <w:rsid w:val="002B52D7"/>
    <w:rsid w:val="002B53D1"/>
    <w:rsid w:val="002B595A"/>
    <w:rsid w:val="002B6002"/>
    <w:rsid w:val="002B608A"/>
    <w:rsid w:val="002B73A3"/>
    <w:rsid w:val="002B7C33"/>
    <w:rsid w:val="002B7C5D"/>
    <w:rsid w:val="002C129E"/>
    <w:rsid w:val="002C16A1"/>
    <w:rsid w:val="002C283E"/>
    <w:rsid w:val="002C2C9D"/>
    <w:rsid w:val="002C3F36"/>
    <w:rsid w:val="002C4E35"/>
    <w:rsid w:val="002C5398"/>
    <w:rsid w:val="002C577C"/>
    <w:rsid w:val="002C5CE1"/>
    <w:rsid w:val="002C6305"/>
    <w:rsid w:val="002C644B"/>
    <w:rsid w:val="002C7440"/>
    <w:rsid w:val="002C7F36"/>
    <w:rsid w:val="002C7F72"/>
    <w:rsid w:val="002D13BE"/>
    <w:rsid w:val="002D1583"/>
    <w:rsid w:val="002D2BB1"/>
    <w:rsid w:val="002D3890"/>
    <w:rsid w:val="002D3D15"/>
    <w:rsid w:val="002D3FF9"/>
    <w:rsid w:val="002D4314"/>
    <w:rsid w:val="002D4616"/>
    <w:rsid w:val="002D479F"/>
    <w:rsid w:val="002D4C54"/>
    <w:rsid w:val="002D50A9"/>
    <w:rsid w:val="002D512D"/>
    <w:rsid w:val="002D5924"/>
    <w:rsid w:val="002D5C6B"/>
    <w:rsid w:val="002D5E53"/>
    <w:rsid w:val="002D7BDD"/>
    <w:rsid w:val="002D7D51"/>
    <w:rsid w:val="002E0275"/>
    <w:rsid w:val="002E0B5F"/>
    <w:rsid w:val="002E0CCD"/>
    <w:rsid w:val="002E1121"/>
    <w:rsid w:val="002E2219"/>
    <w:rsid w:val="002E385F"/>
    <w:rsid w:val="002E3943"/>
    <w:rsid w:val="002E3B6F"/>
    <w:rsid w:val="002E4A2D"/>
    <w:rsid w:val="002E4DEE"/>
    <w:rsid w:val="002E50AC"/>
    <w:rsid w:val="002E5702"/>
    <w:rsid w:val="002E5E23"/>
    <w:rsid w:val="002E7198"/>
    <w:rsid w:val="002E7C6B"/>
    <w:rsid w:val="002F0C80"/>
    <w:rsid w:val="002F1399"/>
    <w:rsid w:val="002F1B00"/>
    <w:rsid w:val="002F1B0B"/>
    <w:rsid w:val="002F2489"/>
    <w:rsid w:val="002F2F53"/>
    <w:rsid w:val="002F4252"/>
    <w:rsid w:val="002F4803"/>
    <w:rsid w:val="002F547B"/>
    <w:rsid w:val="002F5AD4"/>
    <w:rsid w:val="002F5DD6"/>
    <w:rsid w:val="002F62D0"/>
    <w:rsid w:val="00300A74"/>
    <w:rsid w:val="003011F1"/>
    <w:rsid w:val="00301E33"/>
    <w:rsid w:val="003038A9"/>
    <w:rsid w:val="00304084"/>
    <w:rsid w:val="00304EBC"/>
    <w:rsid w:val="00305119"/>
    <w:rsid w:val="003068C0"/>
    <w:rsid w:val="003072BD"/>
    <w:rsid w:val="00311E36"/>
    <w:rsid w:val="003127CE"/>
    <w:rsid w:val="00312DC8"/>
    <w:rsid w:val="00313523"/>
    <w:rsid w:val="00313705"/>
    <w:rsid w:val="00315122"/>
    <w:rsid w:val="00315159"/>
    <w:rsid w:val="003157A7"/>
    <w:rsid w:val="00315C19"/>
    <w:rsid w:val="003164F3"/>
    <w:rsid w:val="00317717"/>
    <w:rsid w:val="00321886"/>
    <w:rsid w:val="00323011"/>
    <w:rsid w:val="0032305A"/>
    <w:rsid w:val="0032393C"/>
    <w:rsid w:val="00323C1A"/>
    <w:rsid w:val="0032485A"/>
    <w:rsid w:val="00325147"/>
    <w:rsid w:val="003251A0"/>
    <w:rsid w:val="00325EF0"/>
    <w:rsid w:val="00326B2D"/>
    <w:rsid w:val="00330E4F"/>
    <w:rsid w:val="00331046"/>
    <w:rsid w:val="003316D8"/>
    <w:rsid w:val="00331F4C"/>
    <w:rsid w:val="00332239"/>
    <w:rsid w:val="00333B63"/>
    <w:rsid w:val="00333FE5"/>
    <w:rsid w:val="00334ED2"/>
    <w:rsid w:val="00335232"/>
    <w:rsid w:val="0033540B"/>
    <w:rsid w:val="0033586C"/>
    <w:rsid w:val="003359E6"/>
    <w:rsid w:val="00335F4F"/>
    <w:rsid w:val="00335FF4"/>
    <w:rsid w:val="00336603"/>
    <w:rsid w:val="00336DBC"/>
    <w:rsid w:val="003378AE"/>
    <w:rsid w:val="00337CC7"/>
    <w:rsid w:val="00340F25"/>
    <w:rsid w:val="00341903"/>
    <w:rsid w:val="003420A9"/>
    <w:rsid w:val="003426DC"/>
    <w:rsid w:val="00342C31"/>
    <w:rsid w:val="00342FED"/>
    <w:rsid w:val="003441B1"/>
    <w:rsid w:val="003448ED"/>
    <w:rsid w:val="00344A71"/>
    <w:rsid w:val="00345D8B"/>
    <w:rsid w:val="0035032F"/>
    <w:rsid w:val="003504C4"/>
    <w:rsid w:val="00351773"/>
    <w:rsid w:val="00351A20"/>
    <w:rsid w:val="00352BA6"/>
    <w:rsid w:val="00352C1B"/>
    <w:rsid w:val="00352E04"/>
    <w:rsid w:val="00353091"/>
    <w:rsid w:val="0035434D"/>
    <w:rsid w:val="00354B14"/>
    <w:rsid w:val="003553FE"/>
    <w:rsid w:val="0035577C"/>
    <w:rsid w:val="0035630D"/>
    <w:rsid w:val="00356874"/>
    <w:rsid w:val="003569B7"/>
    <w:rsid w:val="00356EB7"/>
    <w:rsid w:val="003573E8"/>
    <w:rsid w:val="00360D17"/>
    <w:rsid w:val="00360F8F"/>
    <w:rsid w:val="00361CB4"/>
    <w:rsid w:val="0036234E"/>
    <w:rsid w:val="00362C8B"/>
    <w:rsid w:val="00363368"/>
    <w:rsid w:val="00363392"/>
    <w:rsid w:val="0036392B"/>
    <w:rsid w:val="00366584"/>
    <w:rsid w:val="003667BA"/>
    <w:rsid w:val="00367E38"/>
    <w:rsid w:val="00370B8F"/>
    <w:rsid w:val="00370F29"/>
    <w:rsid w:val="00370FDB"/>
    <w:rsid w:val="00371B63"/>
    <w:rsid w:val="00371EB0"/>
    <w:rsid w:val="00372707"/>
    <w:rsid w:val="00373482"/>
    <w:rsid w:val="00375005"/>
    <w:rsid w:val="0037510F"/>
    <w:rsid w:val="0037556B"/>
    <w:rsid w:val="003765B1"/>
    <w:rsid w:val="003766E2"/>
    <w:rsid w:val="00376798"/>
    <w:rsid w:val="003769EB"/>
    <w:rsid w:val="00376B30"/>
    <w:rsid w:val="00380FB1"/>
    <w:rsid w:val="00382BFC"/>
    <w:rsid w:val="00383515"/>
    <w:rsid w:val="00383F97"/>
    <w:rsid w:val="00383FCC"/>
    <w:rsid w:val="00386843"/>
    <w:rsid w:val="00386EC8"/>
    <w:rsid w:val="0038798E"/>
    <w:rsid w:val="00387AD3"/>
    <w:rsid w:val="00387EB0"/>
    <w:rsid w:val="00390994"/>
    <w:rsid w:val="00391135"/>
    <w:rsid w:val="00393619"/>
    <w:rsid w:val="00393A4F"/>
    <w:rsid w:val="003954AB"/>
    <w:rsid w:val="0039550F"/>
    <w:rsid w:val="0039676F"/>
    <w:rsid w:val="00397508"/>
    <w:rsid w:val="00397D36"/>
    <w:rsid w:val="003A0118"/>
    <w:rsid w:val="003A024B"/>
    <w:rsid w:val="003A0957"/>
    <w:rsid w:val="003A1C20"/>
    <w:rsid w:val="003A26B2"/>
    <w:rsid w:val="003A2B1C"/>
    <w:rsid w:val="003A2BD9"/>
    <w:rsid w:val="003A2ED8"/>
    <w:rsid w:val="003A3B59"/>
    <w:rsid w:val="003A43FB"/>
    <w:rsid w:val="003A4764"/>
    <w:rsid w:val="003A542D"/>
    <w:rsid w:val="003A5AC5"/>
    <w:rsid w:val="003A6862"/>
    <w:rsid w:val="003B163A"/>
    <w:rsid w:val="003B1B40"/>
    <w:rsid w:val="003B1C8E"/>
    <w:rsid w:val="003B1E82"/>
    <w:rsid w:val="003B20F2"/>
    <w:rsid w:val="003B3921"/>
    <w:rsid w:val="003B3DA4"/>
    <w:rsid w:val="003B3F78"/>
    <w:rsid w:val="003B5227"/>
    <w:rsid w:val="003B5EC5"/>
    <w:rsid w:val="003B67C5"/>
    <w:rsid w:val="003B6875"/>
    <w:rsid w:val="003B6DDF"/>
    <w:rsid w:val="003B7108"/>
    <w:rsid w:val="003B781A"/>
    <w:rsid w:val="003C0BCA"/>
    <w:rsid w:val="003C29F5"/>
    <w:rsid w:val="003C3773"/>
    <w:rsid w:val="003C43B7"/>
    <w:rsid w:val="003C4711"/>
    <w:rsid w:val="003C7324"/>
    <w:rsid w:val="003C7A42"/>
    <w:rsid w:val="003D027F"/>
    <w:rsid w:val="003D1400"/>
    <w:rsid w:val="003D1703"/>
    <w:rsid w:val="003D227A"/>
    <w:rsid w:val="003D31BF"/>
    <w:rsid w:val="003D3737"/>
    <w:rsid w:val="003D4791"/>
    <w:rsid w:val="003D5463"/>
    <w:rsid w:val="003D5AA5"/>
    <w:rsid w:val="003D7730"/>
    <w:rsid w:val="003D77DC"/>
    <w:rsid w:val="003E0136"/>
    <w:rsid w:val="003E16EB"/>
    <w:rsid w:val="003E35DA"/>
    <w:rsid w:val="003E3B52"/>
    <w:rsid w:val="003E3C4F"/>
    <w:rsid w:val="003E3C65"/>
    <w:rsid w:val="003E3D41"/>
    <w:rsid w:val="003E493F"/>
    <w:rsid w:val="003E4F95"/>
    <w:rsid w:val="003E53FB"/>
    <w:rsid w:val="003E5959"/>
    <w:rsid w:val="003E5CF9"/>
    <w:rsid w:val="003E64FD"/>
    <w:rsid w:val="003E6AEF"/>
    <w:rsid w:val="003E6EDE"/>
    <w:rsid w:val="003E7CC8"/>
    <w:rsid w:val="003F1DB9"/>
    <w:rsid w:val="003F3127"/>
    <w:rsid w:val="003F3236"/>
    <w:rsid w:val="003F3F1B"/>
    <w:rsid w:val="003F6E9F"/>
    <w:rsid w:val="003F7C95"/>
    <w:rsid w:val="0040008E"/>
    <w:rsid w:val="00400301"/>
    <w:rsid w:val="00400942"/>
    <w:rsid w:val="004019CB"/>
    <w:rsid w:val="00401F90"/>
    <w:rsid w:val="00402257"/>
    <w:rsid w:val="00402337"/>
    <w:rsid w:val="00403273"/>
    <w:rsid w:val="004056FE"/>
    <w:rsid w:val="00405FFF"/>
    <w:rsid w:val="004064FE"/>
    <w:rsid w:val="004077C0"/>
    <w:rsid w:val="00410A5E"/>
    <w:rsid w:val="00412A31"/>
    <w:rsid w:val="00412AB9"/>
    <w:rsid w:val="00412C4C"/>
    <w:rsid w:val="004146FB"/>
    <w:rsid w:val="00415987"/>
    <w:rsid w:val="00415FB3"/>
    <w:rsid w:val="00416433"/>
    <w:rsid w:val="004165C3"/>
    <w:rsid w:val="00416D84"/>
    <w:rsid w:val="00417FA3"/>
    <w:rsid w:val="0042065D"/>
    <w:rsid w:val="0042072B"/>
    <w:rsid w:val="00420A58"/>
    <w:rsid w:val="00422499"/>
    <w:rsid w:val="0042383F"/>
    <w:rsid w:val="00423C06"/>
    <w:rsid w:val="00424406"/>
    <w:rsid w:val="00424CC4"/>
    <w:rsid w:val="00424DC7"/>
    <w:rsid w:val="004258CD"/>
    <w:rsid w:val="00426390"/>
    <w:rsid w:val="00430255"/>
    <w:rsid w:val="00431C31"/>
    <w:rsid w:val="00431D91"/>
    <w:rsid w:val="0043324D"/>
    <w:rsid w:val="0043350F"/>
    <w:rsid w:val="00433E00"/>
    <w:rsid w:val="00434140"/>
    <w:rsid w:val="004342F5"/>
    <w:rsid w:val="00434775"/>
    <w:rsid w:val="004356F5"/>
    <w:rsid w:val="00436D6D"/>
    <w:rsid w:val="00440E86"/>
    <w:rsid w:val="00442D08"/>
    <w:rsid w:val="00445416"/>
    <w:rsid w:val="00445A56"/>
    <w:rsid w:val="00445D3D"/>
    <w:rsid w:val="004465BC"/>
    <w:rsid w:val="0044700A"/>
    <w:rsid w:val="00447121"/>
    <w:rsid w:val="0044732D"/>
    <w:rsid w:val="00447905"/>
    <w:rsid w:val="00450A50"/>
    <w:rsid w:val="00450B57"/>
    <w:rsid w:val="00450FF4"/>
    <w:rsid w:val="00451272"/>
    <w:rsid w:val="00451477"/>
    <w:rsid w:val="0045184D"/>
    <w:rsid w:val="00452558"/>
    <w:rsid w:val="004527B3"/>
    <w:rsid w:val="004539C4"/>
    <w:rsid w:val="004549B3"/>
    <w:rsid w:val="00454F75"/>
    <w:rsid w:val="00455A22"/>
    <w:rsid w:val="00455F71"/>
    <w:rsid w:val="00456102"/>
    <w:rsid w:val="0045657B"/>
    <w:rsid w:val="00456B4A"/>
    <w:rsid w:val="004570EE"/>
    <w:rsid w:val="00457A52"/>
    <w:rsid w:val="00457D91"/>
    <w:rsid w:val="0046138D"/>
    <w:rsid w:val="0046314D"/>
    <w:rsid w:val="00463ACA"/>
    <w:rsid w:val="00464E6C"/>
    <w:rsid w:val="00465F9E"/>
    <w:rsid w:val="004669D8"/>
    <w:rsid w:val="0046721F"/>
    <w:rsid w:val="00467617"/>
    <w:rsid w:val="00467AF1"/>
    <w:rsid w:val="00467EE7"/>
    <w:rsid w:val="00470699"/>
    <w:rsid w:val="004707F6"/>
    <w:rsid w:val="004709B2"/>
    <w:rsid w:val="00470D89"/>
    <w:rsid w:val="004714C0"/>
    <w:rsid w:val="004716DA"/>
    <w:rsid w:val="00471A7A"/>
    <w:rsid w:val="00471E00"/>
    <w:rsid w:val="00473E07"/>
    <w:rsid w:val="00474438"/>
    <w:rsid w:val="00475E33"/>
    <w:rsid w:val="00476374"/>
    <w:rsid w:val="004764E0"/>
    <w:rsid w:val="00477EDE"/>
    <w:rsid w:val="00480016"/>
    <w:rsid w:val="00480089"/>
    <w:rsid w:val="00480337"/>
    <w:rsid w:val="0048141D"/>
    <w:rsid w:val="004817C4"/>
    <w:rsid w:val="00481A44"/>
    <w:rsid w:val="00481C9D"/>
    <w:rsid w:val="004834DA"/>
    <w:rsid w:val="00483D6E"/>
    <w:rsid w:val="004854FC"/>
    <w:rsid w:val="00485B11"/>
    <w:rsid w:val="004867D4"/>
    <w:rsid w:val="00486BF4"/>
    <w:rsid w:val="00486E14"/>
    <w:rsid w:val="0048737D"/>
    <w:rsid w:val="004875D9"/>
    <w:rsid w:val="004913F7"/>
    <w:rsid w:val="004915D2"/>
    <w:rsid w:val="004916A6"/>
    <w:rsid w:val="00491DDF"/>
    <w:rsid w:val="00492E20"/>
    <w:rsid w:val="004932A8"/>
    <w:rsid w:val="00493D18"/>
    <w:rsid w:val="00494137"/>
    <w:rsid w:val="004941C0"/>
    <w:rsid w:val="0049672E"/>
    <w:rsid w:val="004972A8"/>
    <w:rsid w:val="004972BE"/>
    <w:rsid w:val="004A05FE"/>
    <w:rsid w:val="004A0A45"/>
    <w:rsid w:val="004A0F00"/>
    <w:rsid w:val="004A156A"/>
    <w:rsid w:val="004A2084"/>
    <w:rsid w:val="004A26C8"/>
    <w:rsid w:val="004A2DF2"/>
    <w:rsid w:val="004A37B9"/>
    <w:rsid w:val="004A3AE9"/>
    <w:rsid w:val="004A40E9"/>
    <w:rsid w:val="004A476D"/>
    <w:rsid w:val="004A4B18"/>
    <w:rsid w:val="004A4BD6"/>
    <w:rsid w:val="004A507E"/>
    <w:rsid w:val="004A523B"/>
    <w:rsid w:val="004A54C8"/>
    <w:rsid w:val="004A5657"/>
    <w:rsid w:val="004A577A"/>
    <w:rsid w:val="004A5972"/>
    <w:rsid w:val="004A6163"/>
    <w:rsid w:val="004A633F"/>
    <w:rsid w:val="004A78FB"/>
    <w:rsid w:val="004A7B72"/>
    <w:rsid w:val="004B0C26"/>
    <w:rsid w:val="004B1253"/>
    <w:rsid w:val="004B12C4"/>
    <w:rsid w:val="004B1A82"/>
    <w:rsid w:val="004B2052"/>
    <w:rsid w:val="004B2B98"/>
    <w:rsid w:val="004B36CE"/>
    <w:rsid w:val="004B3C57"/>
    <w:rsid w:val="004B431A"/>
    <w:rsid w:val="004B54CF"/>
    <w:rsid w:val="004B5D95"/>
    <w:rsid w:val="004B7046"/>
    <w:rsid w:val="004B7178"/>
    <w:rsid w:val="004B71D7"/>
    <w:rsid w:val="004C0565"/>
    <w:rsid w:val="004C0698"/>
    <w:rsid w:val="004C0C78"/>
    <w:rsid w:val="004C160F"/>
    <w:rsid w:val="004C1A24"/>
    <w:rsid w:val="004C1E7E"/>
    <w:rsid w:val="004C2200"/>
    <w:rsid w:val="004C25DB"/>
    <w:rsid w:val="004C2C82"/>
    <w:rsid w:val="004C46C0"/>
    <w:rsid w:val="004C4709"/>
    <w:rsid w:val="004C48F1"/>
    <w:rsid w:val="004C507B"/>
    <w:rsid w:val="004C5CF2"/>
    <w:rsid w:val="004C70E7"/>
    <w:rsid w:val="004C7C3F"/>
    <w:rsid w:val="004D075F"/>
    <w:rsid w:val="004D07CA"/>
    <w:rsid w:val="004D12CA"/>
    <w:rsid w:val="004D1D1C"/>
    <w:rsid w:val="004D1E36"/>
    <w:rsid w:val="004D25F3"/>
    <w:rsid w:val="004D2D3C"/>
    <w:rsid w:val="004D32D4"/>
    <w:rsid w:val="004D4034"/>
    <w:rsid w:val="004D4C6F"/>
    <w:rsid w:val="004D67A3"/>
    <w:rsid w:val="004D757F"/>
    <w:rsid w:val="004E040B"/>
    <w:rsid w:val="004E09F5"/>
    <w:rsid w:val="004E13C3"/>
    <w:rsid w:val="004E168B"/>
    <w:rsid w:val="004E25FE"/>
    <w:rsid w:val="004E2A63"/>
    <w:rsid w:val="004E30FA"/>
    <w:rsid w:val="004E3345"/>
    <w:rsid w:val="004E422C"/>
    <w:rsid w:val="004E4A60"/>
    <w:rsid w:val="004E5EAB"/>
    <w:rsid w:val="004E661D"/>
    <w:rsid w:val="004E6889"/>
    <w:rsid w:val="004E7473"/>
    <w:rsid w:val="004E7D21"/>
    <w:rsid w:val="004F04A0"/>
    <w:rsid w:val="004F1094"/>
    <w:rsid w:val="004F2332"/>
    <w:rsid w:val="004F2AA4"/>
    <w:rsid w:val="004F2BA3"/>
    <w:rsid w:val="004F306A"/>
    <w:rsid w:val="004F413C"/>
    <w:rsid w:val="004F4BDC"/>
    <w:rsid w:val="004F5A39"/>
    <w:rsid w:val="004F60BE"/>
    <w:rsid w:val="004F614E"/>
    <w:rsid w:val="004F61C7"/>
    <w:rsid w:val="004F6AF6"/>
    <w:rsid w:val="004F6FB5"/>
    <w:rsid w:val="004F77CC"/>
    <w:rsid w:val="00500888"/>
    <w:rsid w:val="00501337"/>
    <w:rsid w:val="005021E4"/>
    <w:rsid w:val="00502451"/>
    <w:rsid w:val="00502476"/>
    <w:rsid w:val="0050338A"/>
    <w:rsid w:val="00503895"/>
    <w:rsid w:val="0050410B"/>
    <w:rsid w:val="00504B5D"/>
    <w:rsid w:val="0050515A"/>
    <w:rsid w:val="00505945"/>
    <w:rsid w:val="00507F0D"/>
    <w:rsid w:val="00510012"/>
    <w:rsid w:val="0051183B"/>
    <w:rsid w:val="00512A6D"/>
    <w:rsid w:val="00512B78"/>
    <w:rsid w:val="00513117"/>
    <w:rsid w:val="00513429"/>
    <w:rsid w:val="00513B67"/>
    <w:rsid w:val="00513D08"/>
    <w:rsid w:val="00514E86"/>
    <w:rsid w:val="0051697C"/>
    <w:rsid w:val="005208C3"/>
    <w:rsid w:val="005208E8"/>
    <w:rsid w:val="00520F45"/>
    <w:rsid w:val="00521850"/>
    <w:rsid w:val="00522B6E"/>
    <w:rsid w:val="00523C73"/>
    <w:rsid w:val="00523F6E"/>
    <w:rsid w:val="005244E3"/>
    <w:rsid w:val="00524FBA"/>
    <w:rsid w:val="00525A6E"/>
    <w:rsid w:val="005271A2"/>
    <w:rsid w:val="0053058B"/>
    <w:rsid w:val="00530853"/>
    <w:rsid w:val="0053142A"/>
    <w:rsid w:val="00531923"/>
    <w:rsid w:val="00531B11"/>
    <w:rsid w:val="0053273A"/>
    <w:rsid w:val="00532F20"/>
    <w:rsid w:val="00533676"/>
    <w:rsid w:val="00534B2E"/>
    <w:rsid w:val="00535194"/>
    <w:rsid w:val="005355DC"/>
    <w:rsid w:val="0053566A"/>
    <w:rsid w:val="005356D1"/>
    <w:rsid w:val="0053681E"/>
    <w:rsid w:val="00537262"/>
    <w:rsid w:val="00537940"/>
    <w:rsid w:val="0054079D"/>
    <w:rsid w:val="00540C8E"/>
    <w:rsid w:val="005410A4"/>
    <w:rsid w:val="00541196"/>
    <w:rsid w:val="00543666"/>
    <w:rsid w:val="00543CCA"/>
    <w:rsid w:val="00544220"/>
    <w:rsid w:val="005446CC"/>
    <w:rsid w:val="0054523E"/>
    <w:rsid w:val="005455EE"/>
    <w:rsid w:val="00545A91"/>
    <w:rsid w:val="00545EBC"/>
    <w:rsid w:val="00546648"/>
    <w:rsid w:val="00546C6C"/>
    <w:rsid w:val="005473A8"/>
    <w:rsid w:val="00550300"/>
    <w:rsid w:val="0055186B"/>
    <w:rsid w:val="005524DB"/>
    <w:rsid w:val="00554156"/>
    <w:rsid w:val="005548B6"/>
    <w:rsid w:val="00554BFC"/>
    <w:rsid w:val="00554D7E"/>
    <w:rsid w:val="005561F3"/>
    <w:rsid w:val="00557971"/>
    <w:rsid w:val="00557E38"/>
    <w:rsid w:val="005611A9"/>
    <w:rsid w:val="005617E5"/>
    <w:rsid w:val="005633E7"/>
    <w:rsid w:val="00564041"/>
    <w:rsid w:val="00564912"/>
    <w:rsid w:val="00565F2B"/>
    <w:rsid w:val="005661B9"/>
    <w:rsid w:val="00566347"/>
    <w:rsid w:val="00566869"/>
    <w:rsid w:val="00567864"/>
    <w:rsid w:val="00570502"/>
    <w:rsid w:val="00572158"/>
    <w:rsid w:val="0057283D"/>
    <w:rsid w:val="0057339B"/>
    <w:rsid w:val="005736FE"/>
    <w:rsid w:val="005738E2"/>
    <w:rsid w:val="00573905"/>
    <w:rsid w:val="00573BAB"/>
    <w:rsid w:val="005743AE"/>
    <w:rsid w:val="00574D52"/>
    <w:rsid w:val="00575483"/>
    <w:rsid w:val="0057732E"/>
    <w:rsid w:val="00577ABF"/>
    <w:rsid w:val="00577DB4"/>
    <w:rsid w:val="00583314"/>
    <w:rsid w:val="00583497"/>
    <w:rsid w:val="005836C6"/>
    <w:rsid w:val="005842CA"/>
    <w:rsid w:val="005846CC"/>
    <w:rsid w:val="0058487E"/>
    <w:rsid w:val="005860CE"/>
    <w:rsid w:val="00586930"/>
    <w:rsid w:val="00590584"/>
    <w:rsid w:val="00590D6F"/>
    <w:rsid w:val="00591B7F"/>
    <w:rsid w:val="00592CF2"/>
    <w:rsid w:val="00593881"/>
    <w:rsid w:val="0059484B"/>
    <w:rsid w:val="005951DA"/>
    <w:rsid w:val="005954C4"/>
    <w:rsid w:val="00595501"/>
    <w:rsid w:val="005955D0"/>
    <w:rsid w:val="00595E99"/>
    <w:rsid w:val="0059607B"/>
    <w:rsid w:val="00597070"/>
    <w:rsid w:val="005971E8"/>
    <w:rsid w:val="005972DE"/>
    <w:rsid w:val="005974CF"/>
    <w:rsid w:val="005A03D2"/>
    <w:rsid w:val="005A1025"/>
    <w:rsid w:val="005A2640"/>
    <w:rsid w:val="005A2697"/>
    <w:rsid w:val="005A2C17"/>
    <w:rsid w:val="005A386D"/>
    <w:rsid w:val="005A38B2"/>
    <w:rsid w:val="005A4BAB"/>
    <w:rsid w:val="005A5E58"/>
    <w:rsid w:val="005A5FA2"/>
    <w:rsid w:val="005A684D"/>
    <w:rsid w:val="005A7732"/>
    <w:rsid w:val="005B0598"/>
    <w:rsid w:val="005B124C"/>
    <w:rsid w:val="005B215D"/>
    <w:rsid w:val="005B34D3"/>
    <w:rsid w:val="005B3CC4"/>
    <w:rsid w:val="005B49A9"/>
    <w:rsid w:val="005B4AF3"/>
    <w:rsid w:val="005B4B6B"/>
    <w:rsid w:val="005B51C5"/>
    <w:rsid w:val="005B539C"/>
    <w:rsid w:val="005B5689"/>
    <w:rsid w:val="005B6388"/>
    <w:rsid w:val="005B68EE"/>
    <w:rsid w:val="005B6DC6"/>
    <w:rsid w:val="005B7295"/>
    <w:rsid w:val="005B72F5"/>
    <w:rsid w:val="005C0646"/>
    <w:rsid w:val="005C1BCB"/>
    <w:rsid w:val="005C20C8"/>
    <w:rsid w:val="005C23FF"/>
    <w:rsid w:val="005C24E2"/>
    <w:rsid w:val="005C3386"/>
    <w:rsid w:val="005C4685"/>
    <w:rsid w:val="005C56D7"/>
    <w:rsid w:val="005C5DB6"/>
    <w:rsid w:val="005C5ED9"/>
    <w:rsid w:val="005C6082"/>
    <w:rsid w:val="005C67E6"/>
    <w:rsid w:val="005C68B5"/>
    <w:rsid w:val="005C7625"/>
    <w:rsid w:val="005D0147"/>
    <w:rsid w:val="005D0A0A"/>
    <w:rsid w:val="005D14A5"/>
    <w:rsid w:val="005D1E2D"/>
    <w:rsid w:val="005D2603"/>
    <w:rsid w:val="005D3820"/>
    <w:rsid w:val="005D412E"/>
    <w:rsid w:val="005D521B"/>
    <w:rsid w:val="005D57AF"/>
    <w:rsid w:val="005D5864"/>
    <w:rsid w:val="005D5D80"/>
    <w:rsid w:val="005D61DC"/>
    <w:rsid w:val="005D6C25"/>
    <w:rsid w:val="005D7286"/>
    <w:rsid w:val="005D7C05"/>
    <w:rsid w:val="005D7F12"/>
    <w:rsid w:val="005E1479"/>
    <w:rsid w:val="005E1DD8"/>
    <w:rsid w:val="005E224A"/>
    <w:rsid w:val="005E2A26"/>
    <w:rsid w:val="005E3BD5"/>
    <w:rsid w:val="005E3CEF"/>
    <w:rsid w:val="005E51FA"/>
    <w:rsid w:val="005E5817"/>
    <w:rsid w:val="005E5959"/>
    <w:rsid w:val="005E5A16"/>
    <w:rsid w:val="005E6750"/>
    <w:rsid w:val="005E68ED"/>
    <w:rsid w:val="005E72A8"/>
    <w:rsid w:val="005E744A"/>
    <w:rsid w:val="005F2810"/>
    <w:rsid w:val="005F2F8D"/>
    <w:rsid w:val="005F3164"/>
    <w:rsid w:val="005F3398"/>
    <w:rsid w:val="005F446E"/>
    <w:rsid w:val="005F6757"/>
    <w:rsid w:val="005F712C"/>
    <w:rsid w:val="005F723E"/>
    <w:rsid w:val="006003D7"/>
    <w:rsid w:val="00600B2B"/>
    <w:rsid w:val="00600FE7"/>
    <w:rsid w:val="006015CF"/>
    <w:rsid w:val="006016DF"/>
    <w:rsid w:val="006028F5"/>
    <w:rsid w:val="00602D30"/>
    <w:rsid w:val="0060479E"/>
    <w:rsid w:val="00604B0C"/>
    <w:rsid w:val="0060540E"/>
    <w:rsid w:val="0060583F"/>
    <w:rsid w:val="00605965"/>
    <w:rsid w:val="00605AA6"/>
    <w:rsid w:val="00605B48"/>
    <w:rsid w:val="0060645E"/>
    <w:rsid w:val="006078FC"/>
    <w:rsid w:val="00607D80"/>
    <w:rsid w:val="00610B6D"/>
    <w:rsid w:val="00611305"/>
    <w:rsid w:val="00611BDE"/>
    <w:rsid w:val="0061224C"/>
    <w:rsid w:val="0061255D"/>
    <w:rsid w:val="0061306E"/>
    <w:rsid w:val="00613D18"/>
    <w:rsid w:val="00614295"/>
    <w:rsid w:val="006164D6"/>
    <w:rsid w:val="006169D9"/>
    <w:rsid w:val="006172BD"/>
    <w:rsid w:val="00620A96"/>
    <w:rsid w:val="0062211B"/>
    <w:rsid w:val="00623C17"/>
    <w:rsid w:val="00624058"/>
    <w:rsid w:val="00624756"/>
    <w:rsid w:val="00625161"/>
    <w:rsid w:val="00625337"/>
    <w:rsid w:val="006258E4"/>
    <w:rsid w:val="00625CAB"/>
    <w:rsid w:val="00625EA6"/>
    <w:rsid w:val="00627C86"/>
    <w:rsid w:val="00630D58"/>
    <w:rsid w:val="00630F47"/>
    <w:rsid w:val="00631330"/>
    <w:rsid w:val="006316CC"/>
    <w:rsid w:val="00631F3B"/>
    <w:rsid w:val="0063362B"/>
    <w:rsid w:val="0063459C"/>
    <w:rsid w:val="006345A9"/>
    <w:rsid w:val="00634668"/>
    <w:rsid w:val="00634F47"/>
    <w:rsid w:val="00635553"/>
    <w:rsid w:val="00637271"/>
    <w:rsid w:val="0063776D"/>
    <w:rsid w:val="0063798E"/>
    <w:rsid w:val="00637B44"/>
    <w:rsid w:val="00640353"/>
    <w:rsid w:val="006404E2"/>
    <w:rsid w:val="00640BB7"/>
    <w:rsid w:val="00641679"/>
    <w:rsid w:val="00641A45"/>
    <w:rsid w:val="00641DF8"/>
    <w:rsid w:val="00642A57"/>
    <w:rsid w:val="006440C2"/>
    <w:rsid w:val="00644681"/>
    <w:rsid w:val="00644EF9"/>
    <w:rsid w:val="0064558A"/>
    <w:rsid w:val="006460F2"/>
    <w:rsid w:val="00646237"/>
    <w:rsid w:val="00646D69"/>
    <w:rsid w:val="00647AF5"/>
    <w:rsid w:val="00647E4E"/>
    <w:rsid w:val="006504B8"/>
    <w:rsid w:val="00651E87"/>
    <w:rsid w:val="00653447"/>
    <w:rsid w:val="00653C5D"/>
    <w:rsid w:val="00654532"/>
    <w:rsid w:val="006565F0"/>
    <w:rsid w:val="00657A85"/>
    <w:rsid w:val="006613E7"/>
    <w:rsid w:val="00661790"/>
    <w:rsid w:val="00663644"/>
    <w:rsid w:val="00665EB3"/>
    <w:rsid w:val="00666E46"/>
    <w:rsid w:val="00666F3D"/>
    <w:rsid w:val="00667019"/>
    <w:rsid w:val="006671D4"/>
    <w:rsid w:val="00667254"/>
    <w:rsid w:val="00667435"/>
    <w:rsid w:val="0066751E"/>
    <w:rsid w:val="006704E4"/>
    <w:rsid w:val="00674A21"/>
    <w:rsid w:val="00675B82"/>
    <w:rsid w:val="00675D24"/>
    <w:rsid w:val="00675FA2"/>
    <w:rsid w:val="006764CF"/>
    <w:rsid w:val="00676596"/>
    <w:rsid w:val="00677CD7"/>
    <w:rsid w:val="00680221"/>
    <w:rsid w:val="006802A9"/>
    <w:rsid w:val="00680610"/>
    <w:rsid w:val="0068079F"/>
    <w:rsid w:val="00680A24"/>
    <w:rsid w:val="00681299"/>
    <w:rsid w:val="006815C9"/>
    <w:rsid w:val="00681D19"/>
    <w:rsid w:val="00681D25"/>
    <w:rsid w:val="00682047"/>
    <w:rsid w:val="00682383"/>
    <w:rsid w:val="0068326F"/>
    <w:rsid w:val="00683FAA"/>
    <w:rsid w:val="00684C6B"/>
    <w:rsid w:val="00685200"/>
    <w:rsid w:val="00690F76"/>
    <w:rsid w:val="00690FF4"/>
    <w:rsid w:val="006911D1"/>
    <w:rsid w:val="00692C9B"/>
    <w:rsid w:val="00693864"/>
    <w:rsid w:val="00694E83"/>
    <w:rsid w:val="006A081E"/>
    <w:rsid w:val="006A0BCE"/>
    <w:rsid w:val="006A15A0"/>
    <w:rsid w:val="006A18CD"/>
    <w:rsid w:val="006A1B40"/>
    <w:rsid w:val="006A2629"/>
    <w:rsid w:val="006A2765"/>
    <w:rsid w:val="006A2921"/>
    <w:rsid w:val="006A2F03"/>
    <w:rsid w:val="006A4400"/>
    <w:rsid w:val="006A4C59"/>
    <w:rsid w:val="006A56D2"/>
    <w:rsid w:val="006A5E3D"/>
    <w:rsid w:val="006A6C26"/>
    <w:rsid w:val="006B0017"/>
    <w:rsid w:val="006B0831"/>
    <w:rsid w:val="006B23F5"/>
    <w:rsid w:val="006B2911"/>
    <w:rsid w:val="006B3166"/>
    <w:rsid w:val="006B349E"/>
    <w:rsid w:val="006B527E"/>
    <w:rsid w:val="006B5596"/>
    <w:rsid w:val="006B72D1"/>
    <w:rsid w:val="006B7789"/>
    <w:rsid w:val="006C0419"/>
    <w:rsid w:val="006C0AFA"/>
    <w:rsid w:val="006C24C7"/>
    <w:rsid w:val="006C296B"/>
    <w:rsid w:val="006C2A99"/>
    <w:rsid w:val="006C2A9D"/>
    <w:rsid w:val="006C2C45"/>
    <w:rsid w:val="006C3966"/>
    <w:rsid w:val="006C3F71"/>
    <w:rsid w:val="006C43DC"/>
    <w:rsid w:val="006C5349"/>
    <w:rsid w:val="006C53A4"/>
    <w:rsid w:val="006C5691"/>
    <w:rsid w:val="006C595A"/>
    <w:rsid w:val="006C6500"/>
    <w:rsid w:val="006C65D6"/>
    <w:rsid w:val="006C6FAB"/>
    <w:rsid w:val="006C7931"/>
    <w:rsid w:val="006D0098"/>
    <w:rsid w:val="006D2454"/>
    <w:rsid w:val="006D273A"/>
    <w:rsid w:val="006D3188"/>
    <w:rsid w:val="006D3544"/>
    <w:rsid w:val="006D3F93"/>
    <w:rsid w:val="006D4415"/>
    <w:rsid w:val="006D5895"/>
    <w:rsid w:val="006D58E0"/>
    <w:rsid w:val="006D5C8B"/>
    <w:rsid w:val="006D7950"/>
    <w:rsid w:val="006E093E"/>
    <w:rsid w:val="006E0B30"/>
    <w:rsid w:val="006E1BA0"/>
    <w:rsid w:val="006E442F"/>
    <w:rsid w:val="006E5AB3"/>
    <w:rsid w:val="006E6431"/>
    <w:rsid w:val="006E64B4"/>
    <w:rsid w:val="006E6AEC"/>
    <w:rsid w:val="006E735D"/>
    <w:rsid w:val="006E7C52"/>
    <w:rsid w:val="006E7FC3"/>
    <w:rsid w:val="006F0E52"/>
    <w:rsid w:val="006F2157"/>
    <w:rsid w:val="006F2572"/>
    <w:rsid w:val="006F25E8"/>
    <w:rsid w:val="006F3283"/>
    <w:rsid w:val="006F35E4"/>
    <w:rsid w:val="006F3E14"/>
    <w:rsid w:val="006F46EA"/>
    <w:rsid w:val="006F4ACE"/>
    <w:rsid w:val="006F5CCE"/>
    <w:rsid w:val="006F6B17"/>
    <w:rsid w:val="006F6C3A"/>
    <w:rsid w:val="007002DC"/>
    <w:rsid w:val="007018F9"/>
    <w:rsid w:val="00701A07"/>
    <w:rsid w:val="007020F8"/>
    <w:rsid w:val="00703326"/>
    <w:rsid w:val="007039F9"/>
    <w:rsid w:val="007051C4"/>
    <w:rsid w:val="007064CB"/>
    <w:rsid w:val="00706D6F"/>
    <w:rsid w:val="00707511"/>
    <w:rsid w:val="007075E8"/>
    <w:rsid w:val="007075EC"/>
    <w:rsid w:val="00707D1E"/>
    <w:rsid w:val="00707F18"/>
    <w:rsid w:val="0071099C"/>
    <w:rsid w:val="0071103F"/>
    <w:rsid w:val="007116FE"/>
    <w:rsid w:val="00711B3C"/>
    <w:rsid w:val="00712137"/>
    <w:rsid w:val="0071267A"/>
    <w:rsid w:val="00712CA2"/>
    <w:rsid w:val="00714A93"/>
    <w:rsid w:val="007152CC"/>
    <w:rsid w:val="00715B03"/>
    <w:rsid w:val="00715C41"/>
    <w:rsid w:val="00716004"/>
    <w:rsid w:val="007174E1"/>
    <w:rsid w:val="007179FF"/>
    <w:rsid w:val="007201E3"/>
    <w:rsid w:val="0072088D"/>
    <w:rsid w:val="00720EA0"/>
    <w:rsid w:val="00721395"/>
    <w:rsid w:val="00721673"/>
    <w:rsid w:val="00721BB5"/>
    <w:rsid w:val="007242AB"/>
    <w:rsid w:val="00724324"/>
    <w:rsid w:val="007243ED"/>
    <w:rsid w:val="00724772"/>
    <w:rsid w:val="00724F56"/>
    <w:rsid w:val="007252C3"/>
    <w:rsid w:val="00726CA9"/>
    <w:rsid w:val="00727C21"/>
    <w:rsid w:val="0073009C"/>
    <w:rsid w:val="00730337"/>
    <w:rsid w:val="00730654"/>
    <w:rsid w:val="00730AB7"/>
    <w:rsid w:val="00730E05"/>
    <w:rsid w:val="00730F60"/>
    <w:rsid w:val="00731DA5"/>
    <w:rsid w:val="00732550"/>
    <w:rsid w:val="00732736"/>
    <w:rsid w:val="00732A64"/>
    <w:rsid w:val="00733136"/>
    <w:rsid w:val="00733DE1"/>
    <w:rsid w:val="00734185"/>
    <w:rsid w:val="007344AA"/>
    <w:rsid w:val="007349CC"/>
    <w:rsid w:val="00734FAA"/>
    <w:rsid w:val="00735DE6"/>
    <w:rsid w:val="007363FF"/>
    <w:rsid w:val="00736C85"/>
    <w:rsid w:val="0073770B"/>
    <w:rsid w:val="0074056A"/>
    <w:rsid w:val="00740803"/>
    <w:rsid w:val="00740CB5"/>
    <w:rsid w:val="00741762"/>
    <w:rsid w:val="00741807"/>
    <w:rsid w:val="007418A5"/>
    <w:rsid w:val="00741B56"/>
    <w:rsid w:val="00742EB3"/>
    <w:rsid w:val="0074309E"/>
    <w:rsid w:val="0074335D"/>
    <w:rsid w:val="007448CD"/>
    <w:rsid w:val="0074527B"/>
    <w:rsid w:val="00745BB0"/>
    <w:rsid w:val="0074627C"/>
    <w:rsid w:val="007468FB"/>
    <w:rsid w:val="007513AE"/>
    <w:rsid w:val="00752ABE"/>
    <w:rsid w:val="00752FD2"/>
    <w:rsid w:val="00753242"/>
    <w:rsid w:val="007537A7"/>
    <w:rsid w:val="00753EBC"/>
    <w:rsid w:val="007547A2"/>
    <w:rsid w:val="00754D73"/>
    <w:rsid w:val="00756EB0"/>
    <w:rsid w:val="00757352"/>
    <w:rsid w:val="007579D7"/>
    <w:rsid w:val="00760E0F"/>
    <w:rsid w:val="0076218C"/>
    <w:rsid w:val="00763F16"/>
    <w:rsid w:val="00764326"/>
    <w:rsid w:val="0076449F"/>
    <w:rsid w:val="007649D7"/>
    <w:rsid w:val="00764AEA"/>
    <w:rsid w:val="00764FA7"/>
    <w:rsid w:val="00765217"/>
    <w:rsid w:val="00767E90"/>
    <w:rsid w:val="00770549"/>
    <w:rsid w:val="007707BB"/>
    <w:rsid w:val="00770ABA"/>
    <w:rsid w:val="00772732"/>
    <w:rsid w:val="00772899"/>
    <w:rsid w:val="007740CB"/>
    <w:rsid w:val="007748F4"/>
    <w:rsid w:val="00776605"/>
    <w:rsid w:val="00776707"/>
    <w:rsid w:val="0077756F"/>
    <w:rsid w:val="0077759B"/>
    <w:rsid w:val="00777CAB"/>
    <w:rsid w:val="007825C6"/>
    <w:rsid w:val="0078261C"/>
    <w:rsid w:val="007826A5"/>
    <w:rsid w:val="007827A4"/>
    <w:rsid w:val="00782892"/>
    <w:rsid w:val="0078295B"/>
    <w:rsid w:val="00782C13"/>
    <w:rsid w:val="00782D6C"/>
    <w:rsid w:val="00784A43"/>
    <w:rsid w:val="00784B0D"/>
    <w:rsid w:val="00785066"/>
    <w:rsid w:val="00787365"/>
    <w:rsid w:val="00787E31"/>
    <w:rsid w:val="00791EF8"/>
    <w:rsid w:val="007921BB"/>
    <w:rsid w:val="00792818"/>
    <w:rsid w:val="00792A3A"/>
    <w:rsid w:val="00792F64"/>
    <w:rsid w:val="00793F24"/>
    <w:rsid w:val="0079463B"/>
    <w:rsid w:val="00794EF0"/>
    <w:rsid w:val="0079544F"/>
    <w:rsid w:val="0079783C"/>
    <w:rsid w:val="00797A02"/>
    <w:rsid w:val="00797DBC"/>
    <w:rsid w:val="007A0FCD"/>
    <w:rsid w:val="007A1F60"/>
    <w:rsid w:val="007A2B35"/>
    <w:rsid w:val="007A2FCD"/>
    <w:rsid w:val="007A3050"/>
    <w:rsid w:val="007A3474"/>
    <w:rsid w:val="007A34B9"/>
    <w:rsid w:val="007A360D"/>
    <w:rsid w:val="007A3E05"/>
    <w:rsid w:val="007A4861"/>
    <w:rsid w:val="007A542F"/>
    <w:rsid w:val="007A570C"/>
    <w:rsid w:val="007A6220"/>
    <w:rsid w:val="007A7D7E"/>
    <w:rsid w:val="007A7DAA"/>
    <w:rsid w:val="007A7F8B"/>
    <w:rsid w:val="007B02CB"/>
    <w:rsid w:val="007B1FF9"/>
    <w:rsid w:val="007B213C"/>
    <w:rsid w:val="007B2BC4"/>
    <w:rsid w:val="007B3204"/>
    <w:rsid w:val="007B3241"/>
    <w:rsid w:val="007B3763"/>
    <w:rsid w:val="007B3B76"/>
    <w:rsid w:val="007B4C16"/>
    <w:rsid w:val="007B5061"/>
    <w:rsid w:val="007B51A4"/>
    <w:rsid w:val="007B5701"/>
    <w:rsid w:val="007B5D42"/>
    <w:rsid w:val="007B5E15"/>
    <w:rsid w:val="007B6CEC"/>
    <w:rsid w:val="007B6CFE"/>
    <w:rsid w:val="007B771B"/>
    <w:rsid w:val="007B7984"/>
    <w:rsid w:val="007B7B17"/>
    <w:rsid w:val="007C00F2"/>
    <w:rsid w:val="007C0C9F"/>
    <w:rsid w:val="007C1ABE"/>
    <w:rsid w:val="007C2081"/>
    <w:rsid w:val="007C290C"/>
    <w:rsid w:val="007C335A"/>
    <w:rsid w:val="007C404E"/>
    <w:rsid w:val="007C41CE"/>
    <w:rsid w:val="007C5197"/>
    <w:rsid w:val="007C524F"/>
    <w:rsid w:val="007C52B3"/>
    <w:rsid w:val="007C5D8E"/>
    <w:rsid w:val="007C6966"/>
    <w:rsid w:val="007D0270"/>
    <w:rsid w:val="007D0F4F"/>
    <w:rsid w:val="007D1729"/>
    <w:rsid w:val="007D172D"/>
    <w:rsid w:val="007D1957"/>
    <w:rsid w:val="007D2A04"/>
    <w:rsid w:val="007D3CA6"/>
    <w:rsid w:val="007D3DA4"/>
    <w:rsid w:val="007D3E01"/>
    <w:rsid w:val="007D4D3B"/>
    <w:rsid w:val="007D50C3"/>
    <w:rsid w:val="007D6236"/>
    <w:rsid w:val="007D6E34"/>
    <w:rsid w:val="007D752D"/>
    <w:rsid w:val="007D7A09"/>
    <w:rsid w:val="007E0EB4"/>
    <w:rsid w:val="007E19E3"/>
    <w:rsid w:val="007E2BF7"/>
    <w:rsid w:val="007E45A7"/>
    <w:rsid w:val="007E4FD9"/>
    <w:rsid w:val="007E613C"/>
    <w:rsid w:val="007E7BCF"/>
    <w:rsid w:val="007E7CE1"/>
    <w:rsid w:val="007F200E"/>
    <w:rsid w:val="007F2134"/>
    <w:rsid w:val="007F5286"/>
    <w:rsid w:val="007F5451"/>
    <w:rsid w:val="007F57B5"/>
    <w:rsid w:val="007F5CB3"/>
    <w:rsid w:val="007F7DA7"/>
    <w:rsid w:val="00800082"/>
    <w:rsid w:val="008001B4"/>
    <w:rsid w:val="0080043F"/>
    <w:rsid w:val="0080187D"/>
    <w:rsid w:val="00801AAC"/>
    <w:rsid w:val="00801C31"/>
    <w:rsid w:val="0080285E"/>
    <w:rsid w:val="00802D83"/>
    <w:rsid w:val="00802FBE"/>
    <w:rsid w:val="0080585D"/>
    <w:rsid w:val="0080614A"/>
    <w:rsid w:val="008061AA"/>
    <w:rsid w:val="00806936"/>
    <w:rsid w:val="00806974"/>
    <w:rsid w:val="0080777A"/>
    <w:rsid w:val="00810D98"/>
    <w:rsid w:val="00811038"/>
    <w:rsid w:val="00812911"/>
    <w:rsid w:val="00812A09"/>
    <w:rsid w:val="00813633"/>
    <w:rsid w:val="008142B6"/>
    <w:rsid w:val="008146DA"/>
    <w:rsid w:val="0081495C"/>
    <w:rsid w:val="00815872"/>
    <w:rsid w:val="008165FE"/>
    <w:rsid w:val="0081675D"/>
    <w:rsid w:val="00816FA5"/>
    <w:rsid w:val="00817437"/>
    <w:rsid w:val="008175DD"/>
    <w:rsid w:val="00821343"/>
    <w:rsid w:val="00821848"/>
    <w:rsid w:val="008237FF"/>
    <w:rsid w:val="00823B22"/>
    <w:rsid w:val="00823C1A"/>
    <w:rsid w:val="0082406B"/>
    <w:rsid w:val="00825212"/>
    <w:rsid w:val="008256BC"/>
    <w:rsid w:val="0082648E"/>
    <w:rsid w:val="00826D70"/>
    <w:rsid w:val="00831120"/>
    <w:rsid w:val="008312F3"/>
    <w:rsid w:val="0083139B"/>
    <w:rsid w:val="0083236A"/>
    <w:rsid w:val="008328CF"/>
    <w:rsid w:val="00833122"/>
    <w:rsid w:val="008336A1"/>
    <w:rsid w:val="0083446A"/>
    <w:rsid w:val="0083691A"/>
    <w:rsid w:val="00837F91"/>
    <w:rsid w:val="0084123B"/>
    <w:rsid w:val="00841D36"/>
    <w:rsid w:val="00842A8D"/>
    <w:rsid w:val="00843160"/>
    <w:rsid w:val="008448F0"/>
    <w:rsid w:val="00844C79"/>
    <w:rsid w:val="00844CC4"/>
    <w:rsid w:val="00845260"/>
    <w:rsid w:val="008457D1"/>
    <w:rsid w:val="00846311"/>
    <w:rsid w:val="00846CC6"/>
    <w:rsid w:val="0084717E"/>
    <w:rsid w:val="008503F3"/>
    <w:rsid w:val="00851403"/>
    <w:rsid w:val="008516D4"/>
    <w:rsid w:val="008518BC"/>
    <w:rsid w:val="00851929"/>
    <w:rsid w:val="00852490"/>
    <w:rsid w:val="00853324"/>
    <w:rsid w:val="00853FB3"/>
    <w:rsid w:val="00855290"/>
    <w:rsid w:val="00855727"/>
    <w:rsid w:val="00857577"/>
    <w:rsid w:val="00860C4B"/>
    <w:rsid w:val="008619DF"/>
    <w:rsid w:val="00861D10"/>
    <w:rsid w:val="00862CF8"/>
    <w:rsid w:val="00862E65"/>
    <w:rsid w:val="0086308D"/>
    <w:rsid w:val="00863FA0"/>
    <w:rsid w:val="00864829"/>
    <w:rsid w:val="00865878"/>
    <w:rsid w:val="008701C2"/>
    <w:rsid w:val="00871104"/>
    <w:rsid w:val="00872B62"/>
    <w:rsid w:val="00872EBD"/>
    <w:rsid w:val="00872F1A"/>
    <w:rsid w:val="00872FD5"/>
    <w:rsid w:val="008738CB"/>
    <w:rsid w:val="008740AE"/>
    <w:rsid w:val="008742F5"/>
    <w:rsid w:val="0087447C"/>
    <w:rsid w:val="00874666"/>
    <w:rsid w:val="008749BB"/>
    <w:rsid w:val="00875ACC"/>
    <w:rsid w:val="00875FBB"/>
    <w:rsid w:val="00877206"/>
    <w:rsid w:val="00881031"/>
    <w:rsid w:val="008823EC"/>
    <w:rsid w:val="00882681"/>
    <w:rsid w:val="00883022"/>
    <w:rsid w:val="00883BBF"/>
    <w:rsid w:val="0088490D"/>
    <w:rsid w:val="00884E4B"/>
    <w:rsid w:val="0088504B"/>
    <w:rsid w:val="00885A80"/>
    <w:rsid w:val="00885EB7"/>
    <w:rsid w:val="00886422"/>
    <w:rsid w:val="008864CB"/>
    <w:rsid w:val="00887A5E"/>
    <w:rsid w:val="00887F80"/>
    <w:rsid w:val="00890188"/>
    <w:rsid w:val="0089132A"/>
    <w:rsid w:val="00892948"/>
    <w:rsid w:val="00893567"/>
    <w:rsid w:val="0089387B"/>
    <w:rsid w:val="0089393A"/>
    <w:rsid w:val="00894371"/>
    <w:rsid w:val="008947CA"/>
    <w:rsid w:val="00894AF6"/>
    <w:rsid w:val="00895658"/>
    <w:rsid w:val="00895F02"/>
    <w:rsid w:val="0089718C"/>
    <w:rsid w:val="00897D13"/>
    <w:rsid w:val="00897FD8"/>
    <w:rsid w:val="008A0058"/>
    <w:rsid w:val="008A03FE"/>
    <w:rsid w:val="008A05E6"/>
    <w:rsid w:val="008A0A6D"/>
    <w:rsid w:val="008A10C2"/>
    <w:rsid w:val="008A1362"/>
    <w:rsid w:val="008A4386"/>
    <w:rsid w:val="008A48B9"/>
    <w:rsid w:val="008A528F"/>
    <w:rsid w:val="008A5697"/>
    <w:rsid w:val="008A5A6A"/>
    <w:rsid w:val="008A6290"/>
    <w:rsid w:val="008A6921"/>
    <w:rsid w:val="008A6995"/>
    <w:rsid w:val="008A7560"/>
    <w:rsid w:val="008A77FE"/>
    <w:rsid w:val="008A7B99"/>
    <w:rsid w:val="008B0FA3"/>
    <w:rsid w:val="008B2FA7"/>
    <w:rsid w:val="008B32C0"/>
    <w:rsid w:val="008B3924"/>
    <w:rsid w:val="008B39A0"/>
    <w:rsid w:val="008B3A77"/>
    <w:rsid w:val="008B3D8A"/>
    <w:rsid w:val="008B46D6"/>
    <w:rsid w:val="008B486E"/>
    <w:rsid w:val="008B5760"/>
    <w:rsid w:val="008B581B"/>
    <w:rsid w:val="008B6B87"/>
    <w:rsid w:val="008B6E10"/>
    <w:rsid w:val="008B70BD"/>
    <w:rsid w:val="008B7101"/>
    <w:rsid w:val="008B73F2"/>
    <w:rsid w:val="008B78E9"/>
    <w:rsid w:val="008B7929"/>
    <w:rsid w:val="008C043C"/>
    <w:rsid w:val="008C0AF5"/>
    <w:rsid w:val="008C0E5F"/>
    <w:rsid w:val="008C13DB"/>
    <w:rsid w:val="008C1F74"/>
    <w:rsid w:val="008C24B0"/>
    <w:rsid w:val="008C2A32"/>
    <w:rsid w:val="008C3965"/>
    <w:rsid w:val="008C3F77"/>
    <w:rsid w:val="008C4EE9"/>
    <w:rsid w:val="008C53D8"/>
    <w:rsid w:val="008C5B07"/>
    <w:rsid w:val="008C692A"/>
    <w:rsid w:val="008C69BE"/>
    <w:rsid w:val="008C790C"/>
    <w:rsid w:val="008D0AF2"/>
    <w:rsid w:val="008D1753"/>
    <w:rsid w:val="008D1827"/>
    <w:rsid w:val="008D1E1B"/>
    <w:rsid w:val="008D22E6"/>
    <w:rsid w:val="008D2933"/>
    <w:rsid w:val="008D2DE7"/>
    <w:rsid w:val="008D2EE9"/>
    <w:rsid w:val="008D372A"/>
    <w:rsid w:val="008D41D7"/>
    <w:rsid w:val="008D45A9"/>
    <w:rsid w:val="008D4F6E"/>
    <w:rsid w:val="008D54F4"/>
    <w:rsid w:val="008D64B2"/>
    <w:rsid w:val="008D66BE"/>
    <w:rsid w:val="008D6ED1"/>
    <w:rsid w:val="008D71C2"/>
    <w:rsid w:val="008D7428"/>
    <w:rsid w:val="008D743C"/>
    <w:rsid w:val="008D7497"/>
    <w:rsid w:val="008D78A2"/>
    <w:rsid w:val="008E2595"/>
    <w:rsid w:val="008E25DA"/>
    <w:rsid w:val="008E33A7"/>
    <w:rsid w:val="008E371E"/>
    <w:rsid w:val="008E3A83"/>
    <w:rsid w:val="008E427D"/>
    <w:rsid w:val="008E497C"/>
    <w:rsid w:val="008E51E0"/>
    <w:rsid w:val="008E5623"/>
    <w:rsid w:val="008F1CC6"/>
    <w:rsid w:val="008F2C24"/>
    <w:rsid w:val="008F309F"/>
    <w:rsid w:val="008F3E94"/>
    <w:rsid w:val="008F5F8A"/>
    <w:rsid w:val="008F6273"/>
    <w:rsid w:val="008F6C8F"/>
    <w:rsid w:val="008F6CA6"/>
    <w:rsid w:val="008F76D9"/>
    <w:rsid w:val="00900D66"/>
    <w:rsid w:val="0090158C"/>
    <w:rsid w:val="0090173C"/>
    <w:rsid w:val="0090213C"/>
    <w:rsid w:val="0090241A"/>
    <w:rsid w:val="00903052"/>
    <w:rsid w:val="009034EC"/>
    <w:rsid w:val="00903BA5"/>
    <w:rsid w:val="009044BD"/>
    <w:rsid w:val="00905892"/>
    <w:rsid w:val="00906A58"/>
    <w:rsid w:val="009077FE"/>
    <w:rsid w:val="00907A23"/>
    <w:rsid w:val="00907CE1"/>
    <w:rsid w:val="00911E65"/>
    <w:rsid w:val="00912589"/>
    <w:rsid w:val="009133E9"/>
    <w:rsid w:val="00914766"/>
    <w:rsid w:val="00915047"/>
    <w:rsid w:val="00915C1F"/>
    <w:rsid w:val="00915F22"/>
    <w:rsid w:val="00916CA7"/>
    <w:rsid w:val="0091707A"/>
    <w:rsid w:val="00917781"/>
    <w:rsid w:val="00920108"/>
    <w:rsid w:val="00920707"/>
    <w:rsid w:val="00920AB7"/>
    <w:rsid w:val="009227C4"/>
    <w:rsid w:val="00922E9B"/>
    <w:rsid w:val="00923BC2"/>
    <w:rsid w:val="0092466E"/>
    <w:rsid w:val="00925B15"/>
    <w:rsid w:val="0092615C"/>
    <w:rsid w:val="009262F8"/>
    <w:rsid w:val="00926EF2"/>
    <w:rsid w:val="009303C6"/>
    <w:rsid w:val="00931018"/>
    <w:rsid w:val="00931F44"/>
    <w:rsid w:val="009320C9"/>
    <w:rsid w:val="009333B7"/>
    <w:rsid w:val="0093352F"/>
    <w:rsid w:val="009345F9"/>
    <w:rsid w:val="0093543F"/>
    <w:rsid w:val="00935F28"/>
    <w:rsid w:val="00936BC4"/>
    <w:rsid w:val="0093709F"/>
    <w:rsid w:val="00940DFC"/>
    <w:rsid w:val="00941191"/>
    <w:rsid w:val="00941257"/>
    <w:rsid w:val="00941697"/>
    <w:rsid w:val="00941975"/>
    <w:rsid w:val="00941AC7"/>
    <w:rsid w:val="00941E12"/>
    <w:rsid w:val="009428D5"/>
    <w:rsid w:val="00942A99"/>
    <w:rsid w:val="009431AC"/>
    <w:rsid w:val="00943F2D"/>
    <w:rsid w:val="00945441"/>
    <w:rsid w:val="009457D3"/>
    <w:rsid w:val="0094664F"/>
    <w:rsid w:val="0094683B"/>
    <w:rsid w:val="00946C52"/>
    <w:rsid w:val="00947F2C"/>
    <w:rsid w:val="0095129D"/>
    <w:rsid w:val="009514A0"/>
    <w:rsid w:val="00952048"/>
    <w:rsid w:val="009529C3"/>
    <w:rsid w:val="00952D70"/>
    <w:rsid w:val="0095344F"/>
    <w:rsid w:val="00953616"/>
    <w:rsid w:val="0095511C"/>
    <w:rsid w:val="009553FB"/>
    <w:rsid w:val="00956165"/>
    <w:rsid w:val="00956A2B"/>
    <w:rsid w:val="00956C3E"/>
    <w:rsid w:val="009570B7"/>
    <w:rsid w:val="00957CD6"/>
    <w:rsid w:val="00957DEC"/>
    <w:rsid w:val="0096141F"/>
    <w:rsid w:val="00963F57"/>
    <w:rsid w:val="0096748D"/>
    <w:rsid w:val="00967F94"/>
    <w:rsid w:val="00970597"/>
    <w:rsid w:val="00970922"/>
    <w:rsid w:val="00970979"/>
    <w:rsid w:val="00970B71"/>
    <w:rsid w:val="00970B78"/>
    <w:rsid w:val="00970C09"/>
    <w:rsid w:val="00970E25"/>
    <w:rsid w:val="00971D31"/>
    <w:rsid w:val="009722E3"/>
    <w:rsid w:val="00973DDB"/>
    <w:rsid w:val="00974D13"/>
    <w:rsid w:val="009750A5"/>
    <w:rsid w:val="00975950"/>
    <w:rsid w:val="00977EFF"/>
    <w:rsid w:val="009802F8"/>
    <w:rsid w:val="00980734"/>
    <w:rsid w:val="0098104A"/>
    <w:rsid w:val="00981956"/>
    <w:rsid w:val="00981A77"/>
    <w:rsid w:val="00981E7A"/>
    <w:rsid w:val="009825F4"/>
    <w:rsid w:val="00982D99"/>
    <w:rsid w:val="009855E6"/>
    <w:rsid w:val="0098575A"/>
    <w:rsid w:val="009858AC"/>
    <w:rsid w:val="00986FA3"/>
    <w:rsid w:val="009873E5"/>
    <w:rsid w:val="00987AE4"/>
    <w:rsid w:val="0099018F"/>
    <w:rsid w:val="0099086C"/>
    <w:rsid w:val="00990A47"/>
    <w:rsid w:val="00990CC1"/>
    <w:rsid w:val="009913AE"/>
    <w:rsid w:val="00991E10"/>
    <w:rsid w:val="00994E86"/>
    <w:rsid w:val="00996229"/>
    <w:rsid w:val="00997070"/>
    <w:rsid w:val="00997BB4"/>
    <w:rsid w:val="009A0539"/>
    <w:rsid w:val="009A072F"/>
    <w:rsid w:val="009A09F0"/>
    <w:rsid w:val="009A0CA8"/>
    <w:rsid w:val="009A2099"/>
    <w:rsid w:val="009A24A4"/>
    <w:rsid w:val="009A2507"/>
    <w:rsid w:val="009A2C54"/>
    <w:rsid w:val="009A3882"/>
    <w:rsid w:val="009A404A"/>
    <w:rsid w:val="009A450C"/>
    <w:rsid w:val="009A561B"/>
    <w:rsid w:val="009A561F"/>
    <w:rsid w:val="009A5B62"/>
    <w:rsid w:val="009A716E"/>
    <w:rsid w:val="009A767D"/>
    <w:rsid w:val="009A792B"/>
    <w:rsid w:val="009A7AB0"/>
    <w:rsid w:val="009B31FA"/>
    <w:rsid w:val="009B3E1C"/>
    <w:rsid w:val="009B4045"/>
    <w:rsid w:val="009B4331"/>
    <w:rsid w:val="009B501E"/>
    <w:rsid w:val="009B5427"/>
    <w:rsid w:val="009B6BD6"/>
    <w:rsid w:val="009C0F3F"/>
    <w:rsid w:val="009C1203"/>
    <w:rsid w:val="009C1529"/>
    <w:rsid w:val="009C21D2"/>
    <w:rsid w:val="009C2CDE"/>
    <w:rsid w:val="009C3481"/>
    <w:rsid w:val="009C3FE1"/>
    <w:rsid w:val="009C4A7B"/>
    <w:rsid w:val="009C50D5"/>
    <w:rsid w:val="009C5317"/>
    <w:rsid w:val="009C597F"/>
    <w:rsid w:val="009C5B5A"/>
    <w:rsid w:val="009C5D7E"/>
    <w:rsid w:val="009C62D0"/>
    <w:rsid w:val="009C68BA"/>
    <w:rsid w:val="009C6D9B"/>
    <w:rsid w:val="009C761E"/>
    <w:rsid w:val="009C79B1"/>
    <w:rsid w:val="009C7ACA"/>
    <w:rsid w:val="009D17BA"/>
    <w:rsid w:val="009D1BD7"/>
    <w:rsid w:val="009D1DD9"/>
    <w:rsid w:val="009D3C29"/>
    <w:rsid w:val="009D3C84"/>
    <w:rsid w:val="009D3ED6"/>
    <w:rsid w:val="009D401A"/>
    <w:rsid w:val="009D452D"/>
    <w:rsid w:val="009D4E63"/>
    <w:rsid w:val="009D4EA1"/>
    <w:rsid w:val="009D4ED3"/>
    <w:rsid w:val="009D5224"/>
    <w:rsid w:val="009D5F4E"/>
    <w:rsid w:val="009D6448"/>
    <w:rsid w:val="009D733B"/>
    <w:rsid w:val="009D73F2"/>
    <w:rsid w:val="009D74BE"/>
    <w:rsid w:val="009D7D62"/>
    <w:rsid w:val="009D7F82"/>
    <w:rsid w:val="009E0CB9"/>
    <w:rsid w:val="009E119F"/>
    <w:rsid w:val="009E1358"/>
    <w:rsid w:val="009E14F6"/>
    <w:rsid w:val="009E1C32"/>
    <w:rsid w:val="009E1D4C"/>
    <w:rsid w:val="009E2660"/>
    <w:rsid w:val="009E32EB"/>
    <w:rsid w:val="009E344F"/>
    <w:rsid w:val="009E38DA"/>
    <w:rsid w:val="009E3F50"/>
    <w:rsid w:val="009E5591"/>
    <w:rsid w:val="009E5C42"/>
    <w:rsid w:val="009E6BC5"/>
    <w:rsid w:val="009F01CE"/>
    <w:rsid w:val="009F13E5"/>
    <w:rsid w:val="009F32C2"/>
    <w:rsid w:val="009F4A1D"/>
    <w:rsid w:val="009F4BB4"/>
    <w:rsid w:val="009F547A"/>
    <w:rsid w:val="009F5F1B"/>
    <w:rsid w:val="009F65D5"/>
    <w:rsid w:val="009F6E9C"/>
    <w:rsid w:val="009F7082"/>
    <w:rsid w:val="009F749C"/>
    <w:rsid w:val="009F7EC7"/>
    <w:rsid w:val="00A008DC"/>
    <w:rsid w:val="00A01985"/>
    <w:rsid w:val="00A022C2"/>
    <w:rsid w:val="00A02405"/>
    <w:rsid w:val="00A0244E"/>
    <w:rsid w:val="00A026BF"/>
    <w:rsid w:val="00A02CF1"/>
    <w:rsid w:val="00A038D5"/>
    <w:rsid w:val="00A05993"/>
    <w:rsid w:val="00A05ED6"/>
    <w:rsid w:val="00A06250"/>
    <w:rsid w:val="00A06822"/>
    <w:rsid w:val="00A075A7"/>
    <w:rsid w:val="00A07BE1"/>
    <w:rsid w:val="00A07DCF"/>
    <w:rsid w:val="00A11DBB"/>
    <w:rsid w:val="00A11FF6"/>
    <w:rsid w:val="00A12128"/>
    <w:rsid w:val="00A14A66"/>
    <w:rsid w:val="00A155E2"/>
    <w:rsid w:val="00A15AA2"/>
    <w:rsid w:val="00A1629C"/>
    <w:rsid w:val="00A169AB"/>
    <w:rsid w:val="00A16ACB"/>
    <w:rsid w:val="00A16CFB"/>
    <w:rsid w:val="00A17F53"/>
    <w:rsid w:val="00A20B9B"/>
    <w:rsid w:val="00A20E83"/>
    <w:rsid w:val="00A2213B"/>
    <w:rsid w:val="00A24156"/>
    <w:rsid w:val="00A24625"/>
    <w:rsid w:val="00A25212"/>
    <w:rsid w:val="00A2540E"/>
    <w:rsid w:val="00A25640"/>
    <w:rsid w:val="00A26803"/>
    <w:rsid w:val="00A26991"/>
    <w:rsid w:val="00A26B94"/>
    <w:rsid w:val="00A27169"/>
    <w:rsid w:val="00A276BB"/>
    <w:rsid w:val="00A3247B"/>
    <w:rsid w:val="00A32CD7"/>
    <w:rsid w:val="00A32F27"/>
    <w:rsid w:val="00A33C10"/>
    <w:rsid w:val="00A34972"/>
    <w:rsid w:val="00A34D5D"/>
    <w:rsid w:val="00A34FEB"/>
    <w:rsid w:val="00A353F9"/>
    <w:rsid w:val="00A35AE6"/>
    <w:rsid w:val="00A365AE"/>
    <w:rsid w:val="00A36C50"/>
    <w:rsid w:val="00A37B89"/>
    <w:rsid w:val="00A37BAE"/>
    <w:rsid w:val="00A407F6"/>
    <w:rsid w:val="00A40BE9"/>
    <w:rsid w:val="00A42082"/>
    <w:rsid w:val="00A42BA4"/>
    <w:rsid w:val="00A43CEF"/>
    <w:rsid w:val="00A43E23"/>
    <w:rsid w:val="00A44594"/>
    <w:rsid w:val="00A446B2"/>
    <w:rsid w:val="00A44CE4"/>
    <w:rsid w:val="00A45329"/>
    <w:rsid w:val="00A458FB"/>
    <w:rsid w:val="00A45ABB"/>
    <w:rsid w:val="00A45C68"/>
    <w:rsid w:val="00A45FF0"/>
    <w:rsid w:val="00A46B08"/>
    <w:rsid w:val="00A5039F"/>
    <w:rsid w:val="00A507AF"/>
    <w:rsid w:val="00A510F8"/>
    <w:rsid w:val="00A51471"/>
    <w:rsid w:val="00A522E6"/>
    <w:rsid w:val="00A534CE"/>
    <w:rsid w:val="00A5407D"/>
    <w:rsid w:val="00A546AF"/>
    <w:rsid w:val="00A5622E"/>
    <w:rsid w:val="00A565BF"/>
    <w:rsid w:val="00A566C2"/>
    <w:rsid w:val="00A60539"/>
    <w:rsid w:val="00A609AA"/>
    <w:rsid w:val="00A60FEF"/>
    <w:rsid w:val="00A6108E"/>
    <w:rsid w:val="00A612E2"/>
    <w:rsid w:val="00A61369"/>
    <w:rsid w:val="00A623C3"/>
    <w:rsid w:val="00A62701"/>
    <w:rsid w:val="00A62CFF"/>
    <w:rsid w:val="00A63029"/>
    <w:rsid w:val="00A63E66"/>
    <w:rsid w:val="00A65236"/>
    <w:rsid w:val="00A65ADA"/>
    <w:rsid w:val="00A66E8C"/>
    <w:rsid w:val="00A67663"/>
    <w:rsid w:val="00A67AF7"/>
    <w:rsid w:val="00A67B28"/>
    <w:rsid w:val="00A70118"/>
    <w:rsid w:val="00A708A9"/>
    <w:rsid w:val="00A70965"/>
    <w:rsid w:val="00A70B3B"/>
    <w:rsid w:val="00A71686"/>
    <w:rsid w:val="00A71AC1"/>
    <w:rsid w:val="00A72239"/>
    <w:rsid w:val="00A7276B"/>
    <w:rsid w:val="00A72AB4"/>
    <w:rsid w:val="00A73428"/>
    <w:rsid w:val="00A74F66"/>
    <w:rsid w:val="00A75141"/>
    <w:rsid w:val="00A75307"/>
    <w:rsid w:val="00A7690A"/>
    <w:rsid w:val="00A77047"/>
    <w:rsid w:val="00A77570"/>
    <w:rsid w:val="00A77836"/>
    <w:rsid w:val="00A816E8"/>
    <w:rsid w:val="00A82E25"/>
    <w:rsid w:val="00A83A03"/>
    <w:rsid w:val="00A83C57"/>
    <w:rsid w:val="00A84320"/>
    <w:rsid w:val="00A852A1"/>
    <w:rsid w:val="00A85630"/>
    <w:rsid w:val="00A85A60"/>
    <w:rsid w:val="00A85B0B"/>
    <w:rsid w:val="00A85B7C"/>
    <w:rsid w:val="00A85CD1"/>
    <w:rsid w:val="00A863CA"/>
    <w:rsid w:val="00A87A8A"/>
    <w:rsid w:val="00A87C72"/>
    <w:rsid w:val="00A9014D"/>
    <w:rsid w:val="00A90250"/>
    <w:rsid w:val="00A90B50"/>
    <w:rsid w:val="00A928A8"/>
    <w:rsid w:val="00A92F9D"/>
    <w:rsid w:val="00A934AD"/>
    <w:rsid w:val="00A93BFB"/>
    <w:rsid w:val="00A95CCD"/>
    <w:rsid w:val="00A95ED0"/>
    <w:rsid w:val="00A9665F"/>
    <w:rsid w:val="00A96C53"/>
    <w:rsid w:val="00A97FED"/>
    <w:rsid w:val="00AA190B"/>
    <w:rsid w:val="00AA20B7"/>
    <w:rsid w:val="00AA386C"/>
    <w:rsid w:val="00AA3E27"/>
    <w:rsid w:val="00AA4CBA"/>
    <w:rsid w:val="00AA4DED"/>
    <w:rsid w:val="00AA4E82"/>
    <w:rsid w:val="00AA5284"/>
    <w:rsid w:val="00AA5936"/>
    <w:rsid w:val="00AA5C6E"/>
    <w:rsid w:val="00AA65AD"/>
    <w:rsid w:val="00AA6B15"/>
    <w:rsid w:val="00AA6D33"/>
    <w:rsid w:val="00AA6FE7"/>
    <w:rsid w:val="00AA7892"/>
    <w:rsid w:val="00AB0532"/>
    <w:rsid w:val="00AB0694"/>
    <w:rsid w:val="00AB2A16"/>
    <w:rsid w:val="00AB434F"/>
    <w:rsid w:val="00AB4516"/>
    <w:rsid w:val="00AB45E8"/>
    <w:rsid w:val="00AB6383"/>
    <w:rsid w:val="00AB682E"/>
    <w:rsid w:val="00AB754D"/>
    <w:rsid w:val="00AC0216"/>
    <w:rsid w:val="00AC0699"/>
    <w:rsid w:val="00AC098A"/>
    <w:rsid w:val="00AC0B4E"/>
    <w:rsid w:val="00AC123D"/>
    <w:rsid w:val="00AC1A51"/>
    <w:rsid w:val="00AC2918"/>
    <w:rsid w:val="00AC2D17"/>
    <w:rsid w:val="00AC34B4"/>
    <w:rsid w:val="00AC3B20"/>
    <w:rsid w:val="00AC3B6F"/>
    <w:rsid w:val="00AC4119"/>
    <w:rsid w:val="00AC6964"/>
    <w:rsid w:val="00AC6CF3"/>
    <w:rsid w:val="00AC7B15"/>
    <w:rsid w:val="00AD054A"/>
    <w:rsid w:val="00AD1068"/>
    <w:rsid w:val="00AD1878"/>
    <w:rsid w:val="00AD2214"/>
    <w:rsid w:val="00AD2A85"/>
    <w:rsid w:val="00AD3C95"/>
    <w:rsid w:val="00AD3C9F"/>
    <w:rsid w:val="00AD4B44"/>
    <w:rsid w:val="00AD54C6"/>
    <w:rsid w:val="00AD55EB"/>
    <w:rsid w:val="00AD73A7"/>
    <w:rsid w:val="00AD7FD4"/>
    <w:rsid w:val="00AE1B67"/>
    <w:rsid w:val="00AE28FA"/>
    <w:rsid w:val="00AE31FF"/>
    <w:rsid w:val="00AE3D7C"/>
    <w:rsid w:val="00AE3DEA"/>
    <w:rsid w:val="00AE465B"/>
    <w:rsid w:val="00AE551F"/>
    <w:rsid w:val="00AE65A3"/>
    <w:rsid w:val="00AE7A6B"/>
    <w:rsid w:val="00AE7F06"/>
    <w:rsid w:val="00AF005E"/>
    <w:rsid w:val="00AF03C8"/>
    <w:rsid w:val="00AF068F"/>
    <w:rsid w:val="00AF0FEB"/>
    <w:rsid w:val="00AF120E"/>
    <w:rsid w:val="00AF1660"/>
    <w:rsid w:val="00AF193D"/>
    <w:rsid w:val="00AF2490"/>
    <w:rsid w:val="00AF2BF8"/>
    <w:rsid w:val="00AF384F"/>
    <w:rsid w:val="00AF3CDF"/>
    <w:rsid w:val="00AF465C"/>
    <w:rsid w:val="00AF4DEC"/>
    <w:rsid w:val="00AF4FE0"/>
    <w:rsid w:val="00AF59B7"/>
    <w:rsid w:val="00AF630C"/>
    <w:rsid w:val="00AF6607"/>
    <w:rsid w:val="00AF67D3"/>
    <w:rsid w:val="00B00468"/>
    <w:rsid w:val="00B004EB"/>
    <w:rsid w:val="00B00F88"/>
    <w:rsid w:val="00B0131B"/>
    <w:rsid w:val="00B01C59"/>
    <w:rsid w:val="00B01F07"/>
    <w:rsid w:val="00B02EB3"/>
    <w:rsid w:val="00B030AF"/>
    <w:rsid w:val="00B04596"/>
    <w:rsid w:val="00B04E13"/>
    <w:rsid w:val="00B05322"/>
    <w:rsid w:val="00B054C6"/>
    <w:rsid w:val="00B0586E"/>
    <w:rsid w:val="00B0597C"/>
    <w:rsid w:val="00B06488"/>
    <w:rsid w:val="00B0654E"/>
    <w:rsid w:val="00B06C18"/>
    <w:rsid w:val="00B07FD2"/>
    <w:rsid w:val="00B11191"/>
    <w:rsid w:val="00B122E8"/>
    <w:rsid w:val="00B13269"/>
    <w:rsid w:val="00B1371F"/>
    <w:rsid w:val="00B15597"/>
    <w:rsid w:val="00B15631"/>
    <w:rsid w:val="00B15B3C"/>
    <w:rsid w:val="00B16879"/>
    <w:rsid w:val="00B17288"/>
    <w:rsid w:val="00B17633"/>
    <w:rsid w:val="00B2096E"/>
    <w:rsid w:val="00B20E38"/>
    <w:rsid w:val="00B210D5"/>
    <w:rsid w:val="00B2381F"/>
    <w:rsid w:val="00B24EB1"/>
    <w:rsid w:val="00B24FF4"/>
    <w:rsid w:val="00B255C4"/>
    <w:rsid w:val="00B272E1"/>
    <w:rsid w:val="00B3126B"/>
    <w:rsid w:val="00B32499"/>
    <w:rsid w:val="00B33B42"/>
    <w:rsid w:val="00B35D66"/>
    <w:rsid w:val="00B36131"/>
    <w:rsid w:val="00B363A3"/>
    <w:rsid w:val="00B36DD7"/>
    <w:rsid w:val="00B402EA"/>
    <w:rsid w:val="00B4134C"/>
    <w:rsid w:val="00B426DC"/>
    <w:rsid w:val="00B432C4"/>
    <w:rsid w:val="00B4355C"/>
    <w:rsid w:val="00B4399F"/>
    <w:rsid w:val="00B44D46"/>
    <w:rsid w:val="00B44D6C"/>
    <w:rsid w:val="00B44DF3"/>
    <w:rsid w:val="00B455E3"/>
    <w:rsid w:val="00B455F5"/>
    <w:rsid w:val="00B45F4A"/>
    <w:rsid w:val="00B4613D"/>
    <w:rsid w:val="00B463DC"/>
    <w:rsid w:val="00B46846"/>
    <w:rsid w:val="00B479E0"/>
    <w:rsid w:val="00B51910"/>
    <w:rsid w:val="00B523B1"/>
    <w:rsid w:val="00B538E5"/>
    <w:rsid w:val="00B53A36"/>
    <w:rsid w:val="00B5420B"/>
    <w:rsid w:val="00B54D47"/>
    <w:rsid w:val="00B55B20"/>
    <w:rsid w:val="00B55E4A"/>
    <w:rsid w:val="00B561E3"/>
    <w:rsid w:val="00B569CF"/>
    <w:rsid w:val="00B60477"/>
    <w:rsid w:val="00B61828"/>
    <w:rsid w:val="00B61E16"/>
    <w:rsid w:val="00B62053"/>
    <w:rsid w:val="00B62682"/>
    <w:rsid w:val="00B6277C"/>
    <w:rsid w:val="00B6290E"/>
    <w:rsid w:val="00B62A4B"/>
    <w:rsid w:val="00B63C65"/>
    <w:rsid w:val="00B63E4D"/>
    <w:rsid w:val="00B63FDE"/>
    <w:rsid w:val="00B6495A"/>
    <w:rsid w:val="00B64F78"/>
    <w:rsid w:val="00B652E7"/>
    <w:rsid w:val="00B65387"/>
    <w:rsid w:val="00B65587"/>
    <w:rsid w:val="00B65776"/>
    <w:rsid w:val="00B67A7C"/>
    <w:rsid w:val="00B70638"/>
    <w:rsid w:val="00B706EC"/>
    <w:rsid w:val="00B71278"/>
    <w:rsid w:val="00B717A9"/>
    <w:rsid w:val="00B7184C"/>
    <w:rsid w:val="00B724E1"/>
    <w:rsid w:val="00B72821"/>
    <w:rsid w:val="00B72FB7"/>
    <w:rsid w:val="00B75660"/>
    <w:rsid w:val="00B757D4"/>
    <w:rsid w:val="00B75ECF"/>
    <w:rsid w:val="00B8058B"/>
    <w:rsid w:val="00B80F01"/>
    <w:rsid w:val="00B8183B"/>
    <w:rsid w:val="00B821C1"/>
    <w:rsid w:val="00B825DD"/>
    <w:rsid w:val="00B83068"/>
    <w:rsid w:val="00B83256"/>
    <w:rsid w:val="00B8340C"/>
    <w:rsid w:val="00B83C6E"/>
    <w:rsid w:val="00B862FB"/>
    <w:rsid w:val="00B90C75"/>
    <w:rsid w:val="00B90D17"/>
    <w:rsid w:val="00B91403"/>
    <w:rsid w:val="00B921F2"/>
    <w:rsid w:val="00B92BE6"/>
    <w:rsid w:val="00B93CA4"/>
    <w:rsid w:val="00B93CAF"/>
    <w:rsid w:val="00B93E7F"/>
    <w:rsid w:val="00B94193"/>
    <w:rsid w:val="00B94885"/>
    <w:rsid w:val="00B950E3"/>
    <w:rsid w:val="00B965B4"/>
    <w:rsid w:val="00B96703"/>
    <w:rsid w:val="00B967E9"/>
    <w:rsid w:val="00B969A4"/>
    <w:rsid w:val="00B96BD9"/>
    <w:rsid w:val="00B96FA8"/>
    <w:rsid w:val="00B970C1"/>
    <w:rsid w:val="00BA181A"/>
    <w:rsid w:val="00BA1BB6"/>
    <w:rsid w:val="00BA2254"/>
    <w:rsid w:val="00BA38FB"/>
    <w:rsid w:val="00BA39B2"/>
    <w:rsid w:val="00BA3A05"/>
    <w:rsid w:val="00BA3D70"/>
    <w:rsid w:val="00BA44F8"/>
    <w:rsid w:val="00BA45B8"/>
    <w:rsid w:val="00BA4D76"/>
    <w:rsid w:val="00BA5034"/>
    <w:rsid w:val="00BA77FD"/>
    <w:rsid w:val="00BA7E41"/>
    <w:rsid w:val="00BB01B4"/>
    <w:rsid w:val="00BB05C8"/>
    <w:rsid w:val="00BB0632"/>
    <w:rsid w:val="00BB21AE"/>
    <w:rsid w:val="00BB3C2D"/>
    <w:rsid w:val="00BB4CD5"/>
    <w:rsid w:val="00BB5B24"/>
    <w:rsid w:val="00BB6BCB"/>
    <w:rsid w:val="00BC0523"/>
    <w:rsid w:val="00BC0AE3"/>
    <w:rsid w:val="00BC0C67"/>
    <w:rsid w:val="00BC0D66"/>
    <w:rsid w:val="00BC2198"/>
    <w:rsid w:val="00BC2EFF"/>
    <w:rsid w:val="00BC3331"/>
    <w:rsid w:val="00BC3D21"/>
    <w:rsid w:val="00BC5D3F"/>
    <w:rsid w:val="00BC5F37"/>
    <w:rsid w:val="00BC74A0"/>
    <w:rsid w:val="00BC7D26"/>
    <w:rsid w:val="00BD0821"/>
    <w:rsid w:val="00BD0F32"/>
    <w:rsid w:val="00BD223F"/>
    <w:rsid w:val="00BD2B6F"/>
    <w:rsid w:val="00BD32AB"/>
    <w:rsid w:val="00BD4043"/>
    <w:rsid w:val="00BD473A"/>
    <w:rsid w:val="00BD4F14"/>
    <w:rsid w:val="00BD5ECE"/>
    <w:rsid w:val="00BD604B"/>
    <w:rsid w:val="00BD65DB"/>
    <w:rsid w:val="00BD6BD5"/>
    <w:rsid w:val="00BE0212"/>
    <w:rsid w:val="00BE098A"/>
    <w:rsid w:val="00BE0D3D"/>
    <w:rsid w:val="00BE1AC0"/>
    <w:rsid w:val="00BE268A"/>
    <w:rsid w:val="00BE32E9"/>
    <w:rsid w:val="00BE33D8"/>
    <w:rsid w:val="00BE3525"/>
    <w:rsid w:val="00BE3AB5"/>
    <w:rsid w:val="00BE3C4A"/>
    <w:rsid w:val="00BE48D0"/>
    <w:rsid w:val="00BE4964"/>
    <w:rsid w:val="00BE4B74"/>
    <w:rsid w:val="00BE663D"/>
    <w:rsid w:val="00BE6EA9"/>
    <w:rsid w:val="00BF189E"/>
    <w:rsid w:val="00BF2DCF"/>
    <w:rsid w:val="00BF2F2C"/>
    <w:rsid w:val="00BF2FD5"/>
    <w:rsid w:val="00BF43B6"/>
    <w:rsid w:val="00BF4ECA"/>
    <w:rsid w:val="00BF4F21"/>
    <w:rsid w:val="00BF5283"/>
    <w:rsid w:val="00BF5622"/>
    <w:rsid w:val="00BF56D7"/>
    <w:rsid w:val="00BF598C"/>
    <w:rsid w:val="00BF5E45"/>
    <w:rsid w:val="00BF61D5"/>
    <w:rsid w:val="00BF6D05"/>
    <w:rsid w:val="00BF7480"/>
    <w:rsid w:val="00BF7790"/>
    <w:rsid w:val="00C002ED"/>
    <w:rsid w:val="00C00C60"/>
    <w:rsid w:val="00C0118C"/>
    <w:rsid w:val="00C0119F"/>
    <w:rsid w:val="00C01BCB"/>
    <w:rsid w:val="00C01C01"/>
    <w:rsid w:val="00C01F0A"/>
    <w:rsid w:val="00C0310A"/>
    <w:rsid w:val="00C03221"/>
    <w:rsid w:val="00C03378"/>
    <w:rsid w:val="00C034AE"/>
    <w:rsid w:val="00C03513"/>
    <w:rsid w:val="00C04CC1"/>
    <w:rsid w:val="00C05A5D"/>
    <w:rsid w:val="00C07943"/>
    <w:rsid w:val="00C07A1D"/>
    <w:rsid w:val="00C11047"/>
    <w:rsid w:val="00C12882"/>
    <w:rsid w:val="00C129F6"/>
    <w:rsid w:val="00C12B62"/>
    <w:rsid w:val="00C13131"/>
    <w:rsid w:val="00C14D45"/>
    <w:rsid w:val="00C15884"/>
    <w:rsid w:val="00C15BE0"/>
    <w:rsid w:val="00C15D01"/>
    <w:rsid w:val="00C15FE7"/>
    <w:rsid w:val="00C17589"/>
    <w:rsid w:val="00C20157"/>
    <w:rsid w:val="00C20379"/>
    <w:rsid w:val="00C20633"/>
    <w:rsid w:val="00C20A11"/>
    <w:rsid w:val="00C20DA0"/>
    <w:rsid w:val="00C2190C"/>
    <w:rsid w:val="00C221CC"/>
    <w:rsid w:val="00C228A0"/>
    <w:rsid w:val="00C22A6B"/>
    <w:rsid w:val="00C22BB5"/>
    <w:rsid w:val="00C22C59"/>
    <w:rsid w:val="00C23346"/>
    <w:rsid w:val="00C23698"/>
    <w:rsid w:val="00C2385E"/>
    <w:rsid w:val="00C24D20"/>
    <w:rsid w:val="00C26791"/>
    <w:rsid w:val="00C26F21"/>
    <w:rsid w:val="00C30061"/>
    <w:rsid w:val="00C301B3"/>
    <w:rsid w:val="00C30FD0"/>
    <w:rsid w:val="00C32DE2"/>
    <w:rsid w:val="00C334A7"/>
    <w:rsid w:val="00C339F5"/>
    <w:rsid w:val="00C346F0"/>
    <w:rsid w:val="00C3475F"/>
    <w:rsid w:val="00C348DF"/>
    <w:rsid w:val="00C35553"/>
    <w:rsid w:val="00C35AAB"/>
    <w:rsid w:val="00C35B06"/>
    <w:rsid w:val="00C36867"/>
    <w:rsid w:val="00C36C23"/>
    <w:rsid w:val="00C37143"/>
    <w:rsid w:val="00C3727C"/>
    <w:rsid w:val="00C37A17"/>
    <w:rsid w:val="00C37A1A"/>
    <w:rsid w:val="00C37DED"/>
    <w:rsid w:val="00C4058E"/>
    <w:rsid w:val="00C41207"/>
    <w:rsid w:val="00C41856"/>
    <w:rsid w:val="00C41C0B"/>
    <w:rsid w:val="00C425F1"/>
    <w:rsid w:val="00C430A5"/>
    <w:rsid w:val="00C43186"/>
    <w:rsid w:val="00C4319E"/>
    <w:rsid w:val="00C43803"/>
    <w:rsid w:val="00C43B6B"/>
    <w:rsid w:val="00C443B8"/>
    <w:rsid w:val="00C44938"/>
    <w:rsid w:val="00C45B71"/>
    <w:rsid w:val="00C46761"/>
    <w:rsid w:val="00C46E7A"/>
    <w:rsid w:val="00C46FCA"/>
    <w:rsid w:val="00C475D9"/>
    <w:rsid w:val="00C47CBA"/>
    <w:rsid w:val="00C47E1A"/>
    <w:rsid w:val="00C50FC1"/>
    <w:rsid w:val="00C51CFD"/>
    <w:rsid w:val="00C52CDD"/>
    <w:rsid w:val="00C53C2D"/>
    <w:rsid w:val="00C54B85"/>
    <w:rsid w:val="00C553AB"/>
    <w:rsid w:val="00C55A91"/>
    <w:rsid w:val="00C55FFC"/>
    <w:rsid w:val="00C57A31"/>
    <w:rsid w:val="00C60228"/>
    <w:rsid w:val="00C6046F"/>
    <w:rsid w:val="00C60981"/>
    <w:rsid w:val="00C61085"/>
    <w:rsid w:val="00C612B8"/>
    <w:rsid w:val="00C6140D"/>
    <w:rsid w:val="00C61D6F"/>
    <w:rsid w:val="00C6360C"/>
    <w:rsid w:val="00C63C8C"/>
    <w:rsid w:val="00C6462D"/>
    <w:rsid w:val="00C64D9B"/>
    <w:rsid w:val="00C64F10"/>
    <w:rsid w:val="00C67020"/>
    <w:rsid w:val="00C67110"/>
    <w:rsid w:val="00C67118"/>
    <w:rsid w:val="00C67C52"/>
    <w:rsid w:val="00C70D10"/>
    <w:rsid w:val="00C71ED8"/>
    <w:rsid w:val="00C721B1"/>
    <w:rsid w:val="00C73C79"/>
    <w:rsid w:val="00C7408E"/>
    <w:rsid w:val="00C7418F"/>
    <w:rsid w:val="00C74338"/>
    <w:rsid w:val="00C74E38"/>
    <w:rsid w:val="00C752D0"/>
    <w:rsid w:val="00C75475"/>
    <w:rsid w:val="00C76767"/>
    <w:rsid w:val="00C767B2"/>
    <w:rsid w:val="00C7725F"/>
    <w:rsid w:val="00C77C51"/>
    <w:rsid w:val="00C80D08"/>
    <w:rsid w:val="00C812FD"/>
    <w:rsid w:val="00C813FE"/>
    <w:rsid w:val="00C81966"/>
    <w:rsid w:val="00C8295A"/>
    <w:rsid w:val="00C84003"/>
    <w:rsid w:val="00C84C67"/>
    <w:rsid w:val="00C84E4D"/>
    <w:rsid w:val="00C84F37"/>
    <w:rsid w:val="00C8593C"/>
    <w:rsid w:val="00C86627"/>
    <w:rsid w:val="00C86D44"/>
    <w:rsid w:val="00C86F0F"/>
    <w:rsid w:val="00C87CF4"/>
    <w:rsid w:val="00C87DF9"/>
    <w:rsid w:val="00C901AE"/>
    <w:rsid w:val="00C9050F"/>
    <w:rsid w:val="00C90F3E"/>
    <w:rsid w:val="00C914A1"/>
    <w:rsid w:val="00C9169C"/>
    <w:rsid w:val="00C93721"/>
    <w:rsid w:val="00C93F49"/>
    <w:rsid w:val="00C93FDD"/>
    <w:rsid w:val="00C956B5"/>
    <w:rsid w:val="00C95AC0"/>
    <w:rsid w:val="00CA05A4"/>
    <w:rsid w:val="00CA1B5A"/>
    <w:rsid w:val="00CA24AF"/>
    <w:rsid w:val="00CA316E"/>
    <w:rsid w:val="00CA320F"/>
    <w:rsid w:val="00CA34BE"/>
    <w:rsid w:val="00CA435D"/>
    <w:rsid w:val="00CA485B"/>
    <w:rsid w:val="00CA4DE5"/>
    <w:rsid w:val="00CA53C2"/>
    <w:rsid w:val="00CA60C7"/>
    <w:rsid w:val="00CA6152"/>
    <w:rsid w:val="00CA714E"/>
    <w:rsid w:val="00CA79A8"/>
    <w:rsid w:val="00CA7DC0"/>
    <w:rsid w:val="00CB04E4"/>
    <w:rsid w:val="00CB0765"/>
    <w:rsid w:val="00CB1196"/>
    <w:rsid w:val="00CB2064"/>
    <w:rsid w:val="00CB3F50"/>
    <w:rsid w:val="00CB5B29"/>
    <w:rsid w:val="00CB6BC4"/>
    <w:rsid w:val="00CC02F1"/>
    <w:rsid w:val="00CC153F"/>
    <w:rsid w:val="00CC1D99"/>
    <w:rsid w:val="00CC20D7"/>
    <w:rsid w:val="00CC21AA"/>
    <w:rsid w:val="00CC2425"/>
    <w:rsid w:val="00CC2776"/>
    <w:rsid w:val="00CC2C04"/>
    <w:rsid w:val="00CC4CF2"/>
    <w:rsid w:val="00CC777A"/>
    <w:rsid w:val="00CD1065"/>
    <w:rsid w:val="00CD17AF"/>
    <w:rsid w:val="00CD2019"/>
    <w:rsid w:val="00CD3147"/>
    <w:rsid w:val="00CD346A"/>
    <w:rsid w:val="00CD3B1F"/>
    <w:rsid w:val="00CD41D7"/>
    <w:rsid w:val="00CD43C6"/>
    <w:rsid w:val="00CD691C"/>
    <w:rsid w:val="00CD695E"/>
    <w:rsid w:val="00CD7410"/>
    <w:rsid w:val="00CD759B"/>
    <w:rsid w:val="00CE063E"/>
    <w:rsid w:val="00CE0B47"/>
    <w:rsid w:val="00CE0FD3"/>
    <w:rsid w:val="00CE1075"/>
    <w:rsid w:val="00CE1EA5"/>
    <w:rsid w:val="00CE2BA5"/>
    <w:rsid w:val="00CE345C"/>
    <w:rsid w:val="00CE3C48"/>
    <w:rsid w:val="00CE4020"/>
    <w:rsid w:val="00CE4288"/>
    <w:rsid w:val="00CE45D2"/>
    <w:rsid w:val="00CE4985"/>
    <w:rsid w:val="00CE4AB7"/>
    <w:rsid w:val="00CE4E8D"/>
    <w:rsid w:val="00CE58DE"/>
    <w:rsid w:val="00CE6BEF"/>
    <w:rsid w:val="00CE795F"/>
    <w:rsid w:val="00CE7DC2"/>
    <w:rsid w:val="00CF1066"/>
    <w:rsid w:val="00CF16A2"/>
    <w:rsid w:val="00CF308C"/>
    <w:rsid w:val="00CF3586"/>
    <w:rsid w:val="00CF41B4"/>
    <w:rsid w:val="00CF500D"/>
    <w:rsid w:val="00CF5EC4"/>
    <w:rsid w:val="00CF5F1A"/>
    <w:rsid w:val="00CF6C93"/>
    <w:rsid w:val="00CF7250"/>
    <w:rsid w:val="00D00E60"/>
    <w:rsid w:val="00D01175"/>
    <w:rsid w:val="00D01335"/>
    <w:rsid w:val="00D01E1F"/>
    <w:rsid w:val="00D01F94"/>
    <w:rsid w:val="00D02415"/>
    <w:rsid w:val="00D0316F"/>
    <w:rsid w:val="00D03843"/>
    <w:rsid w:val="00D053D4"/>
    <w:rsid w:val="00D06789"/>
    <w:rsid w:val="00D06C65"/>
    <w:rsid w:val="00D076AA"/>
    <w:rsid w:val="00D10640"/>
    <w:rsid w:val="00D108C3"/>
    <w:rsid w:val="00D121C1"/>
    <w:rsid w:val="00D13EB3"/>
    <w:rsid w:val="00D140DB"/>
    <w:rsid w:val="00D145B6"/>
    <w:rsid w:val="00D146EF"/>
    <w:rsid w:val="00D150F8"/>
    <w:rsid w:val="00D204ED"/>
    <w:rsid w:val="00D210B0"/>
    <w:rsid w:val="00D21C39"/>
    <w:rsid w:val="00D22239"/>
    <w:rsid w:val="00D22A64"/>
    <w:rsid w:val="00D235FD"/>
    <w:rsid w:val="00D2381C"/>
    <w:rsid w:val="00D23B96"/>
    <w:rsid w:val="00D24E0F"/>
    <w:rsid w:val="00D25EBF"/>
    <w:rsid w:val="00D27BA7"/>
    <w:rsid w:val="00D3022B"/>
    <w:rsid w:val="00D3025F"/>
    <w:rsid w:val="00D30A9D"/>
    <w:rsid w:val="00D30C90"/>
    <w:rsid w:val="00D30F20"/>
    <w:rsid w:val="00D31020"/>
    <w:rsid w:val="00D31451"/>
    <w:rsid w:val="00D31C98"/>
    <w:rsid w:val="00D31D9B"/>
    <w:rsid w:val="00D32645"/>
    <w:rsid w:val="00D328D0"/>
    <w:rsid w:val="00D3311A"/>
    <w:rsid w:val="00D33740"/>
    <w:rsid w:val="00D34276"/>
    <w:rsid w:val="00D35757"/>
    <w:rsid w:val="00D363EE"/>
    <w:rsid w:val="00D36B9B"/>
    <w:rsid w:val="00D3786C"/>
    <w:rsid w:val="00D4068E"/>
    <w:rsid w:val="00D407DA"/>
    <w:rsid w:val="00D41470"/>
    <w:rsid w:val="00D415B2"/>
    <w:rsid w:val="00D428DC"/>
    <w:rsid w:val="00D42F7B"/>
    <w:rsid w:val="00D4452F"/>
    <w:rsid w:val="00D44FBD"/>
    <w:rsid w:val="00D464AF"/>
    <w:rsid w:val="00D4698D"/>
    <w:rsid w:val="00D46E92"/>
    <w:rsid w:val="00D46EFF"/>
    <w:rsid w:val="00D478A6"/>
    <w:rsid w:val="00D47AAE"/>
    <w:rsid w:val="00D507DE"/>
    <w:rsid w:val="00D50E40"/>
    <w:rsid w:val="00D50F37"/>
    <w:rsid w:val="00D511CB"/>
    <w:rsid w:val="00D525B7"/>
    <w:rsid w:val="00D52A4E"/>
    <w:rsid w:val="00D52D49"/>
    <w:rsid w:val="00D53CD6"/>
    <w:rsid w:val="00D542BC"/>
    <w:rsid w:val="00D545D3"/>
    <w:rsid w:val="00D54B93"/>
    <w:rsid w:val="00D54C4A"/>
    <w:rsid w:val="00D54D93"/>
    <w:rsid w:val="00D55C99"/>
    <w:rsid w:val="00D56240"/>
    <w:rsid w:val="00D56F4E"/>
    <w:rsid w:val="00D572F5"/>
    <w:rsid w:val="00D575D9"/>
    <w:rsid w:val="00D60163"/>
    <w:rsid w:val="00D61849"/>
    <w:rsid w:val="00D6191C"/>
    <w:rsid w:val="00D642F0"/>
    <w:rsid w:val="00D652BA"/>
    <w:rsid w:val="00D65962"/>
    <w:rsid w:val="00D65BEF"/>
    <w:rsid w:val="00D65EC4"/>
    <w:rsid w:val="00D65FA1"/>
    <w:rsid w:val="00D667FC"/>
    <w:rsid w:val="00D66A91"/>
    <w:rsid w:val="00D66D96"/>
    <w:rsid w:val="00D66DED"/>
    <w:rsid w:val="00D66E5B"/>
    <w:rsid w:val="00D66F1A"/>
    <w:rsid w:val="00D67EDE"/>
    <w:rsid w:val="00D700A2"/>
    <w:rsid w:val="00D703F3"/>
    <w:rsid w:val="00D70775"/>
    <w:rsid w:val="00D7077D"/>
    <w:rsid w:val="00D71874"/>
    <w:rsid w:val="00D71F3D"/>
    <w:rsid w:val="00D722DD"/>
    <w:rsid w:val="00D724F0"/>
    <w:rsid w:val="00D7295A"/>
    <w:rsid w:val="00D730AB"/>
    <w:rsid w:val="00D735AC"/>
    <w:rsid w:val="00D736E4"/>
    <w:rsid w:val="00D74464"/>
    <w:rsid w:val="00D7462E"/>
    <w:rsid w:val="00D75065"/>
    <w:rsid w:val="00D757DC"/>
    <w:rsid w:val="00D75B50"/>
    <w:rsid w:val="00D75E07"/>
    <w:rsid w:val="00D7639A"/>
    <w:rsid w:val="00D80211"/>
    <w:rsid w:val="00D8058A"/>
    <w:rsid w:val="00D81E05"/>
    <w:rsid w:val="00D82563"/>
    <w:rsid w:val="00D82F3A"/>
    <w:rsid w:val="00D8333D"/>
    <w:rsid w:val="00D839DE"/>
    <w:rsid w:val="00D83A0C"/>
    <w:rsid w:val="00D84984"/>
    <w:rsid w:val="00D84EC8"/>
    <w:rsid w:val="00D85133"/>
    <w:rsid w:val="00D8530C"/>
    <w:rsid w:val="00D8716C"/>
    <w:rsid w:val="00D871CA"/>
    <w:rsid w:val="00D8725D"/>
    <w:rsid w:val="00D87C1C"/>
    <w:rsid w:val="00D91026"/>
    <w:rsid w:val="00D9128A"/>
    <w:rsid w:val="00D9153B"/>
    <w:rsid w:val="00D91A23"/>
    <w:rsid w:val="00D91B30"/>
    <w:rsid w:val="00D92969"/>
    <w:rsid w:val="00D929E7"/>
    <w:rsid w:val="00D92CC2"/>
    <w:rsid w:val="00D92DCE"/>
    <w:rsid w:val="00D93CD7"/>
    <w:rsid w:val="00D94917"/>
    <w:rsid w:val="00D95027"/>
    <w:rsid w:val="00D95732"/>
    <w:rsid w:val="00D959AF"/>
    <w:rsid w:val="00D9600A"/>
    <w:rsid w:val="00D961B5"/>
    <w:rsid w:val="00D97A30"/>
    <w:rsid w:val="00DA0997"/>
    <w:rsid w:val="00DA0B9D"/>
    <w:rsid w:val="00DA0DCE"/>
    <w:rsid w:val="00DA155D"/>
    <w:rsid w:val="00DA3138"/>
    <w:rsid w:val="00DA3168"/>
    <w:rsid w:val="00DA4251"/>
    <w:rsid w:val="00DA580E"/>
    <w:rsid w:val="00DB05AF"/>
    <w:rsid w:val="00DB12E6"/>
    <w:rsid w:val="00DB180F"/>
    <w:rsid w:val="00DB1C90"/>
    <w:rsid w:val="00DB24BA"/>
    <w:rsid w:val="00DB29F8"/>
    <w:rsid w:val="00DB2AA8"/>
    <w:rsid w:val="00DB2B81"/>
    <w:rsid w:val="00DB35A6"/>
    <w:rsid w:val="00DB36EC"/>
    <w:rsid w:val="00DB4115"/>
    <w:rsid w:val="00DB490E"/>
    <w:rsid w:val="00DB4FD8"/>
    <w:rsid w:val="00DB554B"/>
    <w:rsid w:val="00DB6AB1"/>
    <w:rsid w:val="00DB7FE6"/>
    <w:rsid w:val="00DC110A"/>
    <w:rsid w:val="00DC1BDF"/>
    <w:rsid w:val="00DC2115"/>
    <w:rsid w:val="00DC2CBD"/>
    <w:rsid w:val="00DC3335"/>
    <w:rsid w:val="00DC38D7"/>
    <w:rsid w:val="00DC3D52"/>
    <w:rsid w:val="00DC40A3"/>
    <w:rsid w:val="00DC5123"/>
    <w:rsid w:val="00DC65EE"/>
    <w:rsid w:val="00DC66BA"/>
    <w:rsid w:val="00DC6F95"/>
    <w:rsid w:val="00DD037B"/>
    <w:rsid w:val="00DD3692"/>
    <w:rsid w:val="00DD3983"/>
    <w:rsid w:val="00DD3B23"/>
    <w:rsid w:val="00DD5B95"/>
    <w:rsid w:val="00DD73F8"/>
    <w:rsid w:val="00DE067A"/>
    <w:rsid w:val="00DE0977"/>
    <w:rsid w:val="00DE149A"/>
    <w:rsid w:val="00DE3483"/>
    <w:rsid w:val="00DE38AB"/>
    <w:rsid w:val="00DE3AB6"/>
    <w:rsid w:val="00DE43A8"/>
    <w:rsid w:val="00DE4B7A"/>
    <w:rsid w:val="00DE57F8"/>
    <w:rsid w:val="00DE6AD4"/>
    <w:rsid w:val="00DE6D01"/>
    <w:rsid w:val="00DE6DC2"/>
    <w:rsid w:val="00DE7394"/>
    <w:rsid w:val="00DE7D0B"/>
    <w:rsid w:val="00DF0698"/>
    <w:rsid w:val="00DF10C1"/>
    <w:rsid w:val="00DF1223"/>
    <w:rsid w:val="00DF2455"/>
    <w:rsid w:val="00DF28A5"/>
    <w:rsid w:val="00DF4B0C"/>
    <w:rsid w:val="00DF4C2B"/>
    <w:rsid w:val="00DF4E21"/>
    <w:rsid w:val="00DF5FD2"/>
    <w:rsid w:val="00DF6481"/>
    <w:rsid w:val="00DF740E"/>
    <w:rsid w:val="00DF78E4"/>
    <w:rsid w:val="00E00282"/>
    <w:rsid w:val="00E01825"/>
    <w:rsid w:val="00E01C73"/>
    <w:rsid w:val="00E02417"/>
    <w:rsid w:val="00E02CD1"/>
    <w:rsid w:val="00E02D32"/>
    <w:rsid w:val="00E03C3C"/>
    <w:rsid w:val="00E03D56"/>
    <w:rsid w:val="00E05B2D"/>
    <w:rsid w:val="00E05BDE"/>
    <w:rsid w:val="00E12716"/>
    <w:rsid w:val="00E13506"/>
    <w:rsid w:val="00E14092"/>
    <w:rsid w:val="00E147DB"/>
    <w:rsid w:val="00E1502E"/>
    <w:rsid w:val="00E15404"/>
    <w:rsid w:val="00E161FA"/>
    <w:rsid w:val="00E16315"/>
    <w:rsid w:val="00E165A8"/>
    <w:rsid w:val="00E16658"/>
    <w:rsid w:val="00E166D8"/>
    <w:rsid w:val="00E16CB1"/>
    <w:rsid w:val="00E16D21"/>
    <w:rsid w:val="00E17CF4"/>
    <w:rsid w:val="00E203CF"/>
    <w:rsid w:val="00E204AC"/>
    <w:rsid w:val="00E21BFC"/>
    <w:rsid w:val="00E226F1"/>
    <w:rsid w:val="00E227DF"/>
    <w:rsid w:val="00E2288B"/>
    <w:rsid w:val="00E23428"/>
    <w:rsid w:val="00E236B8"/>
    <w:rsid w:val="00E23976"/>
    <w:rsid w:val="00E23D08"/>
    <w:rsid w:val="00E25F45"/>
    <w:rsid w:val="00E2663F"/>
    <w:rsid w:val="00E26A4F"/>
    <w:rsid w:val="00E27D54"/>
    <w:rsid w:val="00E303B6"/>
    <w:rsid w:val="00E30D2D"/>
    <w:rsid w:val="00E3188D"/>
    <w:rsid w:val="00E324A5"/>
    <w:rsid w:val="00E32763"/>
    <w:rsid w:val="00E33CD4"/>
    <w:rsid w:val="00E33D3C"/>
    <w:rsid w:val="00E34683"/>
    <w:rsid w:val="00E34A10"/>
    <w:rsid w:val="00E35426"/>
    <w:rsid w:val="00E35539"/>
    <w:rsid w:val="00E357BC"/>
    <w:rsid w:val="00E3620D"/>
    <w:rsid w:val="00E36912"/>
    <w:rsid w:val="00E379C4"/>
    <w:rsid w:val="00E41C3A"/>
    <w:rsid w:val="00E42181"/>
    <w:rsid w:val="00E437DA"/>
    <w:rsid w:val="00E43813"/>
    <w:rsid w:val="00E43ACA"/>
    <w:rsid w:val="00E442F7"/>
    <w:rsid w:val="00E44315"/>
    <w:rsid w:val="00E44F24"/>
    <w:rsid w:val="00E46073"/>
    <w:rsid w:val="00E46979"/>
    <w:rsid w:val="00E47A7C"/>
    <w:rsid w:val="00E50044"/>
    <w:rsid w:val="00E50251"/>
    <w:rsid w:val="00E50985"/>
    <w:rsid w:val="00E518C7"/>
    <w:rsid w:val="00E520C9"/>
    <w:rsid w:val="00E52177"/>
    <w:rsid w:val="00E52770"/>
    <w:rsid w:val="00E53D7A"/>
    <w:rsid w:val="00E53F7F"/>
    <w:rsid w:val="00E547C6"/>
    <w:rsid w:val="00E55786"/>
    <w:rsid w:val="00E55A63"/>
    <w:rsid w:val="00E55B24"/>
    <w:rsid w:val="00E55E9D"/>
    <w:rsid w:val="00E56116"/>
    <w:rsid w:val="00E56180"/>
    <w:rsid w:val="00E563A1"/>
    <w:rsid w:val="00E56458"/>
    <w:rsid w:val="00E5647B"/>
    <w:rsid w:val="00E56E78"/>
    <w:rsid w:val="00E571E0"/>
    <w:rsid w:val="00E57305"/>
    <w:rsid w:val="00E576FF"/>
    <w:rsid w:val="00E609A9"/>
    <w:rsid w:val="00E60C6C"/>
    <w:rsid w:val="00E61317"/>
    <w:rsid w:val="00E61980"/>
    <w:rsid w:val="00E61D23"/>
    <w:rsid w:val="00E630CB"/>
    <w:rsid w:val="00E63B0E"/>
    <w:rsid w:val="00E63ECF"/>
    <w:rsid w:val="00E6413A"/>
    <w:rsid w:val="00E64A4C"/>
    <w:rsid w:val="00E65010"/>
    <w:rsid w:val="00E655D3"/>
    <w:rsid w:val="00E65F73"/>
    <w:rsid w:val="00E661D4"/>
    <w:rsid w:val="00E67007"/>
    <w:rsid w:val="00E672CA"/>
    <w:rsid w:val="00E6768A"/>
    <w:rsid w:val="00E70A0A"/>
    <w:rsid w:val="00E70DEF"/>
    <w:rsid w:val="00E710CD"/>
    <w:rsid w:val="00E71419"/>
    <w:rsid w:val="00E7161E"/>
    <w:rsid w:val="00E727C9"/>
    <w:rsid w:val="00E73802"/>
    <w:rsid w:val="00E744DA"/>
    <w:rsid w:val="00E744E7"/>
    <w:rsid w:val="00E7457F"/>
    <w:rsid w:val="00E74636"/>
    <w:rsid w:val="00E748A3"/>
    <w:rsid w:val="00E74EC5"/>
    <w:rsid w:val="00E757BA"/>
    <w:rsid w:val="00E76338"/>
    <w:rsid w:val="00E76A36"/>
    <w:rsid w:val="00E76C84"/>
    <w:rsid w:val="00E772C7"/>
    <w:rsid w:val="00E77A96"/>
    <w:rsid w:val="00E82A5C"/>
    <w:rsid w:val="00E83F5F"/>
    <w:rsid w:val="00E84160"/>
    <w:rsid w:val="00E85042"/>
    <w:rsid w:val="00E85152"/>
    <w:rsid w:val="00E86A62"/>
    <w:rsid w:val="00E86AA2"/>
    <w:rsid w:val="00E87A39"/>
    <w:rsid w:val="00E87F7B"/>
    <w:rsid w:val="00E90B1F"/>
    <w:rsid w:val="00E917ED"/>
    <w:rsid w:val="00E9204C"/>
    <w:rsid w:val="00E93DDD"/>
    <w:rsid w:val="00E950A0"/>
    <w:rsid w:val="00E95A7B"/>
    <w:rsid w:val="00E96F02"/>
    <w:rsid w:val="00EA0E79"/>
    <w:rsid w:val="00EA143C"/>
    <w:rsid w:val="00EA1D2B"/>
    <w:rsid w:val="00EA2862"/>
    <w:rsid w:val="00EA2D2F"/>
    <w:rsid w:val="00EA3514"/>
    <w:rsid w:val="00EA35B8"/>
    <w:rsid w:val="00EA36FE"/>
    <w:rsid w:val="00EA4AE0"/>
    <w:rsid w:val="00EA5041"/>
    <w:rsid w:val="00EA6D30"/>
    <w:rsid w:val="00EA7A23"/>
    <w:rsid w:val="00EA7CB5"/>
    <w:rsid w:val="00EB00AC"/>
    <w:rsid w:val="00EB0E16"/>
    <w:rsid w:val="00EB0F86"/>
    <w:rsid w:val="00EB29DD"/>
    <w:rsid w:val="00EB2B3F"/>
    <w:rsid w:val="00EB2C81"/>
    <w:rsid w:val="00EB36EE"/>
    <w:rsid w:val="00EB4705"/>
    <w:rsid w:val="00EB4AA1"/>
    <w:rsid w:val="00EB5807"/>
    <w:rsid w:val="00EB5C5B"/>
    <w:rsid w:val="00EB5EE8"/>
    <w:rsid w:val="00EB6FF6"/>
    <w:rsid w:val="00EB787A"/>
    <w:rsid w:val="00EC0406"/>
    <w:rsid w:val="00EC0CAB"/>
    <w:rsid w:val="00EC1C34"/>
    <w:rsid w:val="00EC264C"/>
    <w:rsid w:val="00EC2D5C"/>
    <w:rsid w:val="00EC2E68"/>
    <w:rsid w:val="00EC356F"/>
    <w:rsid w:val="00EC400E"/>
    <w:rsid w:val="00EC4AF2"/>
    <w:rsid w:val="00EC4CA7"/>
    <w:rsid w:val="00EC6525"/>
    <w:rsid w:val="00EC6609"/>
    <w:rsid w:val="00EC6C7E"/>
    <w:rsid w:val="00EC6E53"/>
    <w:rsid w:val="00EC7DBC"/>
    <w:rsid w:val="00ED02B2"/>
    <w:rsid w:val="00ED08AF"/>
    <w:rsid w:val="00ED172C"/>
    <w:rsid w:val="00ED19AD"/>
    <w:rsid w:val="00ED35D2"/>
    <w:rsid w:val="00ED395A"/>
    <w:rsid w:val="00ED73EB"/>
    <w:rsid w:val="00ED7E63"/>
    <w:rsid w:val="00EE06D9"/>
    <w:rsid w:val="00EE0ADD"/>
    <w:rsid w:val="00EE0AF4"/>
    <w:rsid w:val="00EE0B19"/>
    <w:rsid w:val="00EE0B6E"/>
    <w:rsid w:val="00EE0BD2"/>
    <w:rsid w:val="00EE14E9"/>
    <w:rsid w:val="00EE2DD3"/>
    <w:rsid w:val="00EE430E"/>
    <w:rsid w:val="00EE4879"/>
    <w:rsid w:val="00EE5476"/>
    <w:rsid w:val="00EF20AF"/>
    <w:rsid w:val="00EF23D9"/>
    <w:rsid w:val="00EF294D"/>
    <w:rsid w:val="00EF2A18"/>
    <w:rsid w:val="00EF2BDA"/>
    <w:rsid w:val="00EF4E91"/>
    <w:rsid w:val="00EF5CB4"/>
    <w:rsid w:val="00EF7686"/>
    <w:rsid w:val="00F010FE"/>
    <w:rsid w:val="00F01CA1"/>
    <w:rsid w:val="00F03245"/>
    <w:rsid w:val="00F05BEC"/>
    <w:rsid w:val="00F063BE"/>
    <w:rsid w:val="00F102E0"/>
    <w:rsid w:val="00F11391"/>
    <w:rsid w:val="00F11463"/>
    <w:rsid w:val="00F11DB8"/>
    <w:rsid w:val="00F12A21"/>
    <w:rsid w:val="00F12B2C"/>
    <w:rsid w:val="00F13D0F"/>
    <w:rsid w:val="00F1457D"/>
    <w:rsid w:val="00F14691"/>
    <w:rsid w:val="00F15D8D"/>
    <w:rsid w:val="00F160CE"/>
    <w:rsid w:val="00F16347"/>
    <w:rsid w:val="00F167AC"/>
    <w:rsid w:val="00F203FE"/>
    <w:rsid w:val="00F20701"/>
    <w:rsid w:val="00F224BF"/>
    <w:rsid w:val="00F2360E"/>
    <w:rsid w:val="00F23BEE"/>
    <w:rsid w:val="00F246AD"/>
    <w:rsid w:val="00F25361"/>
    <w:rsid w:val="00F25E1E"/>
    <w:rsid w:val="00F2614C"/>
    <w:rsid w:val="00F2636F"/>
    <w:rsid w:val="00F26AEB"/>
    <w:rsid w:val="00F30701"/>
    <w:rsid w:val="00F31883"/>
    <w:rsid w:val="00F320F3"/>
    <w:rsid w:val="00F32216"/>
    <w:rsid w:val="00F322E9"/>
    <w:rsid w:val="00F32352"/>
    <w:rsid w:val="00F33FEF"/>
    <w:rsid w:val="00F33FF2"/>
    <w:rsid w:val="00F34E09"/>
    <w:rsid w:val="00F354A5"/>
    <w:rsid w:val="00F37AAF"/>
    <w:rsid w:val="00F37F34"/>
    <w:rsid w:val="00F40EF1"/>
    <w:rsid w:val="00F41137"/>
    <w:rsid w:val="00F42189"/>
    <w:rsid w:val="00F42205"/>
    <w:rsid w:val="00F42561"/>
    <w:rsid w:val="00F428EC"/>
    <w:rsid w:val="00F42E13"/>
    <w:rsid w:val="00F431CE"/>
    <w:rsid w:val="00F432AB"/>
    <w:rsid w:val="00F43753"/>
    <w:rsid w:val="00F4476D"/>
    <w:rsid w:val="00F44787"/>
    <w:rsid w:val="00F45476"/>
    <w:rsid w:val="00F45F41"/>
    <w:rsid w:val="00F4630B"/>
    <w:rsid w:val="00F46B92"/>
    <w:rsid w:val="00F46CDA"/>
    <w:rsid w:val="00F50201"/>
    <w:rsid w:val="00F50B24"/>
    <w:rsid w:val="00F520B2"/>
    <w:rsid w:val="00F53129"/>
    <w:rsid w:val="00F54431"/>
    <w:rsid w:val="00F546EF"/>
    <w:rsid w:val="00F54951"/>
    <w:rsid w:val="00F552EE"/>
    <w:rsid w:val="00F567BF"/>
    <w:rsid w:val="00F56801"/>
    <w:rsid w:val="00F5689C"/>
    <w:rsid w:val="00F57241"/>
    <w:rsid w:val="00F57A8E"/>
    <w:rsid w:val="00F60986"/>
    <w:rsid w:val="00F612A9"/>
    <w:rsid w:val="00F61DFF"/>
    <w:rsid w:val="00F64336"/>
    <w:rsid w:val="00F654DC"/>
    <w:rsid w:val="00F65DC9"/>
    <w:rsid w:val="00F65F52"/>
    <w:rsid w:val="00F66ABE"/>
    <w:rsid w:val="00F673A2"/>
    <w:rsid w:val="00F67437"/>
    <w:rsid w:val="00F70331"/>
    <w:rsid w:val="00F704F6"/>
    <w:rsid w:val="00F70918"/>
    <w:rsid w:val="00F70CD2"/>
    <w:rsid w:val="00F70F34"/>
    <w:rsid w:val="00F71893"/>
    <w:rsid w:val="00F718ED"/>
    <w:rsid w:val="00F72B51"/>
    <w:rsid w:val="00F73768"/>
    <w:rsid w:val="00F73E83"/>
    <w:rsid w:val="00F74007"/>
    <w:rsid w:val="00F7598B"/>
    <w:rsid w:val="00F75CA5"/>
    <w:rsid w:val="00F76EF4"/>
    <w:rsid w:val="00F7715A"/>
    <w:rsid w:val="00F77945"/>
    <w:rsid w:val="00F77BE6"/>
    <w:rsid w:val="00F8082B"/>
    <w:rsid w:val="00F82C32"/>
    <w:rsid w:val="00F83660"/>
    <w:rsid w:val="00F836AC"/>
    <w:rsid w:val="00F845FC"/>
    <w:rsid w:val="00F84718"/>
    <w:rsid w:val="00F849E6"/>
    <w:rsid w:val="00F86AAD"/>
    <w:rsid w:val="00F86CE9"/>
    <w:rsid w:val="00F873CB"/>
    <w:rsid w:val="00F900A8"/>
    <w:rsid w:val="00F91312"/>
    <w:rsid w:val="00F91A1C"/>
    <w:rsid w:val="00F92057"/>
    <w:rsid w:val="00F920F9"/>
    <w:rsid w:val="00F927E3"/>
    <w:rsid w:val="00F92B54"/>
    <w:rsid w:val="00F92ED8"/>
    <w:rsid w:val="00F930CD"/>
    <w:rsid w:val="00F9335B"/>
    <w:rsid w:val="00F94864"/>
    <w:rsid w:val="00F94EC5"/>
    <w:rsid w:val="00F9563A"/>
    <w:rsid w:val="00F95A48"/>
    <w:rsid w:val="00F96EFA"/>
    <w:rsid w:val="00F97799"/>
    <w:rsid w:val="00F97AF5"/>
    <w:rsid w:val="00FA0C66"/>
    <w:rsid w:val="00FA1891"/>
    <w:rsid w:val="00FA4C66"/>
    <w:rsid w:val="00FA5BEE"/>
    <w:rsid w:val="00FA6F7B"/>
    <w:rsid w:val="00FA746D"/>
    <w:rsid w:val="00FB0816"/>
    <w:rsid w:val="00FB0D40"/>
    <w:rsid w:val="00FB1CD9"/>
    <w:rsid w:val="00FB22FB"/>
    <w:rsid w:val="00FB3FFC"/>
    <w:rsid w:val="00FB53F3"/>
    <w:rsid w:val="00FB5C8A"/>
    <w:rsid w:val="00FB6C33"/>
    <w:rsid w:val="00FB7810"/>
    <w:rsid w:val="00FB7D76"/>
    <w:rsid w:val="00FC1F75"/>
    <w:rsid w:val="00FC225B"/>
    <w:rsid w:val="00FC2501"/>
    <w:rsid w:val="00FC2A2E"/>
    <w:rsid w:val="00FC34C1"/>
    <w:rsid w:val="00FC42AB"/>
    <w:rsid w:val="00FC4345"/>
    <w:rsid w:val="00FC4545"/>
    <w:rsid w:val="00FC4C42"/>
    <w:rsid w:val="00FC58DE"/>
    <w:rsid w:val="00FC5C3D"/>
    <w:rsid w:val="00FC5E06"/>
    <w:rsid w:val="00FC69FB"/>
    <w:rsid w:val="00FC6BD5"/>
    <w:rsid w:val="00FD010E"/>
    <w:rsid w:val="00FD029F"/>
    <w:rsid w:val="00FD04B4"/>
    <w:rsid w:val="00FD0993"/>
    <w:rsid w:val="00FD1A6F"/>
    <w:rsid w:val="00FD1E2E"/>
    <w:rsid w:val="00FD2274"/>
    <w:rsid w:val="00FD35A8"/>
    <w:rsid w:val="00FD364F"/>
    <w:rsid w:val="00FD3F9F"/>
    <w:rsid w:val="00FD4A54"/>
    <w:rsid w:val="00FD5A1E"/>
    <w:rsid w:val="00FD6D0D"/>
    <w:rsid w:val="00FD6FF7"/>
    <w:rsid w:val="00FD7D34"/>
    <w:rsid w:val="00FE0B33"/>
    <w:rsid w:val="00FE0DA8"/>
    <w:rsid w:val="00FE0FC3"/>
    <w:rsid w:val="00FE1E2D"/>
    <w:rsid w:val="00FE32C9"/>
    <w:rsid w:val="00FE3D16"/>
    <w:rsid w:val="00FE47D0"/>
    <w:rsid w:val="00FE4883"/>
    <w:rsid w:val="00FE4D33"/>
    <w:rsid w:val="00FE5EBD"/>
    <w:rsid w:val="00FE6050"/>
    <w:rsid w:val="00FE6128"/>
    <w:rsid w:val="00FE6150"/>
    <w:rsid w:val="00FE62F5"/>
    <w:rsid w:val="00FE631D"/>
    <w:rsid w:val="00FE7885"/>
    <w:rsid w:val="00FE79FA"/>
    <w:rsid w:val="00FF02A3"/>
    <w:rsid w:val="00FF1F0A"/>
    <w:rsid w:val="00FF1F6C"/>
    <w:rsid w:val="00FF2266"/>
    <w:rsid w:val="00FF252E"/>
    <w:rsid w:val="00FF26DA"/>
    <w:rsid w:val="00FF277B"/>
    <w:rsid w:val="00FF2F1E"/>
    <w:rsid w:val="00FF33C2"/>
    <w:rsid w:val="00FF3D70"/>
    <w:rsid w:val="00FF45B3"/>
    <w:rsid w:val="00FF460D"/>
    <w:rsid w:val="00FF4D57"/>
    <w:rsid w:val="00FF581D"/>
    <w:rsid w:val="00FF6814"/>
    <w:rsid w:val="00FF6D75"/>
    <w:rsid w:val="00FF6E82"/>
    <w:rsid w:val="00FF741B"/>
    <w:rsid w:val="00FF777C"/>
    <w:rsid w:val="00FF79D6"/>
    <w:rsid w:val="01634D12"/>
    <w:rsid w:val="01AB7809"/>
    <w:rsid w:val="01E35CB0"/>
    <w:rsid w:val="05A390F2"/>
    <w:rsid w:val="05B1AA04"/>
    <w:rsid w:val="07C993F7"/>
    <w:rsid w:val="0BD5F6AA"/>
    <w:rsid w:val="0C81A393"/>
    <w:rsid w:val="0D013BC9"/>
    <w:rsid w:val="0E08E5DE"/>
    <w:rsid w:val="0E2CA3CC"/>
    <w:rsid w:val="0E78B9D8"/>
    <w:rsid w:val="0E899008"/>
    <w:rsid w:val="0EB8A8D0"/>
    <w:rsid w:val="133C574C"/>
    <w:rsid w:val="13449EE1"/>
    <w:rsid w:val="1365A836"/>
    <w:rsid w:val="137E513A"/>
    <w:rsid w:val="14B5EB4B"/>
    <w:rsid w:val="15B9F982"/>
    <w:rsid w:val="190B05CD"/>
    <w:rsid w:val="19BC0A59"/>
    <w:rsid w:val="1A0390FE"/>
    <w:rsid w:val="1B436E34"/>
    <w:rsid w:val="1C16455A"/>
    <w:rsid w:val="20205B2C"/>
    <w:rsid w:val="202FAC93"/>
    <w:rsid w:val="217D0C5E"/>
    <w:rsid w:val="23B0D8DD"/>
    <w:rsid w:val="26C88814"/>
    <w:rsid w:val="2BFC170C"/>
    <w:rsid w:val="2C0D672C"/>
    <w:rsid w:val="2CA063A8"/>
    <w:rsid w:val="2CE76C3E"/>
    <w:rsid w:val="2DA19B59"/>
    <w:rsid w:val="2EF745DB"/>
    <w:rsid w:val="30580FBF"/>
    <w:rsid w:val="3074E7F4"/>
    <w:rsid w:val="315B2B79"/>
    <w:rsid w:val="318665E7"/>
    <w:rsid w:val="330E9D7A"/>
    <w:rsid w:val="35B97665"/>
    <w:rsid w:val="35BE39CE"/>
    <w:rsid w:val="36C0C88C"/>
    <w:rsid w:val="39B51722"/>
    <w:rsid w:val="3B1CB274"/>
    <w:rsid w:val="3B286C8C"/>
    <w:rsid w:val="3B7BD563"/>
    <w:rsid w:val="3BC34DF0"/>
    <w:rsid w:val="3C213A3E"/>
    <w:rsid w:val="3EA07C49"/>
    <w:rsid w:val="3EAD64DC"/>
    <w:rsid w:val="3EAD81C7"/>
    <w:rsid w:val="3F507B17"/>
    <w:rsid w:val="40B0BEC5"/>
    <w:rsid w:val="4139E25A"/>
    <w:rsid w:val="44AEF99B"/>
    <w:rsid w:val="457EFDD2"/>
    <w:rsid w:val="49C60A84"/>
    <w:rsid w:val="4AA89AF8"/>
    <w:rsid w:val="4B9E7CC5"/>
    <w:rsid w:val="4BD8A3C9"/>
    <w:rsid w:val="4D5024CA"/>
    <w:rsid w:val="4EF453E4"/>
    <w:rsid w:val="4F845DE4"/>
    <w:rsid w:val="51B5B079"/>
    <w:rsid w:val="551170C1"/>
    <w:rsid w:val="55B3B978"/>
    <w:rsid w:val="56C8BBB6"/>
    <w:rsid w:val="576694FD"/>
    <w:rsid w:val="577E9FC0"/>
    <w:rsid w:val="5930CF39"/>
    <w:rsid w:val="59506F59"/>
    <w:rsid w:val="59C25D68"/>
    <w:rsid w:val="5FE12C60"/>
    <w:rsid w:val="60BCF3F2"/>
    <w:rsid w:val="6200F45E"/>
    <w:rsid w:val="65A434D3"/>
    <w:rsid w:val="68AC75FD"/>
    <w:rsid w:val="68AD4ADE"/>
    <w:rsid w:val="6A3F3E81"/>
    <w:rsid w:val="6B8B1F35"/>
    <w:rsid w:val="6DA7D83D"/>
    <w:rsid w:val="6E19DA83"/>
    <w:rsid w:val="6F37E644"/>
    <w:rsid w:val="6FBF9A5E"/>
    <w:rsid w:val="700657B3"/>
    <w:rsid w:val="705D1E98"/>
    <w:rsid w:val="70F27A3E"/>
    <w:rsid w:val="716A7B69"/>
    <w:rsid w:val="7186664D"/>
    <w:rsid w:val="73226884"/>
    <w:rsid w:val="7593FD0B"/>
    <w:rsid w:val="762B7FA1"/>
    <w:rsid w:val="77B01FCC"/>
    <w:rsid w:val="785AFC1B"/>
    <w:rsid w:val="78A1CAB7"/>
    <w:rsid w:val="794B755B"/>
    <w:rsid w:val="795C2F7F"/>
    <w:rsid w:val="7B71F01C"/>
    <w:rsid w:val="7D8B6349"/>
    <w:rsid w:val="7F0214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06E5C"/>
  <w15:chartTrackingRefBased/>
  <w15:docId w15:val="{8CF9CD5B-3C10-4341-A8BD-849BFB7D0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7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34BE"/>
    <w:rPr>
      <w:sz w:val="16"/>
      <w:szCs w:val="16"/>
    </w:rPr>
  </w:style>
  <w:style w:type="paragraph" w:styleId="ListParagraph">
    <w:name w:val="List Paragraph"/>
    <w:basedOn w:val="Normal"/>
    <w:uiPriority w:val="34"/>
    <w:qFormat/>
    <w:rsid w:val="003251A0"/>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1891"/>
    <w:rPr>
      <w:b/>
      <w:bCs/>
    </w:rPr>
  </w:style>
  <w:style w:type="character" w:customStyle="1" w:styleId="CommentSubjectChar">
    <w:name w:val="Comment Subject Char"/>
    <w:basedOn w:val="CommentTextChar"/>
    <w:link w:val="CommentSubject"/>
    <w:uiPriority w:val="99"/>
    <w:semiHidden/>
    <w:rsid w:val="00FA1891"/>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F20701"/>
    <w:pPr>
      <w:spacing w:before="100" w:beforeAutospacing="1" w:after="100" w:afterAutospacing="1"/>
    </w:pPr>
  </w:style>
  <w:style w:type="table" w:styleId="TableGrid">
    <w:name w:val="Table Grid"/>
    <w:basedOn w:val="TableNormal"/>
    <w:uiPriority w:val="39"/>
    <w:rsid w:val="00F37F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675B82"/>
    <w:pPr>
      <w:numPr>
        <w:numId w:val="9"/>
      </w:numPr>
      <w:contextualSpacing/>
    </w:pPr>
  </w:style>
  <w:style w:type="paragraph" w:styleId="Revision">
    <w:name w:val="Revision"/>
    <w:hidden/>
    <w:uiPriority w:val="99"/>
    <w:semiHidden/>
    <w:rsid w:val="008740AE"/>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E4381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3813"/>
    <w:rPr>
      <w:rFonts w:ascii="Segoe UI" w:eastAsia="Times New Roman" w:hAnsi="Segoe UI" w:cs="Segoe UI"/>
      <w:sz w:val="18"/>
      <w:szCs w:val="18"/>
    </w:rPr>
  </w:style>
  <w:style w:type="character" w:styleId="Hyperlink">
    <w:name w:val="Hyperlink"/>
    <w:basedOn w:val="DefaultParagraphFont"/>
    <w:uiPriority w:val="99"/>
    <w:unhideWhenUsed/>
    <w:rsid w:val="008C24B0"/>
    <w:rPr>
      <w:color w:val="0563C1" w:themeColor="hyperlink"/>
      <w:u w:val="single"/>
    </w:rPr>
  </w:style>
  <w:style w:type="character" w:customStyle="1" w:styleId="UnresolvedMention1">
    <w:name w:val="Unresolved Mention1"/>
    <w:basedOn w:val="DefaultParagraphFont"/>
    <w:uiPriority w:val="99"/>
    <w:semiHidden/>
    <w:unhideWhenUsed/>
    <w:rsid w:val="00260BB8"/>
    <w:rPr>
      <w:color w:val="605E5C"/>
      <w:shd w:val="clear" w:color="auto" w:fill="E1DFDD"/>
    </w:rPr>
  </w:style>
  <w:style w:type="paragraph" w:styleId="Bibliography">
    <w:name w:val="Bibliography"/>
    <w:basedOn w:val="Normal"/>
    <w:next w:val="Normal"/>
    <w:uiPriority w:val="37"/>
    <w:unhideWhenUsed/>
    <w:rsid w:val="00EF20AF"/>
    <w:pPr>
      <w:tabs>
        <w:tab w:val="left" w:pos="260"/>
        <w:tab w:val="left" w:pos="380"/>
      </w:tabs>
      <w:spacing w:after="240"/>
    </w:pPr>
  </w:style>
  <w:style w:type="character" w:styleId="LineNumber">
    <w:name w:val="line number"/>
    <w:basedOn w:val="DefaultParagraphFont"/>
    <w:uiPriority w:val="99"/>
    <w:semiHidden/>
    <w:unhideWhenUsed/>
    <w:rsid w:val="00E44F24"/>
  </w:style>
  <w:style w:type="paragraph" w:styleId="Header">
    <w:name w:val="header"/>
    <w:basedOn w:val="Normal"/>
    <w:link w:val="HeaderChar"/>
    <w:uiPriority w:val="99"/>
    <w:unhideWhenUsed/>
    <w:rsid w:val="000213B4"/>
    <w:pPr>
      <w:tabs>
        <w:tab w:val="center" w:pos="4680"/>
        <w:tab w:val="right" w:pos="9360"/>
      </w:tabs>
    </w:pPr>
  </w:style>
  <w:style w:type="character" w:customStyle="1" w:styleId="HeaderChar">
    <w:name w:val="Header Char"/>
    <w:basedOn w:val="DefaultParagraphFont"/>
    <w:link w:val="Header"/>
    <w:uiPriority w:val="99"/>
    <w:rsid w:val="000213B4"/>
    <w:rPr>
      <w:rFonts w:ascii="Times New Roman" w:eastAsia="Times New Roman" w:hAnsi="Times New Roman" w:cs="Times New Roman"/>
    </w:rPr>
  </w:style>
  <w:style w:type="paragraph" w:styleId="Footer">
    <w:name w:val="footer"/>
    <w:basedOn w:val="Normal"/>
    <w:link w:val="FooterChar"/>
    <w:uiPriority w:val="99"/>
    <w:unhideWhenUsed/>
    <w:rsid w:val="000213B4"/>
    <w:pPr>
      <w:tabs>
        <w:tab w:val="center" w:pos="4680"/>
        <w:tab w:val="right" w:pos="9360"/>
      </w:tabs>
    </w:pPr>
  </w:style>
  <w:style w:type="character" w:customStyle="1" w:styleId="FooterChar">
    <w:name w:val="Footer Char"/>
    <w:basedOn w:val="DefaultParagraphFont"/>
    <w:link w:val="Footer"/>
    <w:uiPriority w:val="99"/>
    <w:rsid w:val="000213B4"/>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D31EB"/>
    <w:rPr>
      <w:color w:val="605E5C"/>
      <w:shd w:val="clear" w:color="auto" w:fill="E1DFDD"/>
    </w:rPr>
  </w:style>
  <w:style w:type="character" w:styleId="FollowedHyperlink">
    <w:name w:val="FollowedHyperlink"/>
    <w:basedOn w:val="DefaultParagraphFont"/>
    <w:uiPriority w:val="99"/>
    <w:semiHidden/>
    <w:unhideWhenUsed/>
    <w:rsid w:val="001D31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47561">
      <w:bodyDiv w:val="1"/>
      <w:marLeft w:val="0"/>
      <w:marRight w:val="0"/>
      <w:marTop w:val="0"/>
      <w:marBottom w:val="0"/>
      <w:divBdr>
        <w:top w:val="none" w:sz="0" w:space="0" w:color="auto"/>
        <w:left w:val="none" w:sz="0" w:space="0" w:color="auto"/>
        <w:bottom w:val="none" w:sz="0" w:space="0" w:color="auto"/>
        <w:right w:val="none" w:sz="0" w:space="0" w:color="auto"/>
      </w:divBdr>
    </w:div>
    <w:div w:id="51078664">
      <w:bodyDiv w:val="1"/>
      <w:marLeft w:val="0"/>
      <w:marRight w:val="0"/>
      <w:marTop w:val="0"/>
      <w:marBottom w:val="0"/>
      <w:divBdr>
        <w:top w:val="none" w:sz="0" w:space="0" w:color="auto"/>
        <w:left w:val="none" w:sz="0" w:space="0" w:color="auto"/>
        <w:bottom w:val="none" w:sz="0" w:space="0" w:color="auto"/>
        <w:right w:val="none" w:sz="0" w:space="0" w:color="auto"/>
      </w:divBdr>
    </w:div>
    <w:div w:id="100147042">
      <w:bodyDiv w:val="1"/>
      <w:marLeft w:val="0"/>
      <w:marRight w:val="0"/>
      <w:marTop w:val="0"/>
      <w:marBottom w:val="0"/>
      <w:divBdr>
        <w:top w:val="none" w:sz="0" w:space="0" w:color="auto"/>
        <w:left w:val="none" w:sz="0" w:space="0" w:color="auto"/>
        <w:bottom w:val="none" w:sz="0" w:space="0" w:color="auto"/>
        <w:right w:val="none" w:sz="0" w:space="0" w:color="auto"/>
      </w:divBdr>
    </w:div>
    <w:div w:id="184486170">
      <w:bodyDiv w:val="1"/>
      <w:marLeft w:val="0"/>
      <w:marRight w:val="0"/>
      <w:marTop w:val="0"/>
      <w:marBottom w:val="0"/>
      <w:divBdr>
        <w:top w:val="none" w:sz="0" w:space="0" w:color="auto"/>
        <w:left w:val="none" w:sz="0" w:space="0" w:color="auto"/>
        <w:bottom w:val="none" w:sz="0" w:space="0" w:color="auto"/>
        <w:right w:val="none" w:sz="0" w:space="0" w:color="auto"/>
      </w:divBdr>
    </w:div>
    <w:div w:id="314068855">
      <w:bodyDiv w:val="1"/>
      <w:marLeft w:val="0"/>
      <w:marRight w:val="0"/>
      <w:marTop w:val="0"/>
      <w:marBottom w:val="0"/>
      <w:divBdr>
        <w:top w:val="none" w:sz="0" w:space="0" w:color="auto"/>
        <w:left w:val="none" w:sz="0" w:space="0" w:color="auto"/>
        <w:bottom w:val="none" w:sz="0" w:space="0" w:color="auto"/>
        <w:right w:val="none" w:sz="0" w:space="0" w:color="auto"/>
      </w:divBdr>
      <w:divsChild>
        <w:div w:id="1898974788">
          <w:marLeft w:val="0"/>
          <w:marRight w:val="0"/>
          <w:marTop w:val="0"/>
          <w:marBottom w:val="0"/>
          <w:divBdr>
            <w:top w:val="none" w:sz="0" w:space="0" w:color="auto"/>
            <w:left w:val="none" w:sz="0" w:space="0" w:color="auto"/>
            <w:bottom w:val="none" w:sz="0" w:space="0" w:color="auto"/>
            <w:right w:val="none" w:sz="0" w:space="0" w:color="auto"/>
          </w:divBdr>
        </w:div>
        <w:div w:id="1651904605">
          <w:marLeft w:val="0"/>
          <w:marRight w:val="0"/>
          <w:marTop w:val="0"/>
          <w:marBottom w:val="0"/>
          <w:divBdr>
            <w:top w:val="none" w:sz="0" w:space="0" w:color="auto"/>
            <w:left w:val="none" w:sz="0" w:space="0" w:color="auto"/>
            <w:bottom w:val="none" w:sz="0" w:space="0" w:color="auto"/>
            <w:right w:val="none" w:sz="0" w:space="0" w:color="auto"/>
          </w:divBdr>
        </w:div>
        <w:div w:id="1014308540">
          <w:marLeft w:val="0"/>
          <w:marRight w:val="0"/>
          <w:marTop w:val="0"/>
          <w:marBottom w:val="0"/>
          <w:divBdr>
            <w:top w:val="none" w:sz="0" w:space="0" w:color="auto"/>
            <w:left w:val="none" w:sz="0" w:space="0" w:color="auto"/>
            <w:bottom w:val="none" w:sz="0" w:space="0" w:color="auto"/>
            <w:right w:val="none" w:sz="0" w:space="0" w:color="auto"/>
          </w:divBdr>
        </w:div>
      </w:divsChild>
    </w:div>
    <w:div w:id="325792307">
      <w:bodyDiv w:val="1"/>
      <w:marLeft w:val="0"/>
      <w:marRight w:val="0"/>
      <w:marTop w:val="0"/>
      <w:marBottom w:val="0"/>
      <w:divBdr>
        <w:top w:val="none" w:sz="0" w:space="0" w:color="auto"/>
        <w:left w:val="none" w:sz="0" w:space="0" w:color="auto"/>
        <w:bottom w:val="none" w:sz="0" w:space="0" w:color="auto"/>
        <w:right w:val="none" w:sz="0" w:space="0" w:color="auto"/>
      </w:divBdr>
    </w:div>
    <w:div w:id="360132907">
      <w:bodyDiv w:val="1"/>
      <w:marLeft w:val="0"/>
      <w:marRight w:val="0"/>
      <w:marTop w:val="0"/>
      <w:marBottom w:val="0"/>
      <w:divBdr>
        <w:top w:val="none" w:sz="0" w:space="0" w:color="auto"/>
        <w:left w:val="none" w:sz="0" w:space="0" w:color="auto"/>
        <w:bottom w:val="none" w:sz="0" w:space="0" w:color="auto"/>
        <w:right w:val="none" w:sz="0" w:space="0" w:color="auto"/>
      </w:divBdr>
      <w:divsChild>
        <w:div w:id="2038115855">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383136174">
      <w:bodyDiv w:val="1"/>
      <w:marLeft w:val="0"/>
      <w:marRight w:val="0"/>
      <w:marTop w:val="0"/>
      <w:marBottom w:val="0"/>
      <w:divBdr>
        <w:top w:val="none" w:sz="0" w:space="0" w:color="auto"/>
        <w:left w:val="none" w:sz="0" w:space="0" w:color="auto"/>
        <w:bottom w:val="none" w:sz="0" w:space="0" w:color="auto"/>
        <w:right w:val="none" w:sz="0" w:space="0" w:color="auto"/>
      </w:divBdr>
    </w:div>
    <w:div w:id="501815726">
      <w:bodyDiv w:val="1"/>
      <w:marLeft w:val="0"/>
      <w:marRight w:val="0"/>
      <w:marTop w:val="0"/>
      <w:marBottom w:val="0"/>
      <w:divBdr>
        <w:top w:val="none" w:sz="0" w:space="0" w:color="auto"/>
        <w:left w:val="none" w:sz="0" w:space="0" w:color="auto"/>
        <w:bottom w:val="none" w:sz="0" w:space="0" w:color="auto"/>
        <w:right w:val="none" w:sz="0" w:space="0" w:color="auto"/>
      </w:divBdr>
    </w:div>
    <w:div w:id="594825497">
      <w:bodyDiv w:val="1"/>
      <w:marLeft w:val="0"/>
      <w:marRight w:val="0"/>
      <w:marTop w:val="0"/>
      <w:marBottom w:val="0"/>
      <w:divBdr>
        <w:top w:val="none" w:sz="0" w:space="0" w:color="auto"/>
        <w:left w:val="none" w:sz="0" w:space="0" w:color="auto"/>
        <w:bottom w:val="none" w:sz="0" w:space="0" w:color="auto"/>
        <w:right w:val="none" w:sz="0" w:space="0" w:color="auto"/>
      </w:divBdr>
    </w:div>
    <w:div w:id="689405779">
      <w:bodyDiv w:val="1"/>
      <w:marLeft w:val="0"/>
      <w:marRight w:val="0"/>
      <w:marTop w:val="0"/>
      <w:marBottom w:val="0"/>
      <w:divBdr>
        <w:top w:val="none" w:sz="0" w:space="0" w:color="auto"/>
        <w:left w:val="none" w:sz="0" w:space="0" w:color="auto"/>
        <w:bottom w:val="none" w:sz="0" w:space="0" w:color="auto"/>
        <w:right w:val="none" w:sz="0" w:space="0" w:color="auto"/>
      </w:divBdr>
    </w:div>
    <w:div w:id="705369706">
      <w:bodyDiv w:val="1"/>
      <w:marLeft w:val="0"/>
      <w:marRight w:val="0"/>
      <w:marTop w:val="0"/>
      <w:marBottom w:val="0"/>
      <w:divBdr>
        <w:top w:val="none" w:sz="0" w:space="0" w:color="auto"/>
        <w:left w:val="none" w:sz="0" w:space="0" w:color="auto"/>
        <w:bottom w:val="none" w:sz="0" w:space="0" w:color="auto"/>
        <w:right w:val="none" w:sz="0" w:space="0" w:color="auto"/>
      </w:divBdr>
    </w:div>
    <w:div w:id="859901947">
      <w:bodyDiv w:val="1"/>
      <w:marLeft w:val="0"/>
      <w:marRight w:val="0"/>
      <w:marTop w:val="0"/>
      <w:marBottom w:val="0"/>
      <w:divBdr>
        <w:top w:val="none" w:sz="0" w:space="0" w:color="auto"/>
        <w:left w:val="none" w:sz="0" w:space="0" w:color="auto"/>
        <w:bottom w:val="none" w:sz="0" w:space="0" w:color="auto"/>
        <w:right w:val="none" w:sz="0" w:space="0" w:color="auto"/>
      </w:divBdr>
    </w:div>
    <w:div w:id="866258382">
      <w:bodyDiv w:val="1"/>
      <w:marLeft w:val="0"/>
      <w:marRight w:val="0"/>
      <w:marTop w:val="0"/>
      <w:marBottom w:val="0"/>
      <w:divBdr>
        <w:top w:val="none" w:sz="0" w:space="0" w:color="auto"/>
        <w:left w:val="none" w:sz="0" w:space="0" w:color="auto"/>
        <w:bottom w:val="none" w:sz="0" w:space="0" w:color="auto"/>
        <w:right w:val="none" w:sz="0" w:space="0" w:color="auto"/>
      </w:divBdr>
    </w:div>
    <w:div w:id="918902241">
      <w:bodyDiv w:val="1"/>
      <w:marLeft w:val="0"/>
      <w:marRight w:val="0"/>
      <w:marTop w:val="0"/>
      <w:marBottom w:val="0"/>
      <w:divBdr>
        <w:top w:val="none" w:sz="0" w:space="0" w:color="auto"/>
        <w:left w:val="none" w:sz="0" w:space="0" w:color="auto"/>
        <w:bottom w:val="none" w:sz="0" w:space="0" w:color="auto"/>
        <w:right w:val="none" w:sz="0" w:space="0" w:color="auto"/>
      </w:divBdr>
    </w:div>
    <w:div w:id="1009017271">
      <w:bodyDiv w:val="1"/>
      <w:marLeft w:val="0"/>
      <w:marRight w:val="0"/>
      <w:marTop w:val="0"/>
      <w:marBottom w:val="0"/>
      <w:divBdr>
        <w:top w:val="none" w:sz="0" w:space="0" w:color="auto"/>
        <w:left w:val="none" w:sz="0" w:space="0" w:color="auto"/>
        <w:bottom w:val="none" w:sz="0" w:space="0" w:color="auto"/>
        <w:right w:val="none" w:sz="0" w:space="0" w:color="auto"/>
      </w:divBdr>
    </w:div>
    <w:div w:id="1050114036">
      <w:bodyDiv w:val="1"/>
      <w:marLeft w:val="0"/>
      <w:marRight w:val="0"/>
      <w:marTop w:val="0"/>
      <w:marBottom w:val="0"/>
      <w:divBdr>
        <w:top w:val="none" w:sz="0" w:space="0" w:color="auto"/>
        <w:left w:val="none" w:sz="0" w:space="0" w:color="auto"/>
        <w:bottom w:val="none" w:sz="0" w:space="0" w:color="auto"/>
        <w:right w:val="none" w:sz="0" w:space="0" w:color="auto"/>
      </w:divBdr>
    </w:div>
    <w:div w:id="1050425347">
      <w:bodyDiv w:val="1"/>
      <w:marLeft w:val="0"/>
      <w:marRight w:val="0"/>
      <w:marTop w:val="0"/>
      <w:marBottom w:val="0"/>
      <w:divBdr>
        <w:top w:val="none" w:sz="0" w:space="0" w:color="auto"/>
        <w:left w:val="none" w:sz="0" w:space="0" w:color="auto"/>
        <w:bottom w:val="none" w:sz="0" w:space="0" w:color="auto"/>
        <w:right w:val="none" w:sz="0" w:space="0" w:color="auto"/>
      </w:divBdr>
    </w:div>
    <w:div w:id="1051658852">
      <w:bodyDiv w:val="1"/>
      <w:marLeft w:val="0"/>
      <w:marRight w:val="0"/>
      <w:marTop w:val="0"/>
      <w:marBottom w:val="0"/>
      <w:divBdr>
        <w:top w:val="none" w:sz="0" w:space="0" w:color="auto"/>
        <w:left w:val="none" w:sz="0" w:space="0" w:color="auto"/>
        <w:bottom w:val="none" w:sz="0" w:space="0" w:color="auto"/>
        <w:right w:val="none" w:sz="0" w:space="0" w:color="auto"/>
      </w:divBdr>
    </w:div>
    <w:div w:id="1056511762">
      <w:bodyDiv w:val="1"/>
      <w:marLeft w:val="0"/>
      <w:marRight w:val="0"/>
      <w:marTop w:val="0"/>
      <w:marBottom w:val="0"/>
      <w:divBdr>
        <w:top w:val="none" w:sz="0" w:space="0" w:color="auto"/>
        <w:left w:val="none" w:sz="0" w:space="0" w:color="auto"/>
        <w:bottom w:val="none" w:sz="0" w:space="0" w:color="auto"/>
        <w:right w:val="none" w:sz="0" w:space="0" w:color="auto"/>
      </w:divBdr>
    </w:div>
    <w:div w:id="1141769984">
      <w:bodyDiv w:val="1"/>
      <w:marLeft w:val="0"/>
      <w:marRight w:val="0"/>
      <w:marTop w:val="0"/>
      <w:marBottom w:val="0"/>
      <w:divBdr>
        <w:top w:val="none" w:sz="0" w:space="0" w:color="auto"/>
        <w:left w:val="none" w:sz="0" w:space="0" w:color="auto"/>
        <w:bottom w:val="none" w:sz="0" w:space="0" w:color="auto"/>
        <w:right w:val="none" w:sz="0" w:space="0" w:color="auto"/>
      </w:divBdr>
      <w:divsChild>
        <w:div w:id="2062173744">
          <w:marLeft w:val="0"/>
          <w:marRight w:val="0"/>
          <w:marTop w:val="0"/>
          <w:marBottom w:val="0"/>
          <w:divBdr>
            <w:top w:val="none" w:sz="0" w:space="0" w:color="auto"/>
            <w:left w:val="none" w:sz="0" w:space="0" w:color="auto"/>
            <w:bottom w:val="none" w:sz="0" w:space="0" w:color="auto"/>
            <w:right w:val="none" w:sz="0" w:space="0" w:color="auto"/>
          </w:divBdr>
          <w:divsChild>
            <w:div w:id="1926450201">
              <w:marLeft w:val="0"/>
              <w:marRight w:val="0"/>
              <w:marTop w:val="0"/>
              <w:marBottom w:val="0"/>
              <w:divBdr>
                <w:top w:val="none" w:sz="0" w:space="0" w:color="auto"/>
                <w:left w:val="none" w:sz="0" w:space="0" w:color="auto"/>
                <w:bottom w:val="none" w:sz="0" w:space="0" w:color="auto"/>
                <w:right w:val="none" w:sz="0" w:space="0" w:color="auto"/>
              </w:divBdr>
              <w:divsChild>
                <w:div w:id="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503174">
      <w:bodyDiv w:val="1"/>
      <w:marLeft w:val="0"/>
      <w:marRight w:val="0"/>
      <w:marTop w:val="0"/>
      <w:marBottom w:val="0"/>
      <w:divBdr>
        <w:top w:val="none" w:sz="0" w:space="0" w:color="auto"/>
        <w:left w:val="none" w:sz="0" w:space="0" w:color="auto"/>
        <w:bottom w:val="none" w:sz="0" w:space="0" w:color="auto"/>
        <w:right w:val="none" w:sz="0" w:space="0" w:color="auto"/>
      </w:divBdr>
    </w:div>
    <w:div w:id="1223444617">
      <w:bodyDiv w:val="1"/>
      <w:marLeft w:val="0"/>
      <w:marRight w:val="0"/>
      <w:marTop w:val="0"/>
      <w:marBottom w:val="0"/>
      <w:divBdr>
        <w:top w:val="none" w:sz="0" w:space="0" w:color="auto"/>
        <w:left w:val="none" w:sz="0" w:space="0" w:color="auto"/>
        <w:bottom w:val="none" w:sz="0" w:space="0" w:color="auto"/>
        <w:right w:val="none" w:sz="0" w:space="0" w:color="auto"/>
      </w:divBdr>
    </w:div>
    <w:div w:id="1265724022">
      <w:bodyDiv w:val="1"/>
      <w:marLeft w:val="0"/>
      <w:marRight w:val="0"/>
      <w:marTop w:val="0"/>
      <w:marBottom w:val="0"/>
      <w:divBdr>
        <w:top w:val="none" w:sz="0" w:space="0" w:color="auto"/>
        <w:left w:val="none" w:sz="0" w:space="0" w:color="auto"/>
        <w:bottom w:val="none" w:sz="0" w:space="0" w:color="auto"/>
        <w:right w:val="none" w:sz="0" w:space="0" w:color="auto"/>
      </w:divBdr>
    </w:div>
    <w:div w:id="1372723709">
      <w:bodyDiv w:val="1"/>
      <w:marLeft w:val="0"/>
      <w:marRight w:val="0"/>
      <w:marTop w:val="0"/>
      <w:marBottom w:val="0"/>
      <w:divBdr>
        <w:top w:val="none" w:sz="0" w:space="0" w:color="auto"/>
        <w:left w:val="none" w:sz="0" w:space="0" w:color="auto"/>
        <w:bottom w:val="none" w:sz="0" w:space="0" w:color="auto"/>
        <w:right w:val="none" w:sz="0" w:space="0" w:color="auto"/>
      </w:divBdr>
      <w:divsChild>
        <w:div w:id="1665010190">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1394430128">
      <w:bodyDiv w:val="1"/>
      <w:marLeft w:val="0"/>
      <w:marRight w:val="0"/>
      <w:marTop w:val="0"/>
      <w:marBottom w:val="0"/>
      <w:divBdr>
        <w:top w:val="none" w:sz="0" w:space="0" w:color="auto"/>
        <w:left w:val="none" w:sz="0" w:space="0" w:color="auto"/>
        <w:bottom w:val="none" w:sz="0" w:space="0" w:color="auto"/>
        <w:right w:val="none" w:sz="0" w:space="0" w:color="auto"/>
      </w:divBdr>
    </w:div>
    <w:div w:id="1528373230">
      <w:bodyDiv w:val="1"/>
      <w:marLeft w:val="0"/>
      <w:marRight w:val="0"/>
      <w:marTop w:val="0"/>
      <w:marBottom w:val="0"/>
      <w:divBdr>
        <w:top w:val="none" w:sz="0" w:space="0" w:color="auto"/>
        <w:left w:val="none" w:sz="0" w:space="0" w:color="auto"/>
        <w:bottom w:val="none" w:sz="0" w:space="0" w:color="auto"/>
        <w:right w:val="none" w:sz="0" w:space="0" w:color="auto"/>
      </w:divBdr>
    </w:div>
    <w:div w:id="1534077927">
      <w:bodyDiv w:val="1"/>
      <w:marLeft w:val="0"/>
      <w:marRight w:val="0"/>
      <w:marTop w:val="0"/>
      <w:marBottom w:val="0"/>
      <w:divBdr>
        <w:top w:val="none" w:sz="0" w:space="0" w:color="auto"/>
        <w:left w:val="none" w:sz="0" w:space="0" w:color="auto"/>
        <w:bottom w:val="none" w:sz="0" w:space="0" w:color="auto"/>
        <w:right w:val="none" w:sz="0" w:space="0" w:color="auto"/>
      </w:divBdr>
    </w:div>
    <w:div w:id="1646398825">
      <w:bodyDiv w:val="1"/>
      <w:marLeft w:val="0"/>
      <w:marRight w:val="0"/>
      <w:marTop w:val="0"/>
      <w:marBottom w:val="0"/>
      <w:divBdr>
        <w:top w:val="none" w:sz="0" w:space="0" w:color="auto"/>
        <w:left w:val="none" w:sz="0" w:space="0" w:color="auto"/>
        <w:bottom w:val="none" w:sz="0" w:space="0" w:color="auto"/>
        <w:right w:val="none" w:sz="0" w:space="0" w:color="auto"/>
      </w:divBdr>
    </w:div>
    <w:div w:id="1680809767">
      <w:bodyDiv w:val="1"/>
      <w:marLeft w:val="0"/>
      <w:marRight w:val="0"/>
      <w:marTop w:val="0"/>
      <w:marBottom w:val="0"/>
      <w:divBdr>
        <w:top w:val="none" w:sz="0" w:space="0" w:color="auto"/>
        <w:left w:val="none" w:sz="0" w:space="0" w:color="auto"/>
        <w:bottom w:val="none" w:sz="0" w:space="0" w:color="auto"/>
        <w:right w:val="none" w:sz="0" w:space="0" w:color="auto"/>
      </w:divBdr>
      <w:divsChild>
        <w:div w:id="1350598265">
          <w:marLeft w:val="0"/>
          <w:marRight w:val="0"/>
          <w:marTop w:val="0"/>
          <w:marBottom w:val="0"/>
          <w:divBdr>
            <w:top w:val="none" w:sz="0" w:space="0" w:color="auto"/>
            <w:left w:val="none" w:sz="0" w:space="0" w:color="auto"/>
            <w:bottom w:val="none" w:sz="0" w:space="0" w:color="auto"/>
            <w:right w:val="none" w:sz="0" w:space="0" w:color="auto"/>
          </w:divBdr>
          <w:divsChild>
            <w:div w:id="590503488">
              <w:marLeft w:val="0"/>
              <w:marRight w:val="0"/>
              <w:marTop w:val="0"/>
              <w:marBottom w:val="0"/>
              <w:divBdr>
                <w:top w:val="none" w:sz="0" w:space="0" w:color="auto"/>
                <w:left w:val="none" w:sz="0" w:space="0" w:color="auto"/>
                <w:bottom w:val="none" w:sz="0" w:space="0" w:color="auto"/>
                <w:right w:val="none" w:sz="0" w:space="0" w:color="auto"/>
              </w:divBdr>
              <w:divsChild>
                <w:div w:id="170729658">
                  <w:marLeft w:val="150"/>
                  <w:marRight w:val="150"/>
                  <w:marTop w:val="150"/>
                  <w:marBottom w:val="150"/>
                  <w:divBdr>
                    <w:top w:val="none" w:sz="0" w:space="0" w:color="auto"/>
                    <w:left w:val="none" w:sz="0" w:space="0" w:color="auto"/>
                    <w:bottom w:val="none" w:sz="0" w:space="0" w:color="auto"/>
                    <w:right w:val="none" w:sz="0" w:space="0" w:color="auto"/>
                  </w:divBdr>
                  <w:divsChild>
                    <w:div w:id="1339961151">
                      <w:marLeft w:val="0"/>
                      <w:marRight w:val="0"/>
                      <w:marTop w:val="0"/>
                      <w:marBottom w:val="0"/>
                      <w:divBdr>
                        <w:top w:val="none" w:sz="0" w:space="0" w:color="auto"/>
                        <w:left w:val="none" w:sz="0" w:space="0" w:color="auto"/>
                        <w:bottom w:val="none" w:sz="0" w:space="0" w:color="auto"/>
                        <w:right w:val="none" w:sz="0" w:space="0" w:color="auto"/>
                      </w:divBdr>
                      <w:divsChild>
                        <w:div w:id="1774667122">
                          <w:marLeft w:val="0"/>
                          <w:marRight w:val="0"/>
                          <w:marTop w:val="0"/>
                          <w:marBottom w:val="0"/>
                          <w:divBdr>
                            <w:top w:val="none" w:sz="0" w:space="0" w:color="auto"/>
                            <w:left w:val="none" w:sz="0" w:space="0" w:color="auto"/>
                            <w:bottom w:val="none" w:sz="0" w:space="0" w:color="auto"/>
                            <w:right w:val="none" w:sz="0" w:space="0" w:color="auto"/>
                          </w:divBdr>
                          <w:divsChild>
                            <w:div w:id="1290167229">
                              <w:marLeft w:val="135"/>
                              <w:marRight w:val="135"/>
                              <w:marTop w:val="0"/>
                              <w:marBottom w:val="135"/>
                              <w:divBdr>
                                <w:top w:val="none" w:sz="0" w:space="0" w:color="auto"/>
                                <w:left w:val="none" w:sz="0" w:space="0" w:color="auto"/>
                                <w:bottom w:val="none" w:sz="0" w:space="0" w:color="auto"/>
                                <w:right w:val="none" w:sz="0" w:space="0" w:color="auto"/>
                              </w:divBdr>
                              <w:divsChild>
                                <w:div w:id="836530947">
                                  <w:marLeft w:val="0"/>
                                  <w:marRight w:val="0"/>
                                  <w:marTop w:val="0"/>
                                  <w:marBottom w:val="0"/>
                                  <w:divBdr>
                                    <w:top w:val="none" w:sz="0" w:space="0" w:color="auto"/>
                                    <w:left w:val="none" w:sz="0" w:space="0" w:color="auto"/>
                                    <w:bottom w:val="none" w:sz="0" w:space="0" w:color="auto"/>
                                    <w:right w:val="none" w:sz="0" w:space="0" w:color="auto"/>
                                  </w:divBdr>
                                </w:div>
                                <w:div w:id="1514568358">
                                  <w:marLeft w:val="0"/>
                                  <w:marRight w:val="0"/>
                                  <w:marTop w:val="525"/>
                                  <w:marBottom w:val="0"/>
                                  <w:divBdr>
                                    <w:top w:val="none" w:sz="0" w:space="0" w:color="auto"/>
                                    <w:left w:val="none" w:sz="0" w:space="0" w:color="auto"/>
                                    <w:bottom w:val="none" w:sz="0" w:space="0" w:color="auto"/>
                                    <w:right w:val="none" w:sz="0" w:space="0" w:color="auto"/>
                                  </w:divBdr>
                                </w:div>
                              </w:divsChild>
                            </w:div>
                            <w:div w:id="1276786958">
                              <w:marLeft w:val="150"/>
                              <w:marRight w:val="150"/>
                              <w:marTop w:val="15"/>
                              <w:marBottom w:val="150"/>
                              <w:divBdr>
                                <w:top w:val="none" w:sz="0" w:space="0" w:color="auto"/>
                                <w:left w:val="none" w:sz="0" w:space="0" w:color="auto"/>
                                <w:bottom w:val="none" w:sz="0" w:space="0" w:color="auto"/>
                                <w:right w:val="none" w:sz="0" w:space="0" w:color="auto"/>
                              </w:divBdr>
                              <w:divsChild>
                                <w:div w:id="1554079903">
                                  <w:marLeft w:val="0"/>
                                  <w:marRight w:val="0"/>
                                  <w:marTop w:val="0"/>
                                  <w:marBottom w:val="0"/>
                                  <w:divBdr>
                                    <w:top w:val="none" w:sz="0" w:space="0" w:color="auto"/>
                                    <w:left w:val="none" w:sz="0" w:space="0" w:color="auto"/>
                                    <w:bottom w:val="none" w:sz="0" w:space="0" w:color="auto"/>
                                    <w:right w:val="none" w:sz="0" w:space="0" w:color="auto"/>
                                  </w:divBdr>
                                </w:div>
                                <w:div w:id="148566325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56355354">
          <w:marLeft w:val="0"/>
          <w:marRight w:val="0"/>
          <w:marTop w:val="0"/>
          <w:marBottom w:val="0"/>
          <w:divBdr>
            <w:top w:val="none" w:sz="0" w:space="0" w:color="auto"/>
            <w:left w:val="none" w:sz="0" w:space="0" w:color="auto"/>
            <w:bottom w:val="none" w:sz="0" w:space="0" w:color="auto"/>
            <w:right w:val="none" w:sz="0" w:space="0" w:color="auto"/>
          </w:divBdr>
          <w:divsChild>
            <w:div w:id="765615673">
              <w:marLeft w:val="0"/>
              <w:marRight w:val="0"/>
              <w:marTop w:val="0"/>
              <w:marBottom w:val="0"/>
              <w:divBdr>
                <w:top w:val="none" w:sz="0" w:space="0" w:color="auto"/>
                <w:left w:val="none" w:sz="0" w:space="0" w:color="auto"/>
                <w:bottom w:val="none" w:sz="0" w:space="0" w:color="auto"/>
                <w:right w:val="none" w:sz="0" w:space="0" w:color="auto"/>
              </w:divBdr>
              <w:divsChild>
                <w:div w:id="786656151">
                  <w:marLeft w:val="150"/>
                  <w:marRight w:val="150"/>
                  <w:marTop w:val="150"/>
                  <w:marBottom w:val="150"/>
                  <w:divBdr>
                    <w:top w:val="none" w:sz="0" w:space="0" w:color="auto"/>
                    <w:left w:val="none" w:sz="0" w:space="0" w:color="auto"/>
                    <w:bottom w:val="none" w:sz="0" w:space="0" w:color="auto"/>
                    <w:right w:val="none" w:sz="0" w:space="0" w:color="auto"/>
                  </w:divBdr>
                  <w:divsChild>
                    <w:div w:id="622737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466707">
      <w:bodyDiv w:val="1"/>
      <w:marLeft w:val="0"/>
      <w:marRight w:val="0"/>
      <w:marTop w:val="0"/>
      <w:marBottom w:val="0"/>
      <w:divBdr>
        <w:top w:val="none" w:sz="0" w:space="0" w:color="auto"/>
        <w:left w:val="none" w:sz="0" w:space="0" w:color="auto"/>
        <w:bottom w:val="none" w:sz="0" w:space="0" w:color="auto"/>
        <w:right w:val="none" w:sz="0" w:space="0" w:color="auto"/>
      </w:divBdr>
    </w:div>
    <w:div w:id="1845124899">
      <w:bodyDiv w:val="1"/>
      <w:marLeft w:val="0"/>
      <w:marRight w:val="0"/>
      <w:marTop w:val="0"/>
      <w:marBottom w:val="0"/>
      <w:divBdr>
        <w:top w:val="none" w:sz="0" w:space="0" w:color="auto"/>
        <w:left w:val="none" w:sz="0" w:space="0" w:color="auto"/>
        <w:bottom w:val="none" w:sz="0" w:space="0" w:color="auto"/>
        <w:right w:val="none" w:sz="0" w:space="0" w:color="auto"/>
      </w:divBdr>
    </w:div>
    <w:div w:id="1856264384">
      <w:bodyDiv w:val="1"/>
      <w:marLeft w:val="0"/>
      <w:marRight w:val="0"/>
      <w:marTop w:val="0"/>
      <w:marBottom w:val="0"/>
      <w:divBdr>
        <w:top w:val="none" w:sz="0" w:space="0" w:color="auto"/>
        <w:left w:val="none" w:sz="0" w:space="0" w:color="auto"/>
        <w:bottom w:val="none" w:sz="0" w:space="0" w:color="auto"/>
        <w:right w:val="none" w:sz="0" w:space="0" w:color="auto"/>
      </w:divBdr>
      <w:divsChild>
        <w:div w:id="1103767150">
          <w:marLeft w:val="0"/>
          <w:marRight w:val="0"/>
          <w:marTop w:val="0"/>
          <w:marBottom w:val="0"/>
          <w:divBdr>
            <w:top w:val="none" w:sz="0" w:space="0" w:color="auto"/>
            <w:left w:val="none" w:sz="0" w:space="0" w:color="auto"/>
            <w:bottom w:val="none" w:sz="0" w:space="0" w:color="auto"/>
            <w:right w:val="none" w:sz="0" w:space="0" w:color="auto"/>
          </w:divBdr>
          <w:divsChild>
            <w:div w:id="1360164016">
              <w:marLeft w:val="0"/>
              <w:marRight w:val="0"/>
              <w:marTop w:val="0"/>
              <w:marBottom w:val="0"/>
              <w:divBdr>
                <w:top w:val="none" w:sz="0" w:space="0" w:color="auto"/>
                <w:left w:val="none" w:sz="0" w:space="0" w:color="auto"/>
                <w:bottom w:val="none" w:sz="0" w:space="0" w:color="auto"/>
                <w:right w:val="none" w:sz="0" w:space="0" w:color="auto"/>
              </w:divBdr>
              <w:divsChild>
                <w:div w:id="74156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068432">
      <w:bodyDiv w:val="1"/>
      <w:marLeft w:val="0"/>
      <w:marRight w:val="0"/>
      <w:marTop w:val="0"/>
      <w:marBottom w:val="0"/>
      <w:divBdr>
        <w:top w:val="none" w:sz="0" w:space="0" w:color="auto"/>
        <w:left w:val="none" w:sz="0" w:space="0" w:color="auto"/>
        <w:bottom w:val="none" w:sz="0" w:space="0" w:color="auto"/>
        <w:right w:val="none" w:sz="0" w:space="0" w:color="auto"/>
      </w:divBdr>
    </w:div>
    <w:div w:id="2056656779">
      <w:bodyDiv w:val="1"/>
      <w:marLeft w:val="0"/>
      <w:marRight w:val="0"/>
      <w:marTop w:val="0"/>
      <w:marBottom w:val="0"/>
      <w:divBdr>
        <w:top w:val="none" w:sz="0" w:space="0" w:color="auto"/>
        <w:left w:val="none" w:sz="0" w:space="0" w:color="auto"/>
        <w:bottom w:val="none" w:sz="0" w:space="0" w:color="auto"/>
        <w:right w:val="none" w:sz="0" w:space="0" w:color="auto"/>
      </w:divBdr>
      <w:divsChild>
        <w:div w:id="1448349403">
          <w:marLeft w:val="0"/>
          <w:marRight w:val="0"/>
          <w:marTop w:val="0"/>
          <w:marBottom w:val="0"/>
          <w:divBdr>
            <w:top w:val="single" w:sz="6" w:space="0" w:color="000000"/>
            <w:left w:val="single" w:sz="6" w:space="0" w:color="000000"/>
            <w:bottom w:val="single" w:sz="6" w:space="0" w:color="000000"/>
            <w:right w:val="single" w:sz="6" w:space="0" w:color="000000"/>
          </w:divBdr>
        </w:div>
      </w:divsChild>
    </w:div>
    <w:div w:id="2132743733">
      <w:bodyDiv w:val="1"/>
      <w:marLeft w:val="0"/>
      <w:marRight w:val="0"/>
      <w:marTop w:val="0"/>
      <w:marBottom w:val="0"/>
      <w:divBdr>
        <w:top w:val="none" w:sz="0" w:space="0" w:color="auto"/>
        <w:left w:val="none" w:sz="0" w:space="0" w:color="auto"/>
        <w:bottom w:val="none" w:sz="0" w:space="0" w:color="auto"/>
        <w:right w:val="none" w:sz="0" w:space="0" w:color="auto"/>
      </w:divBdr>
    </w:div>
    <w:div w:id="2136173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10.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omments" Target="comments.xml"/><Relationship Id="rId32"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sielerjm/zf-diet-infection-2020/"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8/08/relationships/commentsExtensible" Target="commentsExtensible.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ACE4F-E18D-4748-A1F8-F0A45501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1</Pages>
  <Words>35408</Words>
  <Characters>210324</Characters>
  <Application>Microsoft Office Word</Application>
  <DocSecurity>0</DocSecurity>
  <Lines>4780</Lines>
  <Paragraphs>3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ler Jr, Michael James</dc:creator>
  <cp:keywords/>
  <dc:description/>
  <cp:lastModifiedBy>Sieler Jr, Michael James</cp:lastModifiedBy>
  <cp:revision>10</cp:revision>
  <cp:lastPrinted>2022-12-06T03:50:00Z</cp:lastPrinted>
  <dcterms:created xsi:type="dcterms:W3CDTF">2023-01-29T21:53:00Z</dcterms:created>
  <dcterms:modified xsi:type="dcterms:W3CDTF">2023-01-29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15+6374aea1c"&gt;&lt;session id="eW7asOyJ"/&gt;&lt;style id="http://www.zotero.org/styles/biomed-central" hasBibliography="1" bibliographyStyleHasBeenSet="1"/&gt;&lt;prefs&gt;&lt;pref name="fieldType" value="Field"/&gt;&lt;/prefs&gt;&lt;/da</vt:lpwstr>
  </property>
  <property fmtid="{D5CDD505-2E9C-101B-9397-08002B2CF9AE}" pid="3" name="ZOTERO_PREF_2">
    <vt:lpwstr>ta&gt;</vt:lpwstr>
  </property>
</Properties>
</file>